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ED845" w14:textId="77777777" w:rsidR="006C5753" w:rsidRDefault="006C5753" w:rsidP="00B511BC">
      <w:pPr>
        <w:spacing w:line="360" w:lineRule="auto"/>
        <w:jc w:val="both"/>
        <w:rPr>
          <w:rFonts w:ascii="Arial" w:hAnsi="Arial"/>
          <w:b/>
          <w:bCs/>
          <w:i/>
        </w:rPr>
      </w:pPr>
      <w:bookmarkStart w:id="0" w:name="_GoBack"/>
      <w:bookmarkEnd w:id="0"/>
    </w:p>
    <w:p w14:paraId="5EEED304" w14:textId="77777777" w:rsidR="006C5753" w:rsidRDefault="006C5753" w:rsidP="00B511BC">
      <w:pPr>
        <w:spacing w:line="360" w:lineRule="auto"/>
        <w:jc w:val="both"/>
        <w:rPr>
          <w:rFonts w:ascii="Arial" w:hAnsi="Arial"/>
          <w:b/>
          <w:bCs/>
          <w:i/>
        </w:rPr>
      </w:pPr>
    </w:p>
    <w:p w14:paraId="33A19AA7" w14:textId="52F1E1DF" w:rsidR="0099441F" w:rsidRDefault="00762596" w:rsidP="006C5753">
      <w:pPr>
        <w:spacing w:line="360" w:lineRule="auto"/>
        <w:jc w:val="center"/>
        <w:rPr>
          <w:rFonts w:ascii="Arial" w:hAnsi="Arial"/>
          <w:b/>
          <w:bCs/>
        </w:rPr>
      </w:pPr>
      <w:r w:rsidRPr="00762596">
        <w:rPr>
          <w:rFonts w:ascii="Arial" w:hAnsi="Arial"/>
          <w:b/>
          <w:bCs/>
          <w:i/>
        </w:rPr>
        <w:t>In vitro</w:t>
      </w:r>
      <w:r w:rsidRPr="00762596">
        <w:rPr>
          <w:rFonts w:ascii="Arial" w:hAnsi="Arial"/>
          <w:b/>
          <w:bCs/>
        </w:rPr>
        <w:t xml:space="preserve"> characterisation of the MS2 </w:t>
      </w:r>
      <w:r w:rsidR="00950933">
        <w:rPr>
          <w:rFonts w:ascii="Arial" w:hAnsi="Arial"/>
          <w:b/>
          <w:bCs/>
        </w:rPr>
        <w:t>RNA polymerase</w:t>
      </w:r>
      <w:r w:rsidR="00950933" w:rsidRPr="00762596">
        <w:rPr>
          <w:rFonts w:ascii="Arial" w:hAnsi="Arial"/>
          <w:b/>
          <w:bCs/>
        </w:rPr>
        <w:t xml:space="preserve"> </w:t>
      </w:r>
      <w:r w:rsidRPr="00762596">
        <w:rPr>
          <w:rFonts w:ascii="Arial" w:hAnsi="Arial"/>
          <w:b/>
          <w:bCs/>
        </w:rPr>
        <w:t>complex reveals</w:t>
      </w:r>
      <w:r w:rsidR="005C0858">
        <w:rPr>
          <w:rFonts w:ascii="Arial" w:hAnsi="Arial"/>
          <w:b/>
          <w:bCs/>
        </w:rPr>
        <w:t xml:space="preserve"> </w:t>
      </w:r>
      <w:r w:rsidR="004A158F">
        <w:rPr>
          <w:rFonts w:ascii="Arial" w:hAnsi="Arial"/>
          <w:b/>
          <w:bCs/>
        </w:rPr>
        <w:t>novel</w:t>
      </w:r>
      <w:r w:rsidRPr="00762596">
        <w:rPr>
          <w:rFonts w:ascii="Arial" w:hAnsi="Arial"/>
          <w:b/>
          <w:bCs/>
        </w:rPr>
        <w:t xml:space="preserve"> </w:t>
      </w:r>
      <w:r w:rsidR="00631A9C">
        <w:rPr>
          <w:rFonts w:ascii="Arial" w:hAnsi="Arial"/>
          <w:b/>
          <w:bCs/>
        </w:rPr>
        <w:t>host</w:t>
      </w:r>
      <w:r w:rsidR="00653219">
        <w:rPr>
          <w:rFonts w:ascii="Arial" w:hAnsi="Arial"/>
          <w:b/>
          <w:bCs/>
        </w:rPr>
        <w:t xml:space="preserve"> </w:t>
      </w:r>
      <w:r w:rsidRPr="00762596">
        <w:rPr>
          <w:rFonts w:ascii="Arial" w:hAnsi="Arial"/>
          <w:b/>
          <w:bCs/>
        </w:rPr>
        <w:t>factor</w:t>
      </w:r>
      <w:r w:rsidR="005C0858">
        <w:rPr>
          <w:rFonts w:ascii="Arial" w:hAnsi="Arial"/>
          <w:b/>
          <w:bCs/>
        </w:rPr>
        <w:t>s</w:t>
      </w:r>
      <w:r w:rsidR="00CB4643">
        <w:rPr>
          <w:rFonts w:ascii="Arial" w:hAnsi="Arial"/>
          <w:b/>
          <w:bCs/>
        </w:rPr>
        <w:t xml:space="preserve"> </w:t>
      </w:r>
      <w:r w:rsidR="005C0858">
        <w:rPr>
          <w:rFonts w:ascii="Arial" w:hAnsi="Arial"/>
          <w:b/>
          <w:bCs/>
        </w:rPr>
        <w:t>modulating</w:t>
      </w:r>
      <w:r w:rsidR="00631A9C">
        <w:rPr>
          <w:rFonts w:ascii="Arial" w:hAnsi="Arial"/>
          <w:b/>
          <w:bCs/>
        </w:rPr>
        <w:t xml:space="preserve"> </w:t>
      </w:r>
      <w:proofErr w:type="spellStart"/>
      <w:r w:rsidR="00CB4643">
        <w:rPr>
          <w:rFonts w:ascii="Arial" w:hAnsi="Arial"/>
          <w:b/>
          <w:bCs/>
        </w:rPr>
        <w:t>leviviral</w:t>
      </w:r>
      <w:proofErr w:type="spellEnd"/>
      <w:r w:rsidR="00CB4643">
        <w:rPr>
          <w:rFonts w:ascii="Arial" w:hAnsi="Arial"/>
          <w:b/>
          <w:bCs/>
        </w:rPr>
        <w:t xml:space="preserve"> replicase</w:t>
      </w:r>
      <w:r w:rsidR="005C0858">
        <w:rPr>
          <w:rFonts w:ascii="Arial" w:hAnsi="Arial"/>
          <w:b/>
          <w:bCs/>
        </w:rPr>
        <w:t xml:space="preserve"> activity</w:t>
      </w:r>
    </w:p>
    <w:p w14:paraId="6F42EF1D" w14:textId="77777777" w:rsidR="006C5753" w:rsidRDefault="006C5753" w:rsidP="00B511BC">
      <w:pPr>
        <w:spacing w:line="360" w:lineRule="auto"/>
        <w:jc w:val="both"/>
        <w:rPr>
          <w:rFonts w:ascii="Arial" w:hAnsi="Arial"/>
          <w:b/>
          <w:bCs/>
        </w:rPr>
      </w:pPr>
    </w:p>
    <w:p w14:paraId="18CC1753" w14:textId="77777777" w:rsidR="006C5753" w:rsidRDefault="006C5753" w:rsidP="00B511BC">
      <w:pPr>
        <w:spacing w:line="360" w:lineRule="auto"/>
        <w:jc w:val="both"/>
        <w:rPr>
          <w:rFonts w:ascii="Arial" w:hAnsi="Arial"/>
          <w:b/>
          <w:bCs/>
        </w:rPr>
      </w:pPr>
    </w:p>
    <w:p w14:paraId="1AC30190" w14:textId="71A2EBD9" w:rsidR="006C5753" w:rsidRPr="006C5753" w:rsidRDefault="006C5753" w:rsidP="006C5753">
      <w:pPr>
        <w:spacing w:line="360" w:lineRule="auto"/>
        <w:jc w:val="center"/>
        <w:rPr>
          <w:rFonts w:ascii="Arial" w:hAnsi="Arial"/>
          <w:b/>
          <w:bCs/>
        </w:rPr>
      </w:pPr>
      <w:r w:rsidRPr="006C5753">
        <w:rPr>
          <w:rFonts w:ascii="Arial" w:hAnsi="Arial"/>
          <w:b/>
          <w:bCs/>
        </w:rPr>
        <w:t>Suppleme</w:t>
      </w:r>
      <w:r w:rsidR="001D2728">
        <w:rPr>
          <w:rFonts w:ascii="Arial" w:hAnsi="Arial"/>
          <w:b/>
          <w:bCs/>
        </w:rPr>
        <w:t>n</w:t>
      </w:r>
      <w:r w:rsidRPr="006C5753">
        <w:rPr>
          <w:rFonts w:ascii="Arial" w:hAnsi="Arial"/>
          <w:b/>
          <w:bCs/>
        </w:rPr>
        <w:t>tary Information</w:t>
      </w:r>
    </w:p>
    <w:p w14:paraId="4A18277D" w14:textId="77777777" w:rsidR="006C5753" w:rsidRPr="00762596" w:rsidRDefault="006C5753" w:rsidP="00B511BC">
      <w:pPr>
        <w:spacing w:line="360" w:lineRule="auto"/>
        <w:jc w:val="both"/>
        <w:rPr>
          <w:rFonts w:ascii="Arial" w:hAnsi="Arial"/>
          <w:b/>
          <w:bCs/>
        </w:rPr>
      </w:pPr>
    </w:p>
    <w:p w14:paraId="59B6D401" w14:textId="3C11AEDB" w:rsidR="00040537" w:rsidRPr="0003621B" w:rsidRDefault="00052942" w:rsidP="00906BC4">
      <w:pPr>
        <w:spacing w:line="360" w:lineRule="auto"/>
        <w:jc w:val="both"/>
        <w:rPr>
          <w:rFonts w:ascii="Arial" w:hAnsi="Arial"/>
        </w:rPr>
      </w:pPr>
      <w:r w:rsidRPr="0003621B">
        <w:rPr>
          <w:rFonts w:ascii="Arial" w:hAnsi="Arial"/>
        </w:rPr>
        <w:t>Alexander</w:t>
      </w:r>
      <w:r w:rsidR="004622A6" w:rsidRPr="0003621B">
        <w:rPr>
          <w:rFonts w:ascii="Arial" w:hAnsi="Arial"/>
        </w:rPr>
        <w:t xml:space="preserve"> Wagner</w:t>
      </w:r>
      <w:r w:rsidR="00040537" w:rsidRPr="0003621B">
        <w:rPr>
          <w:rFonts w:ascii="Arial" w:hAnsi="Arial"/>
          <w:vertAlign w:val="superscript"/>
        </w:rPr>
        <w:t>1</w:t>
      </w:r>
      <w:r w:rsidR="00040537" w:rsidRPr="0003621B">
        <w:rPr>
          <w:rFonts w:ascii="Arial" w:hAnsi="Arial"/>
        </w:rPr>
        <w:t>,</w:t>
      </w:r>
      <w:r w:rsidRPr="0003621B">
        <w:rPr>
          <w:rFonts w:ascii="Arial" w:hAnsi="Arial"/>
        </w:rPr>
        <w:t xml:space="preserve"> </w:t>
      </w:r>
      <w:r w:rsidR="004622A6" w:rsidRPr="0003621B">
        <w:rPr>
          <w:rFonts w:ascii="Arial" w:hAnsi="Arial"/>
        </w:rPr>
        <w:t>Laura I</w:t>
      </w:r>
      <w:r w:rsidR="007551CD">
        <w:rPr>
          <w:rFonts w:ascii="Arial" w:hAnsi="Arial"/>
        </w:rPr>
        <w:t>.</w:t>
      </w:r>
      <w:r w:rsidR="004622A6" w:rsidRPr="0003621B">
        <w:rPr>
          <w:rFonts w:ascii="Arial" w:hAnsi="Arial"/>
        </w:rPr>
        <w:t xml:space="preserve"> </w:t>
      </w:r>
      <w:r w:rsidRPr="0003621B">
        <w:rPr>
          <w:rFonts w:ascii="Arial" w:hAnsi="Arial"/>
        </w:rPr>
        <w:t>Weise</w:t>
      </w:r>
      <w:r w:rsidR="004622A6" w:rsidRPr="0003621B">
        <w:rPr>
          <w:rFonts w:ascii="Arial" w:hAnsi="Arial"/>
          <w:vertAlign w:val="superscript"/>
        </w:rPr>
        <w:t>1</w:t>
      </w:r>
      <w:r w:rsidR="00040537" w:rsidRPr="0003621B">
        <w:rPr>
          <w:rFonts w:ascii="Arial" w:hAnsi="Arial"/>
        </w:rPr>
        <w:t xml:space="preserve"> and </w:t>
      </w:r>
      <w:r w:rsidR="004622A6" w:rsidRPr="0003621B">
        <w:rPr>
          <w:rFonts w:ascii="Arial" w:hAnsi="Arial"/>
        </w:rPr>
        <w:t xml:space="preserve">Hannes </w:t>
      </w:r>
      <w:r w:rsidRPr="0003621B">
        <w:rPr>
          <w:rFonts w:ascii="Arial" w:hAnsi="Arial"/>
        </w:rPr>
        <w:t>Mutschler</w:t>
      </w:r>
      <w:r w:rsidR="004622A6" w:rsidRPr="0003621B">
        <w:rPr>
          <w:rFonts w:ascii="Arial" w:hAnsi="Arial"/>
          <w:vertAlign w:val="superscript"/>
        </w:rPr>
        <w:t>1</w:t>
      </w:r>
      <w:proofErr w:type="gramStart"/>
      <w:r w:rsidR="00CD132C" w:rsidRPr="0003621B">
        <w:rPr>
          <w:rFonts w:ascii="Arial" w:hAnsi="Arial"/>
          <w:vertAlign w:val="superscript"/>
        </w:rPr>
        <w:t>,</w:t>
      </w:r>
      <w:r w:rsidR="005C0858">
        <w:rPr>
          <w:rFonts w:ascii="Arial" w:hAnsi="Arial"/>
          <w:vertAlign w:val="superscript"/>
        </w:rPr>
        <w:t>2</w:t>
      </w:r>
      <w:proofErr w:type="gramEnd"/>
      <w:r w:rsidR="00CD132C" w:rsidRPr="0003621B">
        <w:rPr>
          <w:rFonts w:ascii="Arial" w:hAnsi="Arial"/>
          <w:vertAlign w:val="superscript"/>
        </w:rPr>
        <w:t>*</w:t>
      </w:r>
    </w:p>
    <w:p w14:paraId="55F01450" w14:textId="77777777" w:rsidR="00040537" w:rsidRPr="00ED31E7" w:rsidRDefault="00040537" w:rsidP="00ED31E7">
      <w:pPr>
        <w:spacing w:after="0" w:line="360" w:lineRule="auto"/>
        <w:rPr>
          <w:rFonts w:ascii="Arial" w:hAnsi="Arial"/>
          <w:sz w:val="18"/>
          <w:szCs w:val="18"/>
        </w:rPr>
      </w:pPr>
      <w:r w:rsidRPr="00ED31E7">
        <w:rPr>
          <w:rFonts w:ascii="Arial" w:hAnsi="Arial"/>
          <w:sz w:val="18"/>
          <w:szCs w:val="18"/>
          <w:vertAlign w:val="superscript"/>
        </w:rPr>
        <w:t>1</w:t>
      </w:r>
      <w:r w:rsidR="00231DCE" w:rsidRPr="00ED31E7">
        <w:rPr>
          <w:rFonts w:ascii="Arial" w:hAnsi="Arial"/>
          <w:sz w:val="18"/>
          <w:szCs w:val="18"/>
        </w:rPr>
        <w:t xml:space="preserve">Biomimetic Systems, Max Planck Institute of Biochemistry, </w:t>
      </w:r>
      <w:r w:rsidR="005C0858">
        <w:rPr>
          <w:rFonts w:ascii="Arial" w:hAnsi="Arial"/>
          <w:sz w:val="18"/>
          <w:szCs w:val="18"/>
        </w:rPr>
        <w:t xml:space="preserve">82152 </w:t>
      </w:r>
      <w:proofErr w:type="spellStart"/>
      <w:r w:rsidR="00231DCE" w:rsidRPr="00ED31E7">
        <w:rPr>
          <w:rFonts w:ascii="Arial" w:hAnsi="Arial"/>
          <w:sz w:val="18"/>
          <w:szCs w:val="18"/>
        </w:rPr>
        <w:t>Martinsried</w:t>
      </w:r>
      <w:proofErr w:type="spellEnd"/>
      <w:r w:rsidR="00231DCE" w:rsidRPr="00ED31E7">
        <w:rPr>
          <w:rFonts w:ascii="Arial" w:hAnsi="Arial"/>
          <w:sz w:val="18"/>
          <w:szCs w:val="18"/>
        </w:rPr>
        <w:t>, Germany</w:t>
      </w:r>
    </w:p>
    <w:p w14:paraId="764814C1" w14:textId="77777777" w:rsidR="005C0858" w:rsidRPr="00ED31E7" w:rsidRDefault="005C0858" w:rsidP="005C0858">
      <w:pPr>
        <w:spacing w:after="0" w:line="360" w:lineRule="auto"/>
        <w:rPr>
          <w:rFonts w:ascii="Arial" w:hAnsi="Arial"/>
          <w:sz w:val="18"/>
          <w:szCs w:val="18"/>
        </w:rPr>
      </w:pPr>
      <w:r>
        <w:rPr>
          <w:rFonts w:ascii="Arial" w:hAnsi="Arial"/>
          <w:sz w:val="18"/>
          <w:szCs w:val="18"/>
          <w:vertAlign w:val="superscript"/>
        </w:rPr>
        <w:t>2</w:t>
      </w:r>
      <w:r>
        <w:rPr>
          <w:rFonts w:ascii="Arial" w:hAnsi="Arial"/>
          <w:sz w:val="18"/>
          <w:szCs w:val="18"/>
        </w:rPr>
        <w:t>Faculty of Chemistry and Chemical Biology</w:t>
      </w:r>
      <w:r w:rsidRPr="00ED31E7">
        <w:rPr>
          <w:rFonts w:ascii="Arial" w:hAnsi="Arial"/>
          <w:sz w:val="18"/>
          <w:szCs w:val="18"/>
        </w:rPr>
        <w:t xml:space="preserve">, </w:t>
      </w:r>
      <w:r>
        <w:rPr>
          <w:rFonts w:ascii="Arial" w:hAnsi="Arial"/>
          <w:sz w:val="18"/>
          <w:szCs w:val="18"/>
        </w:rPr>
        <w:t>TU Dortmund University</w:t>
      </w:r>
      <w:r w:rsidRPr="00ED31E7">
        <w:rPr>
          <w:rFonts w:ascii="Arial" w:hAnsi="Arial"/>
          <w:sz w:val="18"/>
          <w:szCs w:val="18"/>
        </w:rPr>
        <w:t xml:space="preserve">, </w:t>
      </w:r>
      <w:r w:rsidRPr="005C0858">
        <w:rPr>
          <w:rFonts w:ascii="Arial" w:hAnsi="Arial"/>
          <w:sz w:val="18"/>
          <w:szCs w:val="18"/>
        </w:rPr>
        <w:t>44227 Dortmund</w:t>
      </w:r>
      <w:r w:rsidRPr="00ED31E7">
        <w:rPr>
          <w:rFonts w:ascii="Arial" w:hAnsi="Arial"/>
          <w:sz w:val="18"/>
          <w:szCs w:val="18"/>
        </w:rPr>
        <w:t>, Germany</w:t>
      </w:r>
    </w:p>
    <w:p w14:paraId="46512C32" w14:textId="5EF0196F" w:rsidR="00CC3238" w:rsidRDefault="7603E67B" w:rsidP="00ED31E7">
      <w:pPr>
        <w:spacing w:line="360" w:lineRule="auto"/>
        <w:rPr>
          <w:rFonts w:ascii="Arial" w:hAnsi="Arial"/>
          <w:color w:val="000000"/>
          <w:sz w:val="18"/>
          <w:szCs w:val="18"/>
        </w:rPr>
      </w:pPr>
      <w:r w:rsidRPr="7603E67B">
        <w:rPr>
          <w:rFonts w:ascii="Arial" w:hAnsi="Arial"/>
          <w:sz w:val="18"/>
          <w:szCs w:val="18"/>
        </w:rPr>
        <w:t xml:space="preserve">*To whom correspondence </w:t>
      </w:r>
      <w:proofErr w:type="gramStart"/>
      <w:r w:rsidRPr="7603E67B">
        <w:rPr>
          <w:rFonts w:ascii="Arial" w:hAnsi="Arial"/>
          <w:sz w:val="18"/>
          <w:szCs w:val="18"/>
        </w:rPr>
        <w:t>should be addressed</w:t>
      </w:r>
      <w:proofErr w:type="gramEnd"/>
      <w:r w:rsidRPr="7603E67B">
        <w:rPr>
          <w:rFonts w:ascii="Arial" w:hAnsi="Arial"/>
          <w:sz w:val="18"/>
          <w:szCs w:val="18"/>
        </w:rPr>
        <w:t xml:space="preserve">. </w:t>
      </w:r>
      <w:hyperlink r:id="rId6" w:history="1">
        <w:r w:rsidR="00D1118F" w:rsidRPr="004E017C">
          <w:rPr>
            <w:rStyle w:val="Hyperlink"/>
            <w:rFonts w:ascii="Arial" w:hAnsi="Arial"/>
            <w:sz w:val="18"/>
            <w:szCs w:val="18"/>
          </w:rPr>
          <w:t>hannes.mutschler@tu-dortmund.de</w:t>
        </w:r>
      </w:hyperlink>
    </w:p>
    <w:p w14:paraId="6E14FD84" w14:textId="3C0C9CED" w:rsidR="00D1118F" w:rsidRDefault="00D1118F" w:rsidP="00ED31E7">
      <w:pPr>
        <w:spacing w:line="360" w:lineRule="auto"/>
        <w:rPr>
          <w:rFonts w:ascii="Arial" w:hAnsi="Arial"/>
          <w:color w:val="000000"/>
          <w:sz w:val="18"/>
          <w:szCs w:val="18"/>
        </w:rPr>
      </w:pPr>
    </w:p>
    <w:p w14:paraId="4AED15A0" w14:textId="046379B0" w:rsidR="00D1118F" w:rsidRDefault="00D1118F" w:rsidP="00ED31E7">
      <w:pPr>
        <w:spacing w:line="360" w:lineRule="auto"/>
        <w:rPr>
          <w:rFonts w:ascii="Arial" w:hAnsi="Arial"/>
          <w:color w:val="000000"/>
          <w:sz w:val="18"/>
          <w:szCs w:val="18"/>
        </w:rPr>
      </w:pPr>
    </w:p>
    <w:p w14:paraId="3949B7DC" w14:textId="63738616" w:rsidR="00D1118F" w:rsidRPr="009F7715" w:rsidRDefault="00D1118F" w:rsidP="00D1118F">
      <w:pPr>
        <w:spacing w:line="360" w:lineRule="auto"/>
        <w:jc w:val="both"/>
        <w:rPr>
          <w:rFonts w:ascii="Arial" w:hAnsi="Arial"/>
          <w:b/>
          <w:bCs/>
          <w:lang w:val="de-DE"/>
        </w:rPr>
      </w:pPr>
      <w:r w:rsidRPr="009F7715">
        <w:rPr>
          <w:rFonts w:ascii="Arial" w:hAnsi="Arial"/>
          <w:b/>
          <w:bCs/>
          <w:lang w:val="de-DE"/>
        </w:rPr>
        <w:t>Table of Contents</w:t>
      </w:r>
    </w:p>
    <w:p w14:paraId="0EB44F0A" w14:textId="479DA1AD" w:rsidR="003A33CA" w:rsidRPr="00335013" w:rsidRDefault="009F7715">
      <w:pPr>
        <w:pStyle w:val="TOC1"/>
        <w:tabs>
          <w:tab w:val="right" w:leader="dot" w:pos="9016"/>
        </w:tabs>
        <w:rPr>
          <w:noProof/>
        </w:rPr>
      </w:pPr>
      <w:r w:rsidRPr="009F7715">
        <w:rPr>
          <w:rFonts w:ascii="Arial" w:hAnsi="Arial" w:cs="Arial"/>
        </w:rPr>
        <w:fldChar w:fldCharType="begin"/>
      </w:r>
      <w:r w:rsidRPr="009F7715">
        <w:rPr>
          <w:rFonts w:ascii="Arial" w:hAnsi="Arial" w:cs="Arial"/>
        </w:rPr>
        <w:instrText xml:space="preserve"> TOC \o "1-3" \h \z \u </w:instrText>
      </w:r>
      <w:r w:rsidRPr="009F7715">
        <w:rPr>
          <w:rFonts w:ascii="Arial" w:hAnsi="Arial" w:cs="Arial"/>
        </w:rPr>
        <w:fldChar w:fldCharType="separate"/>
      </w:r>
      <w:hyperlink w:anchor="_Toc65334494" w:history="1">
        <w:r w:rsidR="003A33CA" w:rsidRPr="0016455B">
          <w:rPr>
            <w:rStyle w:val="Hyperlink"/>
            <w:rFonts w:ascii="Arial" w:hAnsi="Arial"/>
            <w:noProof/>
          </w:rPr>
          <w:t>Supplementary Materials &amp; Methods:</w:t>
        </w:r>
        <w:r w:rsidR="003A33CA">
          <w:rPr>
            <w:noProof/>
            <w:webHidden/>
          </w:rPr>
          <w:tab/>
        </w:r>
        <w:r w:rsidR="003A33CA">
          <w:rPr>
            <w:noProof/>
            <w:webHidden/>
          </w:rPr>
          <w:fldChar w:fldCharType="begin"/>
        </w:r>
        <w:r w:rsidR="003A33CA">
          <w:rPr>
            <w:noProof/>
            <w:webHidden/>
          </w:rPr>
          <w:instrText xml:space="preserve"> PAGEREF _Toc65334494 \h </w:instrText>
        </w:r>
        <w:r w:rsidR="003A33CA">
          <w:rPr>
            <w:noProof/>
            <w:webHidden/>
          </w:rPr>
        </w:r>
        <w:r w:rsidR="003A33CA">
          <w:rPr>
            <w:noProof/>
            <w:webHidden/>
          </w:rPr>
          <w:fldChar w:fldCharType="separate"/>
        </w:r>
        <w:r w:rsidR="003A33CA">
          <w:rPr>
            <w:noProof/>
            <w:webHidden/>
          </w:rPr>
          <w:t>2</w:t>
        </w:r>
        <w:r w:rsidR="003A33CA">
          <w:rPr>
            <w:noProof/>
            <w:webHidden/>
          </w:rPr>
          <w:fldChar w:fldCharType="end"/>
        </w:r>
      </w:hyperlink>
    </w:p>
    <w:p w14:paraId="3648F5B2" w14:textId="193BE818" w:rsidR="003A33CA" w:rsidRPr="00335013" w:rsidRDefault="00AC75C6">
      <w:pPr>
        <w:pStyle w:val="TOC1"/>
        <w:tabs>
          <w:tab w:val="right" w:leader="dot" w:pos="9016"/>
        </w:tabs>
        <w:rPr>
          <w:noProof/>
        </w:rPr>
      </w:pPr>
      <w:hyperlink w:anchor="_Toc65334495" w:history="1">
        <w:r w:rsidR="003A33CA" w:rsidRPr="0016455B">
          <w:rPr>
            <w:rStyle w:val="Hyperlink"/>
            <w:rFonts w:ascii="Arial" w:hAnsi="Arial"/>
            <w:noProof/>
          </w:rPr>
          <w:t>Supplementary Figures:</w:t>
        </w:r>
        <w:r w:rsidR="003A33CA">
          <w:rPr>
            <w:noProof/>
            <w:webHidden/>
          </w:rPr>
          <w:tab/>
        </w:r>
        <w:r w:rsidR="003A33CA">
          <w:rPr>
            <w:noProof/>
            <w:webHidden/>
          </w:rPr>
          <w:fldChar w:fldCharType="begin"/>
        </w:r>
        <w:r w:rsidR="003A33CA">
          <w:rPr>
            <w:noProof/>
            <w:webHidden/>
          </w:rPr>
          <w:instrText xml:space="preserve"> PAGEREF _Toc65334495 \h </w:instrText>
        </w:r>
        <w:r w:rsidR="003A33CA">
          <w:rPr>
            <w:noProof/>
            <w:webHidden/>
          </w:rPr>
        </w:r>
        <w:r w:rsidR="003A33CA">
          <w:rPr>
            <w:noProof/>
            <w:webHidden/>
          </w:rPr>
          <w:fldChar w:fldCharType="separate"/>
        </w:r>
        <w:r w:rsidR="003A33CA">
          <w:rPr>
            <w:noProof/>
            <w:webHidden/>
          </w:rPr>
          <w:t>4</w:t>
        </w:r>
        <w:r w:rsidR="003A33CA">
          <w:rPr>
            <w:noProof/>
            <w:webHidden/>
          </w:rPr>
          <w:fldChar w:fldCharType="end"/>
        </w:r>
      </w:hyperlink>
    </w:p>
    <w:p w14:paraId="28068272" w14:textId="28E8976F" w:rsidR="003A33CA" w:rsidRPr="00335013" w:rsidRDefault="00AC75C6">
      <w:pPr>
        <w:pStyle w:val="TOC1"/>
        <w:tabs>
          <w:tab w:val="right" w:leader="dot" w:pos="9016"/>
        </w:tabs>
        <w:rPr>
          <w:noProof/>
        </w:rPr>
      </w:pPr>
      <w:hyperlink w:anchor="_Toc65334496" w:history="1">
        <w:r w:rsidR="003A33CA" w:rsidRPr="0016455B">
          <w:rPr>
            <w:rStyle w:val="Hyperlink"/>
            <w:rFonts w:ascii="Arial" w:hAnsi="Arial"/>
            <w:noProof/>
          </w:rPr>
          <w:t>Supplementary Tables:</w:t>
        </w:r>
        <w:r w:rsidR="003A33CA">
          <w:rPr>
            <w:noProof/>
            <w:webHidden/>
          </w:rPr>
          <w:tab/>
        </w:r>
        <w:r w:rsidR="003A33CA">
          <w:rPr>
            <w:noProof/>
            <w:webHidden/>
          </w:rPr>
          <w:fldChar w:fldCharType="begin"/>
        </w:r>
        <w:r w:rsidR="003A33CA">
          <w:rPr>
            <w:noProof/>
            <w:webHidden/>
          </w:rPr>
          <w:instrText xml:space="preserve"> PAGEREF _Toc65334496 \h </w:instrText>
        </w:r>
        <w:r w:rsidR="003A33CA">
          <w:rPr>
            <w:noProof/>
            <w:webHidden/>
          </w:rPr>
        </w:r>
        <w:r w:rsidR="003A33CA">
          <w:rPr>
            <w:noProof/>
            <w:webHidden/>
          </w:rPr>
          <w:fldChar w:fldCharType="separate"/>
        </w:r>
        <w:r w:rsidR="003A33CA">
          <w:rPr>
            <w:noProof/>
            <w:webHidden/>
          </w:rPr>
          <w:t>10</w:t>
        </w:r>
        <w:r w:rsidR="003A33CA">
          <w:rPr>
            <w:noProof/>
            <w:webHidden/>
          </w:rPr>
          <w:fldChar w:fldCharType="end"/>
        </w:r>
      </w:hyperlink>
    </w:p>
    <w:p w14:paraId="1CC72A3B" w14:textId="5A2DD7B1" w:rsidR="003A33CA" w:rsidRPr="00335013" w:rsidRDefault="00AC75C6">
      <w:pPr>
        <w:pStyle w:val="TOC1"/>
        <w:tabs>
          <w:tab w:val="right" w:leader="dot" w:pos="9016"/>
        </w:tabs>
        <w:rPr>
          <w:noProof/>
        </w:rPr>
      </w:pPr>
      <w:hyperlink w:anchor="_Toc65334497" w:history="1">
        <w:r w:rsidR="003A33CA" w:rsidRPr="0016455B">
          <w:rPr>
            <w:rStyle w:val="Hyperlink"/>
            <w:rFonts w:ascii="Arial" w:hAnsi="Arial"/>
            <w:noProof/>
          </w:rPr>
          <w:t>References:</w:t>
        </w:r>
        <w:r w:rsidR="003A33CA">
          <w:rPr>
            <w:noProof/>
            <w:webHidden/>
          </w:rPr>
          <w:tab/>
        </w:r>
        <w:r w:rsidR="003A33CA">
          <w:rPr>
            <w:noProof/>
            <w:webHidden/>
          </w:rPr>
          <w:fldChar w:fldCharType="begin"/>
        </w:r>
        <w:r w:rsidR="003A33CA">
          <w:rPr>
            <w:noProof/>
            <w:webHidden/>
          </w:rPr>
          <w:instrText xml:space="preserve"> PAGEREF _Toc65334497 \h </w:instrText>
        </w:r>
        <w:r w:rsidR="003A33CA">
          <w:rPr>
            <w:noProof/>
            <w:webHidden/>
          </w:rPr>
        </w:r>
        <w:r w:rsidR="003A33CA">
          <w:rPr>
            <w:noProof/>
            <w:webHidden/>
          </w:rPr>
          <w:fldChar w:fldCharType="separate"/>
        </w:r>
        <w:r w:rsidR="003A33CA">
          <w:rPr>
            <w:noProof/>
            <w:webHidden/>
          </w:rPr>
          <w:t>36</w:t>
        </w:r>
        <w:r w:rsidR="003A33CA">
          <w:rPr>
            <w:noProof/>
            <w:webHidden/>
          </w:rPr>
          <w:fldChar w:fldCharType="end"/>
        </w:r>
      </w:hyperlink>
    </w:p>
    <w:p w14:paraId="3F5BF3DB" w14:textId="1FABD29B" w:rsidR="009F7715" w:rsidRDefault="009F7715">
      <w:r w:rsidRPr="009F7715">
        <w:rPr>
          <w:rFonts w:ascii="Arial" w:hAnsi="Arial"/>
          <w:b/>
          <w:bCs/>
          <w:lang w:val="de-DE"/>
        </w:rPr>
        <w:fldChar w:fldCharType="end"/>
      </w:r>
    </w:p>
    <w:p w14:paraId="77401140" w14:textId="6FE2CCEB" w:rsidR="00D1118F" w:rsidRPr="001018F8" w:rsidRDefault="00D1118F" w:rsidP="00ED31E7">
      <w:pPr>
        <w:spacing w:line="360" w:lineRule="auto"/>
        <w:rPr>
          <w:rFonts w:ascii="Arial" w:hAnsi="Arial"/>
          <w:color w:val="000000"/>
          <w:sz w:val="18"/>
          <w:szCs w:val="18"/>
          <w:lang w:val="de-DE"/>
        </w:rPr>
      </w:pPr>
    </w:p>
    <w:p w14:paraId="6ADC3932" w14:textId="77777777" w:rsidR="00D1118F" w:rsidRPr="001018F8" w:rsidRDefault="00D1118F" w:rsidP="00ED31E7">
      <w:pPr>
        <w:spacing w:line="360" w:lineRule="auto"/>
        <w:rPr>
          <w:rFonts w:ascii="Arial" w:hAnsi="Arial"/>
          <w:color w:val="000000"/>
          <w:sz w:val="18"/>
          <w:szCs w:val="18"/>
          <w:lang w:val="de-DE"/>
        </w:rPr>
      </w:pPr>
    </w:p>
    <w:p w14:paraId="33194C36" w14:textId="68A79A0D" w:rsidR="00CC3238" w:rsidRPr="001018F8" w:rsidRDefault="00CC3238" w:rsidP="00906BC4">
      <w:pPr>
        <w:spacing w:line="360" w:lineRule="auto"/>
        <w:jc w:val="both"/>
        <w:rPr>
          <w:rFonts w:ascii="Arial" w:hAnsi="Arial"/>
          <w:color w:val="000000"/>
          <w:lang w:val="de-DE"/>
        </w:rPr>
      </w:pPr>
    </w:p>
    <w:p w14:paraId="00CDC8D5" w14:textId="719E3A44" w:rsidR="006C5753" w:rsidRPr="001018F8" w:rsidRDefault="006C5753" w:rsidP="00906BC4">
      <w:pPr>
        <w:spacing w:line="360" w:lineRule="auto"/>
        <w:jc w:val="both"/>
        <w:rPr>
          <w:rFonts w:ascii="Arial" w:hAnsi="Arial"/>
          <w:color w:val="000000"/>
          <w:lang w:val="de-DE"/>
        </w:rPr>
      </w:pPr>
    </w:p>
    <w:p w14:paraId="5E2E26F5" w14:textId="2B996BBB" w:rsidR="006C5753" w:rsidRPr="001018F8" w:rsidRDefault="006C5753" w:rsidP="00906BC4">
      <w:pPr>
        <w:spacing w:line="360" w:lineRule="auto"/>
        <w:jc w:val="both"/>
        <w:rPr>
          <w:rFonts w:ascii="Arial" w:hAnsi="Arial"/>
          <w:color w:val="000000"/>
          <w:lang w:val="de-DE"/>
        </w:rPr>
      </w:pPr>
    </w:p>
    <w:p w14:paraId="37C6BFE6" w14:textId="5EBCA1A9" w:rsidR="006C5753" w:rsidRPr="001018F8" w:rsidRDefault="006C5753" w:rsidP="00906BC4">
      <w:pPr>
        <w:spacing w:line="360" w:lineRule="auto"/>
        <w:jc w:val="both"/>
        <w:rPr>
          <w:rFonts w:ascii="Arial" w:hAnsi="Arial"/>
          <w:color w:val="000000"/>
          <w:lang w:val="de-DE"/>
        </w:rPr>
      </w:pPr>
    </w:p>
    <w:p w14:paraId="0592B8B3" w14:textId="77777777" w:rsidR="006C5753" w:rsidRPr="001018F8" w:rsidRDefault="006C5753" w:rsidP="00906BC4">
      <w:pPr>
        <w:spacing w:line="360" w:lineRule="auto"/>
        <w:jc w:val="both"/>
        <w:rPr>
          <w:rFonts w:ascii="Arial" w:hAnsi="Arial"/>
          <w:color w:val="000000"/>
          <w:lang w:val="de-DE"/>
        </w:rPr>
      </w:pPr>
    </w:p>
    <w:p w14:paraId="30FB0A01" w14:textId="6886053D" w:rsidR="00373D16" w:rsidRPr="001018F8" w:rsidRDefault="00373D16" w:rsidP="00573241">
      <w:pPr>
        <w:spacing w:after="0" w:line="360" w:lineRule="auto"/>
        <w:jc w:val="both"/>
        <w:rPr>
          <w:rFonts w:ascii="Arial" w:hAnsi="Arial"/>
          <w:b/>
          <w:bCs/>
          <w:lang w:val="de-DE"/>
        </w:rPr>
        <w:sectPr w:rsidR="00373D16" w:rsidRPr="001018F8">
          <w:pgSz w:w="11906" w:h="16838"/>
          <w:pgMar w:top="1440" w:right="1440" w:bottom="1440" w:left="1440" w:header="708" w:footer="708" w:gutter="0"/>
          <w:cols w:space="708"/>
          <w:docGrid w:linePitch="360"/>
        </w:sectPr>
      </w:pPr>
    </w:p>
    <w:p w14:paraId="53F08905" w14:textId="77777777" w:rsidR="00855F65" w:rsidRPr="0003621B" w:rsidRDefault="00855F65" w:rsidP="00855F65">
      <w:pPr>
        <w:spacing w:line="360" w:lineRule="auto"/>
        <w:jc w:val="both"/>
        <w:rPr>
          <w:rFonts w:ascii="Arial" w:hAnsi="Arial"/>
          <w:b/>
          <w:bCs/>
        </w:rPr>
      </w:pPr>
      <w:r w:rsidRPr="0003621B">
        <w:rPr>
          <w:rFonts w:ascii="Arial" w:hAnsi="Arial"/>
          <w:b/>
          <w:bCs/>
        </w:rPr>
        <w:lastRenderedPageBreak/>
        <w:t>SUPPLEMENTARY INFORMATION</w:t>
      </w:r>
    </w:p>
    <w:p w14:paraId="4C29BBCC" w14:textId="6E69615B" w:rsidR="00855F65" w:rsidRPr="001018F8" w:rsidRDefault="00855F65" w:rsidP="001018F8">
      <w:pPr>
        <w:pStyle w:val="Heading1"/>
        <w:rPr>
          <w:rFonts w:ascii="Arial" w:hAnsi="Arial"/>
          <w:b w:val="0"/>
          <w:bCs w:val="0"/>
          <w:sz w:val="22"/>
          <w:szCs w:val="22"/>
        </w:rPr>
      </w:pPr>
      <w:bookmarkStart w:id="1" w:name="_Toc65334494"/>
      <w:r w:rsidRPr="001018F8">
        <w:rPr>
          <w:rFonts w:ascii="Arial" w:hAnsi="Arial"/>
          <w:sz w:val="22"/>
          <w:szCs w:val="22"/>
        </w:rPr>
        <w:t>Supplementary Materials &amp; Methods</w:t>
      </w:r>
      <w:r w:rsidR="001018F8">
        <w:rPr>
          <w:rFonts w:ascii="Arial" w:hAnsi="Arial"/>
          <w:sz w:val="22"/>
          <w:szCs w:val="22"/>
        </w:rPr>
        <w:t>:</w:t>
      </w:r>
      <w:bookmarkEnd w:id="1"/>
    </w:p>
    <w:p w14:paraId="78165660" w14:textId="77777777" w:rsidR="00855F65" w:rsidRPr="0003621B" w:rsidRDefault="00855F65" w:rsidP="00855F65">
      <w:pPr>
        <w:spacing w:line="360" w:lineRule="auto"/>
        <w:jc w:val="both"/>
        <w:rPr>
          <w:rFonts w:ascii="Arial" w:hAnsi="Arial"/>
        </w:rPr>
      </w:pPr>
      <w:r w:rsidRPr="0003621B">
        <w:rPr>
          <w:rFonts w:ascii="Arial" w:hAnsi="Arial"/>
          <w:b/>
          <w:bCs/>
          <w:i/>
        </w:rPr>
        <w:t>Chemicals and Oligonucleotides:</w:t>
      </w:r>
    </w:p>
    <w:p w14:paraId="0BFC95D7" w14:textId="2472FB7C" w:rsidR="00855F65" w:rsidRPr="0003621B" w:rsidRDefault="00855F65" w:rsidP="00855F65">
      <w:pPr>
        <w:spacing w:line="360" w:lineRule="auto"/>
        <w:jc w:val="both"/>
        <w:rPr>
          <w:rFonts w:ascii="Arial" w:hAnsi="Arial"/>
          <w:color w:val="000000"/>
        </w:rPr>
      </w:pPr>
      <w:r w:rsidRPr="0003621B">
        <w:rPr>
          <w:rFonts w:ascii="Arial" w:hAnsi="Arial"/>
        </w:rPr>
        <w:t xml:space="preserve">All </w:t>
      </w:r>
      <w:proofErr w:type="spellStart"/>
      <w:r w:rsidRPr="0003621B">
        <w:rPr>
          <w:rFonts w:ascii="Arial" w:hAnsi="Arial"/>
        </w:rPr>
        <w:t>oligos</w:t>
      </w:r>
      <w:proofErr w:type="spellEnd"/>
      <w:r w:rsidRPr="0003621B">
        <w:rPr>
          <w:rFonts w:ascii="Arial" w:hAnsi="Arial"/>
        </w:rPr>
        <w:t xml:space="preserve"> for PCR and cloning, as well as CDSII-T</w:t>
      </w:r>
      <w:r w:rsidRPr="0003621B">
        <w:rPr>
          <w:rFonts w:ascii="Arial" w:hAnsi="Arial"/>
          <w:vertAlign w:val="subscript"/>
        </w:rPr>
        <w:t>24</w:t>
      </w:r>
      <w:r w:rsidRPr="0003621B">
        <w:rPr>
          <w:rFonts w:ascii="Arial" w:hAnsi="Arial"/>
        </w:rPr>
        <w:t xml:space="preserve">VN, </w:t>
      </w:r>
      <w:proofErr w:type="gramStart"/>
      <w:r w:rsidRPr="0003621B">
        <w:rPr>
          <w:rFonts w:ascii="Arial" w:hAnsi="Arial"/>
        </w:rPr>
        <w:t>were purchased</w:t>
      </w:r>
      <w:proofErr w:type="gramEnd"/>
      <w:r w:rsidRPr="0003621B">
        <w:rPr>
          <w:rFonts w:ascii="Arial" w:hAnsi="Arial"/>
        </w:rPr>
        <w:t xml:space="preserve"> from Eurofins Genomics. The template switching oligo TSO-CDSII </w:t>
      </w:r>
      <w:proofErr w:type="gramStart"/>
      <w:r w:rsidRPr="0003621B">
        <w:rPr>
          <w:rFonts w:ascii="Arial" w:hAnsi="Arial"/>
        </w:rPr>
        <w:t>was purchased</w:t>
      </w:r>
      <w:proofErr w:type="gramEnd"/>
      <w:r w:rsidRPr="0003621B">
        <w:rPr>
          <w:rFonts w:ascii="Arial" w:hAnsi="Arial"/>
        </w:rPr>
        <w:t xml:space="preserve"> from Integrated DNA Technologies (IDT). A </w:t>
      </w:r>
      <w:r w:rsidRPr="0003621B">
        <w:rPr>
          <w:rFonts w:ascii="Arial" w:hAnsi="Arial"/>
          <w:color w:val="000000"/>
        </w:rPr>
        <w:t>1 mM stock solution of (Z)-4-(3</w:t>
      </w:r>
      <w:proofErr w:type="gramStart"/>
      <w:r w:rsidRPr="0003621B">
        <w:rPr>
          <w:rFonts w:ascii="Arial" w:hAnsi="Arial"/>
          <w:color w:val="000000"/>
        </w:rPr>
        <w:t>,5</w:t>
      </w:r>
      <w:proofErr w:type="gramEnd"/>
      <w:r w:rsidRPr="0003621B">
        <w:rPr>
          <w:rFonts w:ascii="Arial" w:hAnsi="Arial"/>
          <w:color w:val="000000"/>
        </w:rPr>
        <w:t xml:space="preserve">-difluoro-4-hydroxybenzylidene)-2-methyl-1-(2,2,2-trifluoroethyl)-1H-imidazol-5(4H)-one (DFHBI-1T, </w:t>
      </w:r>
      <w:proofErr w:type="spellStart"/>
      <w:r w:rsidRPr="0003621B">
        <w:rPr>
          <w:rFonts w:ascii="Arial" w:hAnsi="Arial"/>
          <w:color w:val="000000"/>
        </w:rPr>
        <w:t>Tocris</w:t>
      </w:r>
      <w:proofErr w:type="spellEnd"/>
      <w:r w:rsidRPr="0003621B">
        <w:rPr>
          <w:rFonts w:ascii="Arial" w:hAnsi="Arial"/>
          <w:color w:val="000000"/>
        </w:rPr>
        <w:t xml:space="preserve">, 5610) was prepared in </w:t>
      </w:r>
      <w:proofErr w:type="spellStart"/>
      <w:r w:rsidR="00653219">
        <w:rPr>
          <w:rFonts w:ascii="Arial" w:hAnsi="Arial"/>
          <w:color w:val="000000"/>
        </w:rPr>
        <w:t>d</w:t>
      </w:r>
      <w:r w:rsidRPr="0003621B">
        <w:rPr>
          <w:rFonts w:ascii="Arial" w:hAnsi="Arial"/>
          <w:color w:val="000000"/>
        </w:rPr>
        <w:t>imethylsulfoxid</w:t>
      </w:r>
      <w:r w:rsidR="00653219">
        <w:rPr>
          <w:rFonts w:ascii="Arial" w:hAnsi="Arial"/>
          <w:color w:val="000000"/>
        </w:rPr>
        <w:t>e</w:t>
      </w:r>
      <w:proofErr w:type="spellEnd"/>
      <w:r w:rsidRPr="0003621B">
        <w:rPr>
          <w:rFonts w:ascii="Arial" w:hAnsi="Arial"/>
          <w:color w:val="000000"/>
        </w:rPr>
        <w:t xml:space="preserve"> (DMSO, Carl Roth, A994.1). The final </w:t>
      </w:r>
      <w:proofErr w:type="gramStart"/>
      <w:r w:rsidRPr="0003621B">
        <w:rPr>
          <w:rFonts w:ascii="Arial" w:hAnsi="Arial"/>
          <w:color w:val="000000"/>
        </w:rPr>
        <w:t>200 µM</w:t>
      </w:r>
      <w:proofErr w:type="gramEnd"/>
      <w:r w:rsidRPr="0003621B">
        <w:rPr>
          <w:rFonts w:ascii="Arial" w:hAnsi="Arial"/>
          <w:color w:val="000000"/>
        </w:rPr>
        <w:t xml:space="preserve"> dilution of DFHBI-1T from this stock was prepared with nuclease-free water.</w:t>
      </w:r>
    </w:p>
    <w:p w14:paraId="740D2169" w14:textId="77777777" w:rsidR="00855F65" w:rsidRPr="0003621B" w:rsidRDefault="00855F65" w:rsidP="00855F65">
      <w:pPr>
        <w:spacing w:line="360" w:lineRule="auto"/>
        <w:jc w:val="both"/>
        <w:rPr>
          <w:rFonts w:ascii="Arial" w:hAnsi="Arial"/>
        </w:rPr>
      </w:pPr>
      <w:r w:rsidRPr="0003621B">
        <w:rPr>
          <w:rFonts w:ascii="Arial" w:hAnsi="Arial"/>
          <w:b/>
          <w:bCs/>
          <w:i/>
        </w:rPr>
        <w:t>PCR &amp; IVT for RNA preparation:</w:t>
      </w:r>
    </w:p>
    <w:p w14:paraId="36C79DD9" w14:textId="6A2684DC" w:rsidR="00855F65" w:rsidRPr="0003621B" w:rsidRDefault="00855F65" w:rsidP="00855F65">
      <w:pPr>
        <w:spacing w:line="360" w:lineRule="auto"/>
        <w:jc w:val="both"/>
        <w:rPr>
          <w:rFonts w:ascii="Arial" w:hAnsi="Arial"/>
        </w:rPr>
      </w:pPr>
      <w:r w:rsidRPr="0003621B">
        <w:rPr>
          <w:rFonts w:ascii="Arial" w:hAnsi="Arial"/>
        </w:rPr>
        <w:t xml:space="preserve">The templates for IVTs </w:t>
      </w:r>
      <w:proofErr w:type="gramStart"/>
      <w:r w:rsidRPr="0003621B">
        <w:rPr>
          <w:rFonts w:ascii="Arial" w:hAnsi="Arial"/>
        </w:rPr>
        <w:t>were synthesized</w:t>
      </w:r>
      <w:proofErr w:type="gramEnd"/>
      <w:r w:rsidRPr="0003621B">
        <w:rPr>
          <w:rFonts w:ascii="Arial" w:hAnsi="Arial"/>
        </w:rPr>
        <w:t xml:space="preserve"> by PCR using the primers specified in </w:t>
      </w:r>
      <w:r w:rsidRPr="00602595">
        <w:rPr>
          <w:rFonts w:ascii="Arial" w:hAnsi="Arial"/>
        </w:rPr>
        <w:fldChar w:fldCharType="begin"/>
      </w:r>
      <w:r w:rsidRPr="00602595">
        <w:rPr>
          <w:rFonts w:ascii="Arial" w:hAnsi="Arial"/>
        </w:rPr>
        <w:instrText xml:space="preserve"> REF _Ref52121095 \h  \* MERGEFORMAT </w:instrText>
      </w:r>
      <w:r w:rsidRPr="00602595">
        <w:rPr>
          <w:rFonts w:ascii="Arial" w:hAnsi="Arial"/>
        </w:rPr>
      </w:r>
      <w:r w:rsidRPr="00602595">
        <w:rPr>
          <w:rFonts w:ascii="Arial" w:hAnsi="Arial"/>
        </w:rPr>
        <w:fldChar w:fldCharType="separate"/>
      </w:r>
      <w:r w:rsidRPr="00602595">
        <w:rPr>
          <w:rFonts w:ascii="Arial" w:hAnsi="Arial"/>
        </w:rPr>
        <w:t xml:space="preserve">Supplementary Table </w:t>
      </w:r>
      <w:r w:rsidRPr="00602595">
        <w:rPr>
          <w:rFonts w:ascii="Arial" w:hAnsi="Arial"/>
          <w:noProof/>
        </w:rPr>
        <w:t>1</w:t>
      </w:r>
      <w:r w:rsidRPr="00602595">
        <w:rPr>
          <w:rFonts w:ascii="Arial" w:hAnsi="Arial"/>
        </w:rPr>
        <w:fldChar w:fldCharType="end"/>
      </w:r>
      <w:r w:rsidRPr="00602595">
        <w:rPr>
          <w:rFonts w:ascii="Arial" w:hAnsi="Arial"/>
        </w:rPr>
        <w:t>, t</w:t>
      </w:r>
      <w:r w:rsidRPr="0003621B">
        <w:rPr>
          <w:rFonts w:ascii="Arial" w:hAnsi="Arial"/>
        </w:rPr>
        <w:t xml:space="preserve">he templates shown in </w:t>
      </w:r>
      <w:r w:rsidRPr="0003621B">
        <w:rPr>
          <w:rFonts w:ascii="Arial" w:hAnsi="Arial"/>
        </w:rPr>
        <w:fldChar w:fldCharType="begin"/>
      </w:r>
      <w:r w:rsidRPr="0003621B">
        <w:rPr>
          <w:rFonts w:ascii="Arial" w:hAnsi="Arial"/>
        </w:rPr>
        <w:instrText xml:space="preserve"> REF _Ref52129853 \h </w:instrText>
      </w:r>
      <w:r>
        <w:rPr>
          <w:rFonts w:ascii="Arial" w:hAnsi="Arial"/>
        </w:rPr>
        <w:instrText xml:space="preserve"> \* MERGEFORMAT </w:instrText>
      </w:r>
      <w:r w:rsidRPr="0003621B">
        <w:rPr>
          <w:rFonts w:ascii="Arial" w:hAnsi="Arial"/>
        </w:rPr>
      </w:r>
      <w:r w:rsidRPr="0003621B">
        <w:rPr>
          <w:rFonts w:ascii="Arial" w:hAnsi="Arial"/>
        </w:rPr>
        <w:fldChar w:fldCharType="separate"/>
      </w:r>
      <w:r w:rsidRPr="0003621B">
        <w:rPr>
          <w:rFonts w:ascii="Arial" w:hAnsi="Arial"/>
          <w:i/>
        </w:rPr>
        <w:t xml:space="preserve">Supplementary Table </w:t>
      </w:r>
      <w:r>
        <w:rPr>
          <w:rFonts w:ascii="Arial" w:hAnsi="Arial"/>
          <w:i/>
          <w:noProof/>
        </w:rPr>
        <w:t>2</w:t>
      </w:r>
      <w:r w:rsidRPr="0003621B">
        <w:rPr>
          <w:rFonts w:ascii="Arial" w:hAnsi="Arial"/>
        </w:rPr>
        <w:fldChar w:fldCharType="end"/>
      </w:r>
      <w:r w:rsidRPr="0003621B">
        <w:rPr>
          <w:rFonts w:ascii="Arial" w:hAnsi="Arial"/>
        </w:rPr>
        <w:t xml:space="preserve"> and Q5 Hot Start High-Fidelity 2x Master Mix (NEB)</w:t>
      </w:r>
      <w:r w:rsidR="00956CE3">
        <w:rPr>
          <w:rFonts w:ascii="Arial" w:hAnsi="Arial"/>
        </w:rPr>
        <w:t>, with final concentrations of 0.02</w:t>
      </w:r>
      <w:r w:rsidRPr="0003621B">
        <w:rPr>
          <w:rFonts w:ascii="Arial" w:hAnsi="Arial"/>
        </w:rPr>
        <w:t> ng</w:t>
      </w:r>
      <w:r w:rsidR="00956CE3">
        <w:rPr>
          <w:rFonts w:ascii="Arial" w:hAnsi="Arial"/>
        </w:rPr>
        <w:t xml:space="preserve"> </w:t>
      </w:r>
      <w:r w:rsidRPr="0003621B">
        <w:rPr>
          <w:rFonts w:ascii="Arial" w:hAnsi="Arial"/>
        </w:rPr>
        <w:t>/</w:t>
      </w:r>
      <w:r w:rsidR="00956CE3">
        <w:rPr>
          <w:rFonts w:ascii="Arial" w:hAnsi="Arial"/>
        </w:rPr>
        <w:t xml:space="preserve"> </w:t>
      </w:r>
      <w:r w:rsidRPr="0003621B">
        <w:rPr>
          <w:rFonts w:ascii="Arial" w:hAnsi="Arial"/>
        </w:rPr>
        <w:t xml:space="preserve">µL for PCR templates and 1 µM for </w:t>
      </w:r>
      <w:r w:rsidR="0015723E">
        <w:rPr>
          <w:rFonts w:ascii="Arial" w:hAnsi="Arial"/>
        </w:rPr>
        <w:t xml:space="preserve">the </w:t>
      </w:r>
      <w:r w:rsidRPr="0003621B">
        <w:rPr>
          <w:rFonts w:ascii="Arial" w:hAnsi="Arial"/>
        </w:rPr>
        <w:t xml:space="preserve">corresponding primer mix. </w:t>
      </w:r>
      <w:proofErr w:type="gramStart"/>
      <w:r w:rsidRPr="0003621B">
        <w:rPr>
          <w:rFonts w:ascii="Arial" w:hAnsi="Arial"/>
        </w:rPr>
        <w:t xml:space="preserve">Annealing temperatures </w:t>
      </w:r>
      <w:r w:rsidR="0015723E">
        <w:rPr>
          <w:rFonts w:ascii="Arial" w:hAnsi="Arial"/>
        </w:rPr>
        <w:t>and</w:t>
      </w:r>
      <w:r w:rsidRPr="0003621B">
        <w:rPr>
          <w:rFonts w:ascii="Arial" w:hAnsi="Arial"/>
        </w:rPr>
        <w:t xml:space="preserve"> elongation times are based on standard PCR recommendations by the manufacturer</w:t>
      </w:r>
      <w:proofErr w:type="gramEnd"/>
      <w:r w:rsidRPr="0003621B">
        <w:rPr>
          <w:rFonts w:ascii="Arial" w:hAnsi="Arial"/>
        </w:rPr>
        <w:t xml:space="preserve">. After the PCR, IVT templates </w:t>
      </w:r>
      <w:proofErr w:type="gramStart"/>
      <w:r w:rsidRPr="0003621B">
        <w:rPr>
          <w:rFonts w:ascii="Arial" w:hAnsi="Arial"/>
        </w:rPr>
        <w:t>were purified</w:t>
      </w:r>
      <w:proofErr w:type="gramEnd"/>
      <w:r w:rsidRPr="0003621B">
        <w:rPr>
          <w:rFonts w:ascii="Arial" w:hAnsi="Arial"/>
        </w:rPr>
        <w:t xml:space="preserve"> using Monarch® PCR &amp; DNA </w:t>
      </w:r>
      <w:proofErr w:type="spellStart"/>
      <w:r w:rsidRPr="0003621B">
        <w:rPr>
          <w:rFonts w:ascii="Arial" w:hAnsi="Arial"/>
        </w:rPr>
        <w:t>Cleanup</w:t>
      </w:r>
      <w:proofErr w:type="spellEnd"/>
      <w:r w:rsidRPr="0003621B">
        <w:rPr>
          <w:rFonts w:ascii="Arial" w:hAnsi="Arial"/>
        </w:rPr>
        <w:t xml:space="preserve"> Kit (NEB). For the IVTs, </w:t>
      </w:r>
      <w:proofErr w:type="spellStart"/>
      <w:r w:rsidRPr="0003621B">
        <w:rPr>
          <w:rFonts w:ascii="Arial" w:hAnsi="Arial"/>
        </w:rPr>
        <w:t>MEGAshortscript</w:t>
      </w:r>
      <w:proofErr w:type="spellEnd"/>
      <w:r w:rsidRPr="0003621B">
        <w:rPr>
          <w:rFonts w:ascii="Arial" w:hAnsi="Arial"/>
        </w:rPr>
        <w:t xml:space="preserve">™ T7 Transcription Kit (Thermo Scientific Fisher) </w:t>
      </w:r>
      <w:proofErr w:type="gramStart"/>
      <w:r w:rsidRPr="0003621B">
        <w:rPr>
          <w:rFonts w:ascii="Arial" w:hAnsi="Arial"/>
        </w:rPr>
        <w:t>was used</w:t>
      </w:r>
      <w:proofErr w:type="gramEnd"/>
      <w:r w:rsidRPr="0003621B">
        <w:rPr>
          <w:rFonts w:ascii="Arial" w:hAnsi="Arial"/>
        </w:rPr>
        <w:t xml:space="preserve"> for F30-Bro templates and </w:t>
      </w:r>
      <w:proofErr w:type="spellStart"/>
      <w:r w:rsidRPr="0003621B">
        <w:rPr>
          <w:rFonts w:ascii="Arial" w:hAnsi="Arial"/>
        </w:rPr>
        <w:t>MEGAscript</w:t>
      </w:r>
      <w:proofErr w:type="spellEnd"/>
      <w:r w:rsidRPr="0003621B">
        <w:rPr>
          <w:rFonts w:ascii="Arial" w:hAnsi="Arial"/>
        </w:rPr>
        <w:t xml:space="preserve">™ T7 Transcription Kit (Thermo Scientific Fisher) for MS2 templates, following manufacturer’s recommendations. After </w:t>
      </w:r>
      <w:proofErr w:type="spellStart"/>
      <w:r w:rsidRPr="0003621B">
        <w:rPr>
          <w:rFonts w:ascii="Arial" w:hAnsi="Arial"/>
        </w:rPr>
        <w:t>TurboDNAse</w:t>
      </w:r>
      <w:proofErr w:type="spellEnd"/>
      <w:r w:rsidRPr="0003621B">
        <w:rPr>
          <w:rFonts w:ascii="Arial" w:hAnsi="Arial"/>
        </w:rPr>
        <w:t xml:space="preserve"> digest at 37°C for 30 minutes, the final IVT products </w:t>
      </w:r>
      <w:proofErr w:type="gramStart"/>
      <w:r w:rsidRPr="0003621B">
        <w:rPr>
          <w:rFonts w:ascii="Arial" w:hAnsi="Arial"/>
        </w:rPr>
        <w:t>were purified</w:t>
      </w:r>
      <w:proofErr w:type="gramEnd"/>
      <w:r w:rsidRPr="0003621B">
        <w:rPr>
          <w:rFonts w:ascii="Arial" w:hAnsi="Arial"/>
        </w:rPr>
        <w:t xml:space="preserve"> using Monarch® RNA </w:t>
      </w:r>
      <w:proofErr w:type="spellStart"/>
      <w:r w:rsidRPr="0003621B">
        <w:rPr>
          <w:rFonts w:ascii="Arial" w:hAnsi="Arial"/>
        </w:rPr>
        <w:t>Cleanup</w:t>
      </w:r>
      <w:proofErr w:type="spellEnd"/>
      <w:r w:rsidRPr="0003621B">
        <w:rPr>
          <w:rFonts w:ascii="Arial" w:hAnsi="Arial"/>
        </w:rPr>
        <w:t xml:space="preserve"> Kit (NEB).</w:t>
      </w:r>
    </w:p>
    <w:p w14:paraId="22FF6C78" w14:textId="77777777" w:rsidR="00855F65" w:rsidRPr="0003621B" w:rsidRDefault="00855F65" w:rsidP="00855F65">
      <w:pPr>
        <w:spacing w:line="360" w:lineRule="auto"/>
        <w:jc w:val="both"/>
        <w:rPr>
          <w:rFonts w:ascii="Arial" w:hAnsi="Arial"/>
        </w:rPr>
      </w:pPr>
      <w:r w:rsidRPr="0003621B">
        <w:rPr>
          <w:rFonts w:ascii="Arial" w:hAnsi="Arial"/>
          <w:b/>
          <w:bCs/>
          <w:i/>
        </w:rPr>
        <w:t>PCR &amp; Assembly for cloning:</w:t>
      </w:r>
    </w:p>
    <w:p w14:paraId="3BF0FAE1" w14:textId="3FBD2FD3" w:rsidR="00855F65" w:rsidRDefault="00855F65" w:rsidP="00855F65">
      <w:pPr>
        <w:spacing w:line="360" w:lineRule="auto"/>
        <w:jc w:val="both"/>
        <w:rPr>
          <w:rFonts w:ascii="Arial" w:hAnsi="Arial"/>
        </w:rPr>
      </w:pPr>
      <w:r w:rsidRPr="0003621B">
        <w:rPr>
          <w:rFonts w:ascii="Arial" w:hAnsi="Arial"/>
        </w:rPr>
        <w:t xml:space="preserve">In general, plasmids </w:t>
      </w:r>
      <w:proofErr w:type="gramStart"/>
      <w:r w:rsidRPr="0003621B">
        <w:rPr>
          <w:rFonts w:ascii="Arial" w:hAnsi="Arial"/>
        </w:rPr>
        <w:t>were cloned</w:t>
      </w:r>
      <w:proofErr w:type="gramEnd"/>
      <w:r w:rsidRPr="0003621B">
        <w:rPr>
          <w:rFonts w:ascii="Arial" w:hAnsi="Arial"/>
        </w:rPr>
        <w:t xml:space="preserve"> using </w:t>
      </w:r>
      <w:proofErr w:type="spellStart"/>
      <w:r w:rsidRPr="0003621B">
        <w:rPr>
          <w:rFonts w:ascii="Arial" w:hAnsi="Arial"/>
        </w:rPr>
        <w:t>NEBuilder</w:t>
      </w:r>
      <w:proofErr w:type="spellEnd"/>
      <w:r w:rsidRPr="0003621B">
        <w:rPr>
          <w:rFonts w:ascii="Arial" w:hAnsi="Arial"/>
        </w:rPr>
        <w:t xml:space="preserve">® </w:t>
      </w:r>
      <w:proofErr w:type="spellStart"/>
      <w:r w:rsidRPr="0003621B">
        <w:rPr>
          <w:rFonts w:ascii="Arial" w:hAnsi="Arial"/>
        </w:rPr>
        <w:t>HiFi</w:t>
      </w:r>
      <w:proofErr w:type="spellEnd"/>
      <w:r w:rsidRPr="0003621B">
        <w:rPr>
          <w:rFonts w:ascii="Arial" w:hAnsi="Arial"/>
        </w:rPr>
        <w:t xml:space="preserve"> DNA Assembly Master Mix to combine the pBAD33 backbone with the gene</w:t>
      </w:r>
      <w:r w:rsidR="0015723E">
        <w:rPr>
          <w:rFonts w:ascii="Arial" w:hAnsi="Arial"/>
        </w:rPr>
        <w:t>-</w:t>
      </w:r>
      <w:r w:rsidRPr="0003621B">
        <w:rPr>
          <w:rFonts w:ascii="Arial" w:hAnsi="Arial"/>
        </w:rPr>
        <w:t>specific inserts (</w:t>
      </w:r>
      <w:r w:rsidRPr="0003621B">
        <w:rPr>
          <w:rFonts w:ascii="Arial" w:hAnsi="Arial"/>
        </w:rPr>
        <w:fldChar w:fldCharType="begin"/>
      </w:r>
      <w:r w:rsidRPr="0003621B">
        <w:rPr>
          <w:rFonts w:ascii="Arial" w:hAnsi="Arial"/>
        </w:rPr>
        <w:instrText xml:space="preserve"> REF _Ref52131654 \h  \* MERGEFORMAT </w:instrText>
      </w:r>
      <w:r w:rsidRPr="0003621B">
        <w:rPr>
          <w:rFonts w:ascii="Arial" w:hAnsi="Arial"/>
        </w:rPr>
      </w:r>
      <w:r w:rsidRPr="0003621B">
        <w:rPr>
          <w:rFonts w:ascii="Arial" w:hAnsi="Arial"/>
        </w:rPr>
        <w:fldChar w:fldCharType="separate"/>
      </w:r>
      <w:r w:rsidRPr="0003621B">
        <w:rPr>
          <w:rFonts w:ascii="Arial" w:hAnsi="Arial"/>
          <w:i/>
        </w:rPr>
        <w:t xml:space="preserve">Supplementary Table </w:t>
      </w:r>
      <w:r>
        <w:rPr>
          <w:rFonts w:ascii="Arial" w:hAnsi="Arial"/>
          <w:i/>
          <w:noProof/>
        </w:rPr>
        <w:t>3</w:t>
      </w:r>
      <w:r w:rsidRPr="0003621B">
        <w:rPr>
          <w:rFonts w:ascii="Arial" w:hAnsi="Arial"/>
        </w:rPr>
        <w:fldChar w:fldCharType="end"/>
      </w:r>
      <w:r w:rsidRPr="0003621B">
        <w:rPr>
          <w:rFonts w:ascii="Arial" w:hAnsi="Arial"/>
        </w:rPr>
        <w:t xml:space="preserve">). Inserts for MS2rep and Qβrep </w:t>
      </w:r>
      <w:proofErr w:type="gramStart"/>
      <w:r w:rsidR="00B72373">
        <w:rPr>
          <w:rFonts w:ascii="Arial" w:hAnsi="Arial"/>
        </w:rPr>
        <w:t xml:space="preserve">were </w:t>
      </w:r>
      <w:r w:rsidRPr="0003621B">
        <w:rPr>
          <w:rFonts w:ascii="Arial" w:hAnsi="Arial"/>
        </w:rPr>
        <w:t>ordered</w:t>
      </w:r>
      <w:proofErr w:type="gramEnd"/>
      <w:r w:rsidRPr="0003621B">
        <w:rPr>
          <w:rFonts w:ascii="Arial" w:hAnsi="Arial"/>
        </w:rPr>
        <w:t xml:space="preserve"> as </w:t>
      </w:r>
      <w:proofErr w:type="spellStart"/>
      <w:r w:rsidR="0015723E">
        <w:rPr>
          <w:rFonts w:ascii="Arial" w:hAnsi="Arial"/>
        </w:rPr>
        <w:t>g</w:t>
      </w:r>
      <w:r w:rsidRPr="0003621B">
        <w:rPr>
          <w:rFonts w:ascii="Arial" w:hAnsi="Arial"/>
        </w:rPr>
        <w:t>Blocks</w:t>
      </w:r>
      <w:proofErr w:type="spellEnd"/>
      <w:r w:rsidRPr="0003621B">
        <w:rPr>
          <w:rFonts w:ascii="Arial" w:hAnsi="Arial"/>
        </w:rPr>
        <w:t xml:space="preserve"> (IDT). The backbone and other gene</w:t>
      </w:r>
      <w:r w:rsidR="0015723E">
        <w:rPr>
          <w:rFonts w:ascii="Arial" w:hAnsi="Arial"/>
        </w:rPr>
        <w:t>-</w:t>
      </w:r>
      <w:r w:rsidRPr="0003621B">
        <w:rPr>
          <w:rFonts w:ascii="Arial" w:hAnsi="Arial"/>
        </w:rPr>
        <w:t>specific inserts were synthesized by PCR with Q5 Hot Start High-Fidelity 2x Master Mix (NEB), using combinations of tag</w:t>
      </w:r>
      <w:r w:rsidR="0015723E">
        <w:rPr>
          <w:rFonts w:ascii="Arial" w:hAnsi="Arial"/>
        </w:rPr>
        <w:t>-</w:t>
      </w:r>
      <w:r w:rsidRPr="0003621B">
        <w:rPr>
          <w:rFonts w:ascii="Arial" w:hAnsi="Arial"/>
        </w:rPr>
        <w:t xml:space="preserve"> and gene</w:t>
      </w:r>
      <w:r w:rsidR="0015723E">
        <w:rPr>
          <w:rFonts w:ascii="Arial" w:hAnsi="Arial"/>
        </w:rPr>
        <w:t>-</w:t>
      </w:r>
      <w:r w:rsidRPr="0003621B">
        <w:rPr>
          <w:rFonts w:ascii="Arial" w:hAnsi="Arial"/>
        </w:rPr>
        <w:t xml:space="preserve">specific primers, resulting in an overlap between the different fragments of 30 </w:t>
      </w:r>
      <w:proofErr w:type="spellStart"/>
      <w:r w:rsidRPr="0003621B">
        <w:rPr>
          <w:rFonts w:ascii="Arial" w:hAnsi="Arial"/>
        </w:rPr>
        <w:t>bp.</w:t>
      </w:r>
      <w:proofErr w:type="spellEnd"/>
      <w:r w:rsidRPr="0003621B">
        <w:rPr>
          <w:rFonts w:ascii="Arial" w:hAnsi="Arial"/>
        </w:rPr>
        <w:t xml:space="preserve"> For </w:t>
      </w:r>
      <w:proofErr w:type="spellStart"/>
      <w:r w:rsidRPr="0003621B">
        <w:rPr>
          <w:rFonts w:ascii="Arial" w:hAnsi="Arial"/>
        </w:rPr>
        <w:t>HiFi</w:t>
      </w:r>
      <w:proofErr w:type="spellEnd"/>
      <w:r w:rsidRPr="0003621B">
        <w:rPr>
          <w:rFonts w:ascii="Arial" w:hAnsi="Arial"/>
        </w:rPr>
        <w:t xml:space="preserve"> assembly</w:t>
      </w:r>
      <w:r w:rsidR="0015723E">
        <w:rPr>
          <w:rFonts w:ascii="Arial" w:hAnsi="Arial"/>
        </w:rPr>
        <w:t>,</w:t>
      </w:r>
      <w:r w:rsidRPr="0003621B">
        <w:rPr>
          <w:rFonts w:ascii="Arial" w:hAnsi="Arial"/>
        </w:rPr>
        <w:t xml:space="preserve"> 100 ng backbone </w:t>
      </w:r>
      <w:r w:rsidR="0015723E">
        <w:rPr>
          <w:rFonts w:ascii="Arial" w:hAnsi="Arial"/>
        </w:rPr>
        <w:t>was</w:t>
      </w:r>
      <w:r w:rsidR="0015723E" w:rsidRPr="0003621B">
        <w:rPr>
          <w:rFonts w:ascii="Arial" w:hAnsi="Arial"/>
        </w:rPr>
        <w:t xml:space="preserve"> </w:t>
      </w:r>
      <w:r w:rsidRPr="0003621B">
        <w:rPr>
          <w:rFonts w:ascii="Arial" w:hAnsi="Arial"/>
        </w:rPr>
        <w:t>mixed with one equivalent insert in a 5 µL reaction, incubated at 50°C for 30 minutes and diluted with 15 µL H</w:t>
      </w:r>
      <w:r w:rsidRPr="0003621B">
        <w:rPr>
          <w:rFonts w:ascii="Arial" w:hAnsi="Arial"/>
          <w:vertAlign w:val="subscript"/>
        </w:rPr>
        <w:t>2</w:t>
      </w:r>
      <w:r w:rsidRPr="0003621B">
        <w:rPr>
          <w:rFonts w:ascii="Arial" w:hAnsi="Arial"/>
        </w:rPr>
        <w:t xml:space="preserve">O. Subsequently, </w:t>
      </w:r>
      <w:proofErr w:type="gramStart"/>
      <w:r w:rsidRPr="0003621B">
        <w:rPr>
          <w:rFonts w:ascii="Arial" w:hAnsi="Arial"/>
        </w:rPr>
        <w:t>2</w:t>
      </w:r>
      <w:proofErr w:type="gramEnd"/>
      <w:r w:rsidRPr="0003621B">
        <w:rPr>
          <w:rFonts w:ascii="Arial" w:hAnsi="Arial"/>
        </w:rPr>
        <w:t xml:space="preserve"> µL of each reaction were transformed into chemically competent </w:t>
      </w:r>
      <w:r w:rsidR="00114AA6" w:rsidRPr="0003621B">
        <w:rPr>
          <w:rFonts w:ascii="Arial" w:hAnsi="Arial"/>
        </w:rPr>
        <w:t>T</w:t>
      </w:r>
      <w:r w:rsidR="00114AA6">
        <w:rPr>
          <w:rFonts w:ascii="Arial" w:hAnsi="Arial"/>
        </w:rPr>
        <w:t>OP</w:t>
      </w:r>
      <w:r w:rsidR="00114AA6" w:rsidRPr="0003621B">
        <w:rPr>
          <w:rFonts w:ascii="Arial" w:hAnsi="Arial"/>
        </w:rPr>
        <w:t>10</w:t>
      </w:r>
      <w:r w:rsidR="00114AA6">
        <w:rPr>
          <w:rFonts w:ascii="Arial" w:hAnsi="Arial"/>
        </w:rPr>
        <w:t xml:space="preserve"> </w:t>
      </w:r>
      <w:r w:rsidRPr="00114AA6">
        <w:rPr>
          <w:rFonts w:ascii="Arial" w:hAnsi="Arial"/>
          <w:i/>
        </w:rPr>
        <w:t>E. coli</w:t>
      </w:r>
      <w:r w:rsidRPr="0003621B">
        <w:rPr>
          <w:rFonts w:ascii="Arial" w:hAnsi="Arial"/>
        </w:rPr>
        <w:t xml:space="preserve"> cells (Thermo Fisher Scientific) and plated on LB-Lennox agar containing 34 µL</w:t>
      </w:r>
      <w:r w:rsidR="0015723E">
        <w:rPr>
          <w:rFonts w:ascii="Arial" w:hAnsi="Arial"/>
        </w:rPr>
        <w:t xml:space="preserve"> </w:t>
      </w:r>
      <w:r w:rsidRPr="0003621B">
        <w:rPr>
          <w:rFonts w:ascii="Arial" w:hAnsi="Arial"/>
        </w:rPr>
        <w:t>/</w:t>
      </w:r>
      <w:r w:rsidR="0015723E">
        <w:rPr>
          <w:rFonts w:ascii="Arial" w:hAnsi="Arial"/>
        </w:rPr>
        <w:t xml:space="preserve"> </w:t>
      </w:r>
      <w:r w:rsidRPr="0003621B">
        <w:rPr>
          <w:rFonts w:ascii="Arial" w:hAnsi="Arial"/>
        </w:rPr>
        <w:t xml:space="preserve">mL </w:t>
      </w:r>
      <w:r w:rsidR="0015723E">
        <w:rPr>
          <w:rFonts w:ascii="Arial" w:hAnsi="Arial"/>
        </w:rPr>
        <w:t>c</w:t>
      </w:r>
      <w:r w:rsidRPr="0003621B">
        <w:rPr>
          <w:rFonts w:ascii="Arial" w:hAnsi="Arial"/>
        </w:rPr>
        <w:t>hloramphenicol.</w:t>
      </w:r>
    </w:p>
    <w:p w14:paraId="4CFA5607" w14:textId="77777777" w:rsidR="00A85D49" w:rsidRPr="0003621B" w:rsidRDefault="00A85D49" w:rsidP="00855F65">
      <w:pPr>
        <w:spacing w:line="360" w:lineRule="auto"/>
        <w:jc w:val="both"/>
        <w:rPr>
          <w:rFonts w:ascii="Arial" w:hAnsi="Arial"/>
        </w:rPr>
      </w:pPr>
    </w:p>
    <w:p w14:paraId="26D567ED" w14:textId="77777777" w:rsidR="00855F65" w:rsidRPr="0003621B" w:rsidRDefault="00855F65" w:rsidP="00855F65">
      <w:pPr>
        <w:spacing w:line="360" w:lineRule="auto"/>
        <w:jc w:val="both"/>
        <w:rPr>
          <w:rFonts w:ascii="Arial" w:hAnsi="Arial"/>
        </w:rPr>
      </w:pPr>
      <w:r w:rsidRPr="0003621B">
        <w:rPr>
          <w:rFonts w:ascii="Arial" w:hAnsi="Arial"/>
          <w:b/>
          <w:bCs/>
          <w:i/>
        </w:rPr>
        <w:lastRenderedPageBreak/>
        <w:t>Protein purification:</w:t>
      </w:r>
    </w:p>
    <w:p w14:paraId="6400AEEF" w14:textId="6A8A85F6" w:rsidR="00855F65" w:rsidRPr="0003621B" w:rsidRDefault="00855F65" w:rsidP="00855F65">
      <w:pPr>
        <w:spacing w:line="360" w:lineRule="auto"/>
        <w:jc w:val="both"/>
        <w:rPr>
          <w:rFonts w:ascii="Arial" w:hAnsi="Arial"/>
        </w:rPr>
      </w:pPr>
      <w:r w:rsidRPr="7603E67B">
        <w:rPr>
          <w:rFonts w:ascii="Arial" w:hAnsi="Arial"/>
        </w:rPr>
        <w:t>For protein purification, small cultures of T</w:t>
      </w:r>
      <w:r w:rsidR="00114AA6">
        <w:rPr>
          <w:rFonts w:ascii="Arial" w:hAnsi="Arial"/>
        </w:rPr>
        <w:t>OP</w:t>
      </w:r>
      <w:r w:rsidRPr="7603E67B">
        <w:rPr>
          <w:rFonts w:ascii="Arial" w:hAnsi="Arial"/>
        </w:rPr>
        <w:t xml:space="preserve">10 </w:t>
      </w:r>
      <w:r w:rsidRPr="7603E67B">
        <w:rPr>
          <w:rFonts w:ascii="Arial" w:hAnsi="Arial"/>
          <w:i/>
          <w:iCs/>
        </w:rPr>
        <w:t xml:space="preserve">E. coli </w:t>
      </w:r>
      <w:r w:rsidRPr="7603E67B">
        <w:rPr>
          <w:rFonts w:ascii="Arial" w:hAnsi="Arial"/>
        </w:rPr>
        <w:t xml:space="preserve">cells harbouring the expression plasmids </w:t>
      </w:r>
      <w:proofErr w:type="gramStart"/>
      <w:r w:rsidRPr="7603E67B">
        <w:rPr>
          <w:rFonts w:ascii="Arial" w:hAnsi="Arial"/>
        </w:rPr>
        <w:t>were grown</w:t>
      </w:r>
      <w:proofErr w:type="gramEnd"/>
      <w:r w:rsidRPr="7603E67B">
        <w:rPr>
          <w:rFonts w:ascii="Arial" w:hAnsi="Arial"/>
        </w:rPr>
        <w:t xml:space="preserve"> at 30°C overnight in LB-Lennox containing 34 µg</w:t>
      </w:r>
      <w:r w:rsidR="0015723E">
        <w:rPr>
          <w:rFonts w:ascii="Arial" w:hAnsi="Arial"/>
        </w:rPr>
        <w:t xml:space="preserve"> </w:t>
      </w:r>
      <w:r w:rsidRPr="7603E67B">
        <w:rPr>
          <w:rFonts w:ascii="Arial" w:hAnsi="Arial"/>
        </w:rPr>
        <w:t>/</w:t>
      </w:r>
      <w:r w:rsidR="0015723E">
        <w:rPr>
          <w:rFonts w:ascii="Arial" w:hAnsi="Arial"/>
        </w:rPr>
        <w:t xml:space="preserve"> </w:t>
      </w:r>
      <w:r w:rsidRPr="7603E67B">
        <w:rPr>
          <w:rFonts w:ascii="Arial" w:hAnsi="Arial"/>
        </w:rPr>
        <w:t xml:space="preserve">mL Chloramphenicol. The overnight cultures were used to inoculate </w:t>
      </w:r>
      <w:proofErr w:type="gramStart"/>
      <w:r w:rsidRPr="7603E67B">
        <w:rPr>
          <w:rFonts w:ascii="Arial" w:hAnsi="Arial"/>
        </w:rPr>
        <w:t>1</w:t>
      </w:r>
      <w:proofErr w:type="gramEnd"/>
      <w:r w:rsidRPr="7603E67B">
        <w:rPr>
          <w:rFonts w:ascii="Arial" w:hAnsi="Arial"/>
        </w:rPr>
        <w:t> L LB-Lennox with Chloramphenicol and these fresh cultures were grown at 30°C to an OD</w:t>
      </w:r>
      <w:r w:rsidRPr="7603E67B">
        <w:rPr>
          <w:rFonts w:ascii="Arial" w:hAnsi="Arial"/>
          <w:vertAlign w:val="subscript"/>
        </w:rPr>
        <w:t>600</w:t>
      </w:r>
      <w:r w:rsidRPr="7603E67B">
        <w:rPr>
          <w:rFonts w:ascii="Arial" w:hAnsi="Arial"/>
        </w:rPr>
        <w:t xml:space="preserve"> of approximately 0.5. Following induction with L-Arabinose (Carl Roth) at </w:t>
      </w:r>
      <w:r w:rsidR="00956CE3">
        <w:rPr>
          <w:rFonts w:ascii="Arial" w:hAnsi="Arial"/>
        </w:rPr>
        <w:t>a final concentration of 0.2</w:t>
      </w:r>
      <w:r w:rsidRPr="7603E67B">
        <w:rPr>
          <w:rFonts w:ascii="Arial" w:hAnsi="Arial"/>
        </w:rPr>
        <w:t xml:space="preserve">% or 1 mM IPTG, respectively, cultures were grown overnight at 16°C. Cells </w:t>
      </w:r>
      <w:proofErr w:type="gramStart"/>
      <w:r w:rsidRPr="7603E67B">
        <w:rPr>
          <w:rFonts w:ascii="Arial" w:hAnsi="Arial"/>
        </w:rPr>
        <w:t>were harvested</w:t>
      </w:r>
      <w:proofErr w:type="gramEnd"/>
      <w:r w:rsidRPr="7603E67B">
        <w:rPr>
          <w:rFonts w:ascii="Arial" w:hAnsi="Arial"/>
        </w:rPr>
        <w:t xml:space="preserve"> by centrifugation at 3200 g and 4°C. For lysis, cell pellets were resuspended in 40 mL</w:t>
      </w:r>
      <w:r w:rsidR="0015723E">
        <w:rPr>
          <w:rFonts w:ascii="Arial" w:hAnsi="Arial"/>
        </w:rPr>
        <w:t xml:space="preserve"> </w:t>
      </w:r>
      <w:r w:rsidRPr="7603E67B">
        <w:rPr>
          <w:rFonts w:ascii="Arial" w:hAnsi="Arial"/>
        </w:rPr>
        <w:t>/</w:t>
      </w:r>
      <w:r w:rsidR="0015723E">
        <w:rPr>
          <w:rFonts w:ascii="Arial" w:hAnsi="Arial"/>
        </w:rPr>
        <w:t xml:space="preserve"> </w:t>
      </w:r>
      <w:r w:rsidRPr="7603E67B">
        <w:rPr>
          <w:rFonts w:ascii="Arial" w:hAnsi="Arial"/>
        </w:rPr>
        <w:t>L culture HEPES buffer L (50 mM HEPES·KOH pH 7.5, 250 </w:t>
      </w:r>
      <w:r w:rsidR="00114AA6">
        <w:rPr>
          <w:rFonts w:ascii="Arial" w:hAnsi="Arial"/>
        </w:rPr>
        <w:t>m</w:t>
      </w:r>
      <w:r w:rsidRPr="7603E67B">
        <w:rPr>
          <w:rFonts w:ascii="Arial" w:hAnsi="Arial"/>
        </w:rPr>
        <w:t>M NH</w:t>
      </w:r>
      <w:r w:rsidRPr="7603E67B">
        <w:rPr>
          <w:rFonts w:ascii="Arial" w:hAnsi="Arial"/>
          <w:vertAlign w:val="subscript"/>
        </w:rPr>
        <w:t>4</w:t>
      </w:r>
      <w:r w:rsidRPr="7603E67B">
        <w:rPr>
          <w:rFonts w:ascii="Arial" w:hAnsi="Arial"/>
        </w:rPr>
        <w:t>Cl, 10 mM MgCl</w:t>
      </w:r>
      <w:r w:rsidRPr="7603E67B">
        <w:rPr>
          <w:rFonts w:ascii="Arial" w:hAnsi="Arial"/>
          <w:vertAlign w:val="subscript"/>
        </w:rPr>
        <w:t>2</w:t>
      </w:r>
      <w:r w:rsidR="00956CE3">
        <w:rPr>
          <w:rFonts w:ascii="Arial" w:hAnsi="Arial"/>
        </w:rPr>
        <w:t>, 5 mM DTT, 20 mM i</w:t>
      </w:r>
      <w:r w:rsidRPr="7603E67B">
        <w:rPr>
          <w:rFonts w:ascii="Arial" w:hAnsi="Arial"/>
        </w:rPr>
        <w:t>midazole</w:t>
      </w:r>
      <w:r w:rsidR="0015723E">
        <w:rPr>
          <w:rFonts w:ascii="Arial" w:hAnsi="Arial"/>
        </w:rPr>
        <w:t>,</w:t>
      </w:r>
      <w:r w:rsidRPr="7603E67B">
        <w:rPr>
          <w:rFonts w:ascii="Arial" w:hAnsi="Arial"/>
        </w:rPr>
        <w:t xml:space="preserve"> and 1 mM PMSF) and subsequently lysed by sonication on ice. Cell debris </w:t>
      </w:r>
      <w:proofErr w:type="gramStart"/>
      <w:r w:rsidR="00B00BFC" w:rsidRPr="7603E67B">
        <w:rPr>
          <w:rFonts w:ascii="Arial" w:hAnsi="Arial"/>
        </w:rPr>
        <w:t>w</w:t>
      </w:r>
      <w:r w:rsidR="00B00BFC">
        <w:rPr>
          <w:rFonts w:ascii="Arial" w:hAnsi="Arial"/>
        </w:rPr>
        <w:t>ere</w:t>
      </w:r>
      <w:r w:rsidR="00B00BFC" w:rsidRPr="7603E67B">
        <w:rPr>
          <w:rFonts w:ascii="Arial" w:hAnsi="Arial"/>
        </w:rPr>
        <w:t xml:space="preserve"> </w:t>
      </w:r>
      <w:r w:rsidRPr="7603E67B">
        <w:rPr>
          <w:rFonts w:ascii="Arial" w:hAnsi="Arial"/>
        </w:rPr>
        <w:t>pelleted</w:t>
      </w:r>
      <w:proofErr w:type="gramEnd"/>
      <w:r w:rsidRPr="7603E67B">
        <w:rPr>
          <w:rFonts w:ascii="Arial" w:hAnsi="Arial"/>
        </w:rPr>
        <w:t xml:space="preserve"> by centrifugation at 10,000 g and 4°C for 30 minutes. Before being applied to empty gravity flow columns, the supernatant was incubated at 4°C for 30 minutes with 5 mL</w:t>
      </w:r>
      <w:r w:rsidR="0015723E">
        <w:rPr>
          <w:rFonts w:ascii="Arial" w:hAnsi="Arial"/>
        </w:rPr>
        <w:t xml:space="preserve"> </w:t>
      </w:r>
      <w:r w:rsidRPr="7603E67B">
        <w:rPr>
          <w:rFonts w:ascii="Arial" w:hAnsi="Arial"/>
        </w:rPr>
        <w:t>/</w:t>
      </w:r>
      <w:r w:rsidR="0015723E">
        <w:rPr>
          <w:rFonts w:ascii="Arial" w:hAnsi="Arial"/>
        </w:rPr>
        <w:t xml:space="preserve"> </w:t>
      </w:r>
      <w:r w:rsidRPr="7603E67B">
        <w:rPr>
          <w:rFonts w:ascii="Arial" w:hAnsi="Arial"/>
        </w:rPr>
        <w:t xml:space="preserve">L culture of </w:t>
      </w:r>
      <w:proofErr w:type="spellStart"/>
      <w:r w:rsidRPr="7603E67B">
        <w:rPr>
          <w:rFonts w:ascii="Arial" w:hAnsi="Arial"/>
        </w:rPr>
        <w:t>HisPur</w:t>
      </w:r>
      <w:proofErr w:type="spellEnd"/>
      <w:r w:rsidRPr="7603E67B">
        <w:rPr>
          <w:rFonts w:ascii="Arial" w:hAnsi="Arial"/>
        </w:rPr>
        <w:t>™ Ni-NTA resin (Thermo Fisher Scientific)</w:t>
      </w:r>
      <w:r w:rsidR="0015723E">
        <w:rPr>
          <w:rFonts w:ascii="Arial" w:hAnsi="Arial"/>
        </w:rPr>
        <w:t xml:space="preserve"> then</w:t>
      </w:r>
      <w:r w:rsidRPr="7603E67B">
        <w:rPr>
          <w:rFonts w:ascii="Arial" w:hAnsi="Arial"/>
        </w:rPr>
        <w:t xml:space="preserve"> equilibrated with HEPES buffer W (50 mM HEPES·KOH pH 7.5, 250 </w:t>
      </w:r>
      <w:r w:rsidR="00956CE3">
        <w:rPr>
          <w:rFonts w:ascii="Arial" w:hAnsi="Arial"/>
        </w:rPr>
        <w:t>m</w:t>
      </w:r>
      <w:r w:rsidRPr="7603E67B">
        <w:rPr>
          <w:rFonts w:ascii="Arial" w:hAnsi="Arial"/>
        </w:rPr>
        <w:t>M NH</w:t>
      </w:r>
      <w:r w:rsidRPr="7603E67B">
        <w:rPr>
          <w:rFonts w:ascii="Arial" w:hAnsi="Arial"/>
          <w:vertAlign w:val="subscript"/>
        </w:rPr>
        <w:t>4</w:t>
      </w:r>
      <w:r w:rsidRPr="7603E67B">
        <w:rPr>
          <w:rFonts w:ascii="Arial" w:hAnsi="Arial"/>
        </w:rPr>
        <w:t>Cl, 10 mM MgCl</w:t>
      </w:r>
      <w:r w:rsidRPr="7603E67B">
        <w:rPr>
          <w:rFonts w:ascii="Arial" w:hAnsi="Arial"/>
          <w:vertAlign w:val="subscript"/>
        </w:rPr>
        <w:t>2</w:t>
      </w:r>
      <w:r w:rsidR="00956CE3">
        <w:rPr>
          <w:rFonts w:ascii="Arial" w:hAnsi="Arial"/>
        </w:rPr>
        <w:t>, 5 mM DTT</w:t>
      </w:r>
      <w:r w:rsidR="0015723E">
        <w:rPr>
          <w:rFonts w:ascii="Arial" w:hAnsi="Arial"/>
        </w:rPr>
        <w:t>,</w:t>
      </w:r>
      <w:r w:rsidR="00956CE3">
        <w:rPr>
          <w:rFonts w:ascii="Arial" w:hAnsi="Arial"/>
        </w:rPr>
        <w:t xml:space="preserve"> and 20 mM i</w:t>
      </w:r>
      <w:r w:rsidRPr="7603E67B">
        <w:rPr>
          <w:rFonts w:ascii="Arial" w:hAnsi="Arial"/>
        </w:rPr>
        <w:t xml:space="preserve">midazole). </w:t>
      </w:r>
      <w:r w:rsidR="0015723E">
        <w:rPr>
          <w:rFonts w:ascii="Arial" w:hAnsi="Arial"/>
        </w:rPr>
        <w:t>With the exception of</w:t>
      </w:r>
      <w:r w:rsidRPr="7603E67B">
        <w:rPr>
          <w:rFonts w:ascii="Arial" w:hAnsi="Arial"/>
        </w:rPr>
        <w:t xml:space="preserve"> MS2rep</w:t>
      </w:r>
      <w:r w:rsidR="00335013">
        <w:rPr>
          <w:rFonts w:ascii="Arial" w:hAnsi="Arial"/>
        </w:rPr>
        <w:t xml:space="preserve"> and Qβrep</w:t>
      </w:r>
      <w:r w:rsidRPr="7603E67B">
        <w:rPr>
          <w:rFonts w:ascii="Arial" w:hAnsi="Arial"/>
        </w:rPr>
        <w:t xml:space="preserve">, washing and elution steps for all proteins were performed as followed: </w:t>
      </w:r>
      <w:r w:rsidR="0015723E">
        <w:rPr>
          <w:rFonts w:ascii="Arial" w:hAnsi="Arial"/>
        </w:rPr>
        <w:t>W</w:t>
      </w:r>
      <w:r w:rsidRPr="7603E67B">
        <w:rPr>
          <w:rFonts w:ascii="Arial" w:hAnsi="Arial"/>
        </w:rPr>
        <w:t xml:space="preserve">ashing </w:t>
      </w:r>
      <w:r w:rsidR="0015723E">
        <w:rPr>
          <w:rFonts w:ascii="Arial" w:hAnsi="Arial"/>
        </w:rPr>
        <w:t xml:space="preserve">five times </w:t>
      </w:r>
      <w:r w:rsidRPr="7603E67B">
        <w:rPr>
          <w:rFonts w:ascii="Arial" w:hAnsi="Arial"/>
        </w:rPr>
        <w:t xml:space="preserve">with five column volumes HEPES buffer W, then elution </w:t>
      </w:r>
      <w:r w:rsidR="0015723E">
        <w:rPr>
          <w:rFonts w:ascii="Arial" w:hAnsi="Arial"/>
        </w:rPr>
        <w:t xml:space="preserve">three times </w:t>
      </w:r>
      <w:r w:rsidRPr="7603E67B">
        <w:rPr>
          <w:rFonts w:ascii="Arial" w:hAnsi="Arial"/>
        </w:rPr>
        <w:t xml:space="preserve">with </w:t>
      </w:r>
      <w:proofErr w:type="gramStart"/>
      <w:r w:rsidRPr="7603E67B">
        <w:rPr>
          <w:rFonts w:ascii="Arial" w:hAnsi="Arial"/>
        </w:rPr>
        <w:t>three column</w:t>
      </w:r>
      <w:proofErr w:type="gramEnd"/>
      <w:r w:rsidRPr="7603E67B">
        <w:rPr>
          <w:rFonts w:ascii="Arial" w:hAnsi="Arial"/>
        </w:rPr>
        <w:t xml:space="preserve"> volumes HEPE</w:t>
      </w:r>
      <w:r w:rsidR="00B00BFC">
        <w:rPr>
          <w:rFonts w:ascii="Arial" w:hAnsi="Arial"/>
        </w:rPr>
        <w:t>S</w:t>
      </w:r>
      <w:r w:rsidRPr="7603E67B">
        <w:rPr>
          <w:rFonts w:ascii="Arial" w:hAnsi="Arial"/>
        </w:rPr>
        <w:t xml:space="preserve"> buf</w:t>
      </w:r>
      <w:r w:rsidR="00956CE3">
        <w:rPr>
          <w:rFonts w:ascii="Arial" w:hAnsi="Arial"/>
        </w:rPr>
        <w:t>fer E (HEPES buffer W with 300 m</w:t>
      </w:r>
      <w:r w:rsidRPr="7603E67B">
        <w:rPr>
          <w:rFonts w:ascii="Arial" w:hAnsi="Arial"/>
        </w:rPr>
        <w:t xml:space="preserve">M </w:t>
      </w:r>
      <w:r w:rsidR="00114AA6">
        <w:rPr>
          <w:rFonts w:ascii="Arial" w:hAnsi="Arial"/>
        </w:rPr>
        <w:t>i</w:t>
      </w:r>
      <w:r w:rsidR="00114AA6" w:rsidRPr="7603E67B">
        <w:rPr>
          <w:rFonts w:ascii="Arial" w:hAnsi="Arial"/>
        </w:rPr>
        <w:t>midazole</w:t>
      </w:r>
      <w:r w:rsidRPr="7603E67B">
        <w:rPr>
          <w:rFonts w:ascii="Arial" w:hAnsi="Arial"/>
        </w:rPr>
        <w:t xml:space="preserve">). For </w:t>
      </w:r>
      <w:r w:rsidR="00335013">
        <w:rPr>
          <w:rFonts w:ascii="Arial" w:hAnsi="Arial"/>
        </w:rPr>
        <w:t xml:space="preserve">the </w:t>
      </w:r>
      <w:proofErr w:type="spellStart"/>
      <w:r w:rsidR="00335013">
        <w:rPr>
          <w:rFonts w:ascii="Arial" w:hAnsi="Arial"/>
        </w:rPr>
        <w:t>replicases</w:t>
      </w:r>
      <w:proofErr w:type="spellEnd"/>
      <w:r w:rsidRPr="7603E67B">
        <w:rPr>
          <w:rFonts w:ascii="Arial" w:hAnsi="Arial"/>
        </w:rPr>
        <w:t>, the resin was washed twice with five column volumes HEPES buffer W, twice with five column volumes HEPES buffer H (HEPES buffer W with 1 M NH</w:t>
      </w:r>
      <w:r w:rsidRPr="7603E67B">
        <w:rPr>
          <w:rFonts w:ascii="Arial" w:hAnsi="Arial"/>
          <w:vertAlign w:val="subscript"/>
        </w:rPr>
        <w:t>4</w:t>
      </w:r>
      <w:r w:rsidRPr="7603E67B">
        <w:rPr>
          <w:rFonts w:ascii="Arial" w:hAnsi="Arial"/>
        </w:rPr>
        <w:t>Cl)</w:t>
      </w:r>
      <w:r w:rsidR="0015723E">
        <w:rPr>
          <w:rFonts w:ascii="Arial" w:hAnsi="Arial"/>
        </w:rPr>
        <w:t>,</w:t>
      </w:r>
      <w:r w:rsidRPr="7603E67B">
        <w:rPr>
          <w:rFonts w:ascii="Arial" w:hAnsi="Arial"/>
        </w:rPr>
        <w:t xml:space="preserve"> and again twice with five column volumes. Elution </w:t>
      </w:r>
      <w:proofErr w:type="gramStart"/>
      <w:r w:rsidRPr="7603E67B">
        <w:rPr>
          <w:rFonts w:ascii="Arial" w:hAnsi="Arial"/>
        </w:rPr>
        <w:t>was performed</w:t>
      </w:r>
      <w:proofErr w:type="gramEnd"/>
      <w:r w:rsidRPr="7603E67B">
        <w:rPr>
          <w:rFonts w:ascii="Arial" w:hAnsi="Arial"/>
        </w:rPr>
        <w:t xml:space="preserve"> as described above. Corresponding elution fractions </w:t>
      </w:r>
      <w:proofErr w:type="gramStart"/>
      <w:r w:rsidRPr="7603E67B">
        <w:rPr>
          <w:rFonts w:ascii="Arial" w:hAnsi="Arial"/>
        </w:rPr>
        <w:t>were pooled</w:t>
      </w:r>
      <w:proofErr w:type="gramEnd"/>
      <w:r w:rsidRPr="7603E67B">
        <w:rPr>
          <w:rFonts w:ascii="Arial" w:hAnsi="Arial"/>
        </w:rPr>
        <w:t xml:space="preserve"> and concentrated using Merck Millipore </w:t>
      </w:r>
      <w:proofErr w:type="spellStart"/>
      <w:r w:rsidRPr="7603E67B">
        <w:rPr>
          <w:rFonts w:ascii="Arial" w:hAnsi="Arial"/>
        </w:rPr>
        <w:t>Amicon</w:t>
      </w:r>
      <w:proofErr w:type="spellEnd"/>
      <w:r w:rsidRPr="7603E67B">
        <w:rPr>
          <w:rFonts w:ascii="Arial" w:hAnsi="Arial"/>
        </w:rPr>
        <w:t>™ Ultra Centrifugal Filter Units (Thermo Fisher Scientific) with a molecular weight cut-off of 10 </w:t>
      </w:r>
      <w:proofErr w:type="spellStart"/>
      <w:r w:rsidRPr="7603E67B">
        <w:rPr>
          <w:rFonts w:ascii="Arial" w:hAnsi="Arial"/>
        </w:rPr>
        <w:t>kDa</w:t>
      </w:r>
      <w:proofErr w:type="spellEnd"/>
      <w:r w:rsidRPr="7603E67B">
        <w:rPr>
          <w:rFonts w:ascii="Arial" w:hAnsi="Arial"/>
        </w:rPr>
        <w:t xml:space="preserve"> (3200 g at 4°C). After the initial </w:t>
      </w:r>
      <w:proofErr w:type="spellStart"/>
      <w:r w:rsidRPr="7603E67B">
        <w:rPr>
          <w:rFonts w:ascii="Arial" w:hAnsi="Arial"/>
        </w:rPr>
        <w:t>upconcentration</w:t>
      </w:r>
      <w:proofErr w:type="spellEnd"/>
      <w:r w:rsidRPr="7603E67B">
        <w:rPr>
          <w:rFonts w:ascii="Arial" w:hAnsi="Arial"/>
        </w:rPr>
        <w:t>, the buffer was exchanged to HEPES/glycerine buffer (50 mM HEPES·KOH pH 7.5, 100 </w:t>
      </w:r>
      <w:r w:rsidR="00114AA6">
        <w:rPr>
          <w:rFonts w:ascii="Arial" w:hAnsi="Arial"/>
        </w:rPr>
        <w:t>m</w:t>
      </w:r>
      <w:r w:rsidRPr="7603E67B">
        <w:rPr>
          <w:rFonts w:ascii="Arial" w:hAnsi="Arial"/>
        </w:rPr>
        <w:t>M KCl, 10 mM MgCl</w:t>
      </w:r>
      <w:r w:rsidRPr="7603E67B">
        <w:rPr>
          <w:rFonts w:ascii="Arial" w:hAnsi="Arial"/>
          <w:vertAlign w:val="subscript"/>
        </w:rPr>
        <w:t>2</w:t>
      </w:r>
      <w:r w:rsidRPr="7603E67B">
        <w:rPr>
          <w:rFonts w:ascii="Arial" w:hAnsi="Arial"/>
        </w:rPr>
        <w:t xml:space="preserve">, 7 mM DTT, 30 % </w:t>
      </w:r>
      <w:r w:rsidR="00114AA6">
        <w:rPr>
          <w:rFonts w:ascii="Arial" w:hAnsi="Arial"/>
        </w:rPr>
        <w:t>g</w:t>
      </w:r>
      <w:r w:rsidRPr="7603E67B">
        <w:rPr>
          <w:rFonts w:ascii="Arial" w:hAnsi="Arial"/>
        </w:rPr>
        <w:t xml:space="preserve">lycerol) by diluting the protein concentrate in the spin concentrator as much as possible, </w:t>
      </w:r>
      <w:r w:rsidR="0015723E">
        <w:rPr>
          <w:rFonts w:ascii="Arial" w:hAnsi="Arial"/>
        </w:rPr>
        <w:t>then</w:t>
      </w:r>
      <w:r w:rsidRPr="7603E67B">
        <w:rPr>
          <w:rFonts w:ascii="Arial" w:hAnsi="Arial"/>
        </w:rPr>
        <w:t xml:space="preserve"> concentrating it again as much as possible. This process </w:t>
      </w:r>
      <w:proofErr w:type="gramStart"/>
      <w:r w:rsidRPr="7603E67B">
        <w:rPr>
          <w:rFonts w:ascii="Arial" w:hAnsi="Arial"/>
        </w:rPr>
        <w:t>was repeated</w:t>
      </w:r>
      <w:proofErr w:type="gramEnd"/>
      <w:r w:rsidRPr="7603E67B">
        <w:rPr>
          <w:rFonts w:ascii="Arial" w:hAnsi="Arial"/>
        </w:rPr>
        <w:t xml:space="preserve"> three times in total, and final protein preparations were frozen in liquid nitrogen and stored at 80°C.</w:t>
      </w:r>
    </w:p>
    <w:p w14:paraId="0943FDBD" w14:textId="77777777" w:rsidR="00855F65" w:rsidRPr="0003621B" w:rsidRDefault="00855F65" w:rsidP="00855F65">
      <w:pPr>
        <w:spacing w:line="360" w:lineRule="auto"/>
        <w:jc w:val="both"/>
        <w:rPr>
          <w:rFonts w:ascii="Arial" w:hAnsi="Arial"/>
          <w:b/>
        </w:rPr>
      </w:pPr>
      <w:r w:rsidRPr="0003621B">
        <w:rPr>
          <w:rFonts w:ascii="Arial" w:hAnsi="Arial"/>
          <w:b/>
        </w:rPr>
        <w:t>Supplementary real time fluorescence measurements</w:t>
      </w:r>
    </w:p>
    <w:p w14:paraId="1069F941" w14:textId="77777777" w:rsidR="00855F65" w:rsidRPr="0003621B" w:rsidRDefault="00855F65" w:rsidP="00855F65">
      <w:pPr>
        <w:spacing w:line="360" w:lineRule="auto"/>
        <w:jc w:val="both"/>
        <w:rPr>
          <w:rFonts w:ascii="Arial" w:hAnsi="Arial"/>
          <w:color w:val="000000"/>
        </w:rPr>
      </w:pPr>
      <w:r w:rsidRPr="0003621B">
        <w:rPr>
          <w:rFonts w:ascii="Arial" w:hAnsi="Arial"/>
        </w:rPr>
        <w:t xml:space="preserve">All experiments for supplementary figures </w:t>
      </w:r>
      <w:proofErr w:type="gramStart"/>
      <w:r w:rsidRPr="0003621B">
        <w:rPr>
          <w:rFonts w:ascii="Arial" w:hAnsi="Arial"/>
        </w:rPr>
        <w:t>were mixed</w:t>
      </w:r>
      <w:proofErr w:type="gramEnd"/>
      <w:r w:rsidRPr="0003621B">
        <w:rPr>
          <w:rFonts w:ascii="Arial" w:hAnsi="Arial"/>
        </w:rPr>
        <w:t xml:space="preserve"> as described in the method section. Subsequently, they </w:t>
      </w:r>
      <w:proofErr w:type="gramStart"/>
      <w:r w:rsidRPr="0003621B">
        <w:rPr>
          <w:rFonts w:ascii="Arial" w:hAnsi="Arial"/>
        </w:rPr>
        <w:t>were supplemented</w:t>
      </w:r>
      <w:proofErr w:type="gramEnd"/>
      <w:r w:rsidRPr="0003621B">
        <w:rPr>
          <w:rFonts w:ascii="Arial" w:hAnsi="Arial"/>
        </w:rPr>
        <w:t xml:space="preserve"> as followed:</w:t>
      </w:r>
    </w:p>
    <w:p w14:paraId="4C8BF1ED" w14:textId="57718E30" w:rsidR="00855F65" w:rsidRPr="0003621B" w:rsidRDefault="00855F65" w:rsidP="00855F65">
      <w:pPr>
        <w:spacing w:line="360" w:lineRule="auto"/>
        <w:jc w:val="both"/>
        <w:rPr>
          <w:rFonts w:ascii="Arial" w:hAnsi="Arial"/>
          <w:color w:val="000000"/>
        </w:rPr>
      </w:pPr>
      <w:r w:rsidRPr="0003621B">
        <w:rPr>
          <w:rFonts w:ascii="Arial" w:hAnsi="Arial"/>
          <w:i/>
          <w:color w:val="000000"/>
        </w:rPr>
        <w:t>IF3 inhibition</w:t>
      </w:r>
      <w:r w:rsidRPr="0003621B">
        <w:rPr>
          <w:rFonts w:ascii="Arial" w:hAnsi="Arial"/>
          <w:color w:val="000000"/>
        </w:rPr>
        <w:t xml:space="preserve">: 300 </w:t>
      </w:r>
      <w:proofErr w:type="spellStart"/>
      <w:r w:rsidRPr="0003621B">
        <w:rPr>
          <w:rFonts w:ascii="Arial" w:hAnsi="Arial"/>
          <w:color w:val="000000"/>
        </w:rPr>
        <w:t>nM</w:t>
      </w:r>
      <w:proofErr w:type="spellEnd"/>
      <w:r w:rsidRPr="0003621B">
        <w:rPr>
          <w:rFonts w:ascii="Arial" w:hAnsi="Arial"/>
          <w:color w:val="000000"/>
        </w:rPr>
        <w:t xml:space="preserve"> MS2rep, 50 </w:t>
      </w:r>
      <w:proofErr w:type="spellStart"/>
      <w:r w:rsidRPr="0003621B">
        <w:rPr>
          <w:rFonts w:ascii="Arial" w:hAnsi="Arial"/>
          <w:color w:val="000000"/>
        </w:rPr>
        <w:t>nM</w:t>
      </w:r>
      <w:proofErr w:type="spellEnd"/>
      <w:r w:rsidRPr="0003621B">
        <w:rPr>
          <w:rFonts w:ascii="Arial" w:hAnsi="Arial"/>
          <w:color w:val="000000"/>
        </w:rPr>
        <w:t xml:space="preserve"> </w:t>
      </w:r>
      <w:r w:rsidRPr="0003621B">
        <w:rPr>
          <w:rFonts w:ascii="Arial" w:hAnsi="Arial"/>
          <w:i/>
          <w:color w:val="000000"/>
        </w:rPr>
        <w:t>F30-</w:t>
      </w:r>
      <w:proofErr w:type="gramStart"/>
      <w:r w:rsidRPr="0003621B">
        <w:rPr>
          <w:rFonts w:ascii="Arial" w:hAnsi="Arial"/>
          <w:i/>
          <w:color w:val="000000"/>
        </w:rPr>
        <w:t>Bro(</w:t>
      </w:r>
      <w:proofErr w:type="gramEnd"/>
      <w:r w:rsidRPr="0003621B">
        <w:rPr>
          <w:rFonts w:ascii="Arial" w:hAnsi="Arial"/>
          <w:i/>
          <w:color w:val="000000"/>
        </w:rPr>
        <w:t>-)</w:t>
      </w:r>
      <w:r w:rsidRPr="0003621B">
        <w:rPr>
          <w:rFonts w:ascii="Arial" w:hAnsi="Arial"/>
          <w:color w:val="000000"/>
        </w:rPr>
        <w:t>, 15 µM EF-Ts</w:t>
      </w:r>
      <w:r w:rsidR="0015723E">
        <w:rPr>
          <w:rFonts w:ascii="Arial" w:hAnsi="Arial"/>
          <w:color w:val="000000"/>
        </w:rPr>
        <w:t>,</w:t>
      </w:r>
      <w:r w:rsidRPr="0003621B">
        <w:rPr>
          <w:rFonts w:ascii="Arial" w:hAnsi="Arial"/>
          <w:color w:val="000000"/>
        </w:rPr>
        <w:t xml:space="preserve"> and 10 mM DFHBI-1T</w:t>
      </w:r>
    </w:p>
    <w:p w14:paraId="0EE6ED49" w14:textId="3A68B043" w:rsidR="00855F65" w:rsidRDefault="00855F65" w:rsidP="00855F65">
      <w:pPr>
        <w:spacing w:line="360" w:lineRule="auto"/>
        <w:jc w:val="both"/>
        <w:rPr>
          <w:rFonts w:ascii="Arial" w:hAnsi="Arial"/>
        </w:rPr>
      </w:pPr>
      <w:r w:rsidRPr="0003621B">
        <w:rPr>
          <w:rFonts w:ascii="Arial" w:hAnsi="Arial"/>
          <w:i/>
          <w:color w:val="000000"/>
        </w:rPr>
        <w:t>F30-Bro replication</w:t>
      </w:r>
      <w:r w:rsidRPr="0003621B">
        <w:rPr>
          <w:rFonts w:ascii="Arial" w:hAnsi="Arial"/>
          <w:color w:val="000000"/>
        </w:rPr>
        <w:t xml:space="preserve">: 500 </w:t>
      </w:r>
      <w:proofErr w:type="spellStart"/>
      <w:r w:rsidRPr="0003621B">
        <w:rPr>
          <w:rFonts w:ascii="Arial" w:hAnsi="Arial"/>
          <w:color w:val="000000"/>
        </w:rPr>
        <w:t>nM</w:t>
      </w:r>
      <w:proofErr w:type="spellEnd"/>
      <w:r w:rsidRPr="0003621B">
        <w:rPr>
          <w:rFonts w:ascii="Arial" w:hAnsi="Arial"/>
          <w:color w:val="000000"/>
        </w:rPr>
        <w:t xml:space="preserve"> MS2rep, 25 </w:t>
      </w:r>
      <w:proofErr w:type="spellStart"/>
      <w:r w:rsidRPr="0003621B">
        <w:rPr>
          <w:rFonts w:ascii="Arial" w:hAnsi="Arial"/>
          <w:color w:val="000000"/>
        </w:rPr>
        <w:t>nM</w:t>
      </w:r>
      <w:proofErr w:type="spellEnd"/>
      <w:r w:rsidRPr="0003621B">
        <w:rPr>
          <w:rFonts w:ascii="Arial" w:hAnsi="Arial"/>
          <w:color w:val="000000"/>
        </w:rPr>
        <w:t xml:space="preserve"> </w:t>
      </w:r>
      <w:r w:rsidRPr="0003621B">
        <w:rPr>
          <w:rFonts w:ascii="Arial" w:hAnsi="Arial"/>
          <w:i/>
          <w:color w:val="000000"/>
        </w:rPr>
        <w:t>F30-Bro</w:t>
      </w:r>
      <w:r w:rsidRPr="0003621B">
        <w:rPr>
          <w:rFonts w:ascii="Arial" w:hAnsi="Arial"/>
          <w:color w:val="000000"/>
        </w:rPr>
        <w:t>, 15 µM EF-Ts, 10 mM DFHBI-1T</w:t>
      </w:r>
      <w:r w:rsidR="0015723E">
        <w:rPr>
          <w:rFonts w:ascii="Arial" w:hAnsi="Arial"/>
          <w:color w:val="000000"/>
        </w:rPr>
        <w:t>,</w:t>
      </w:r>
      <w:r w:rsidRPr="0003621B">
        <w:rPr>
          <w:rFonts w:ascii="Arial" w:hAnsi="Arial"/>
          <w:color w:val="000000"/>
        </w:rPr>
        <w:t xml:space="preserve"> and 0.5 U </w:t>
      </w:r>
      <w:r w:rsidR="00114AA6">
        <w:rPr>
          <w:rFonts w:ascii="Arial" w:hAnsi="Arial"/>
          <w:color w:val="000000"/>
        </w:rPr>
        <w:t>/</w:t>
      </w:r>
      <w:r w:rsidRPr="0003621B">
        <w:rPr>
          <w:rFonts w:ascii="Arial" w:hAnsi="Arial"/>
          <w:color w:val="000000"/>
        </w:rPr>
        <w:t> µL RNase inhibitor (</w:t>
      </w:r>
      <w:proofErr w:type="spellStart"/>
      <w:r w:rsidRPr="0003621B">
        <w:rPr>
          <w:rFonts w:ascii="Arial" w:hAnsi="Arial"/>
          <w:color w:val="000000"/>
        </w:rPr>
        <w:t>moloX</w:t>
      </w:r>
      <w:proofErr w:type="spellEnd"/>
      <w:r w:rsidRPr="0003621B">
        <w:rPr>
          <w:rFonts w:ascii="Arial" w:hAnsi="Arial"/>
          <w:color w:val="000000"/>
        </w:rPr>
        <w:t>)</w:t>
      </w:r>
    </w:p>
    <w:p w14:paraId="2579D9E0" w14:textId="4DC56E3D" w:rsidR="004122D7" w:rsidRPr="0003621B" w:rsidRDefault="004122D7" w:rsidP="001018F8">
      <w:pPr>
        <w:pStyle w:val="Heading1"/>
        <w:rPr>
          <w:rFonts w:ascii="Arial" w:hAnsi="Arial"/>
          <w:b w:val="0"/>
          <w:bCs w:val="0"/>
        </w:rPr>
      </w:pPr>
      <w:bookmarkStart w:id="2" w:name="_Toc65334495"/>
      <w:r w:rsidRPr="001018F8">
        <w:rPr>
          <w:rFonts w:ascii="Arial" w:hAnsi="Arial"/>
          <w:sz w:val="22"/>
          <w:szCs w:val="22"/>
        </w:rPr>
        <w:lastRenderedPageBreak/>
        <w:t>Supplementary Figures:</w:t>
      </w:r>
      <w:bookmarkEnd w:id="2"/>
    </w:p>
    <w:p w14:paraId="4EA8283D" w14:textId="0E3CBBAD" w:rsidR="00225312" w:rsidRPr="0003621B" w:rsidRDefault="00B9019B" w:rsidP="0097719F">
      <w:pPr>
        <w:pStyle w:val="Caption"/>
        <w:jc w:val="both"/>
        <w:rPr>
          <w:rFonts w:ascii="Arial" w:hAnsi="Arial"/>
          <w:i/>
          <w:sz w:val="22"/>
          <w:szCs w:val="22"/>
        </w:rPr>
      </w:pPr>
      <w:r>
        <w:rPr>
          <w:noProof/>
          <w:lang w:eastAsia="en-GB"/>
        </w:rPr>
        <w:drawing>
          <wp:inline distT="0" distB="0" distL="0" distR="0" wp14:anchorId="0017617E" wp14:editId="20B30111">
            <wp:extent cx="5949950" cy="3346450"/>
            <wp:effectExtent l="0" t="0" r="0" b="0"/>
            <wp:docPr id="1" name="Picture 16002868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0286883"/>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9950" cy="3346450"/>
                    </a:xfrm>
                    <a:prstGeom prst="rect">
                      <a:avLst/>
                    </a:prstGeom>
                    <a:noFill/>
                    <a:ln>
                      <a:noFill/>
                    </a:ln>
                  </pic:spPr>
                </pic:pic>
              </a:graphicData>
            </a:graphic>
          </wp:inline>
        </w:drawing>
      </w:r>
    </w:p>
    <w:p w14:paraId="241C790A" w14:textId="7D423591" w:rsidR="000B4C74" w:rsidRDefault="00465F1D" w:rsidP="0097719F">
      <w:pPr>
        <w:pStyle w:val="Caption"/>
        <w:jc w:val="both"/>
        <w:rPr>
          <w:rFonts w:ascii="Arial" w:hAnsi="Arial"/>
          <w:b w:val="0"/>
          <w:color w:val="000000"/>
          <w:sz w:val="22"/>
          <w:szCs w:val="22"/>
        </w:rPr>
      </w:pPr>
      <w:bookmarkStart w:id="3" w:name="_Ref52972015"/>
      <w:r w:rsidRPr="00D67496">
        <w:rPr>
          <w:rFonts w:ascii="Arial" w:hAnsi="Arial"/>
          <w:i/>
          <w:color w:val="000000"/>
          <w:sz w:val="22"/>
          <w:szCs w:val="22"/>
        </w:rPr>
        <w:t xml:space="preserve">Supplementary Figure </w:t>
      </w:r>
      <w:r w:rsidRPr="00D67496">
        <w:rPr>
          <w:rFonts w:ascii="Arial" w:hAnsi="Arial"/>
          <w:i/>
          <w:color w:val="000000"/>
          <w:sz w:val="22"/>
          <w:szCs w:val="22"/>
        </w:rPr>
        <w:fldChar w:fldCharType="begin"/>
      </w:r>
      <w:r w:rsidRPr="00D67496">
        <w:rPr>
          <w:rFonts w:ascii="Arial" w:hAnsi="Arial"/>
          <w:i/>
          <w:color w:val="000000"/>
          <w:sz w:val="22"/>
          <w:szCs w:val="22"/>
        </w:rPr>
        <w:instrText xml:space="preserve"> SEQ Supplementary_Figure \* ARABIC </w:instrText>
      </w:r>
      <w:r w:rsidRPr="00D67496">
        <w:rPr>
          <w:rFonts w:ascii="Arial" w:hAnsi="Arial"/>
          <w:i/>
          <w:color w:val="000000"/>
          <w:sz w:val="22"/>
          <w:szCs w:val="22"/>
        </w:rPr>
        <w:fldChar w:fldCharType="separate"/>
      </w:r>
      <w:r w:rsidR="00C67A94">
        <w:rPr>
          <w:rFonts w:ascii="Arial" w:hAnsi="Arial"/>
          <w:i/>
          <w:noProof/>
          <w:color w:val="000000"/>
          <w:sz w:val="22"/>
          <w:szCs w:val="22"/>
        </w:rPr>
        <w:t>1</w:t>
      </w:r>
      <w:r w:rsidRPr="00D67496">
        <w:rPr>
          <w:rFonts w:ascii="Arial" w:hAnsi="Arial"/>
          <w:i/>
          <w:color w:val="000000"/>
          <w:sz w:val="22"/>
          <w:szCs w:val="22"/>
        </w:rPr>
        <w:fldChar w:fldCharType="end"/>
      </w:r>
      <w:bookmarkEnd w:id="3"/>
      <w:r w:rsidR="00DB55F3" w:rsidRPr="00D67496">
        <w:rPr>
          <w:rFonts w:ascii="Arial" w:hAnsi="Arial"/>
          <w:i/>
          <w:color w:val="000000"/>
          <w:sz w:val="22"/>
          <w:szCs w:val="22"/>
        </w:rPr>
        <w:t xml:space="preserve">: </w:t>
      </w:r>
      <w:r w:rsidR="00387F97" w:rsidRPr="00D67496">
        <w:rPr>
          <w:rFonts w:ascii="Arial" w:hAnsi="Arial"/>
          <w:b w:val="0"/>
          <w:color w:val="000000"/>
          <w:sz w:val="22"/>
          <w:szCs w:val="22"/>
        </w:rPr>
        <w:t>Post</w:t>
      </w:r>
      <w:r w:rsidR="0015723E">
        <w:rPr>
          <w:rFonts w:ascii="Arial" w:hAnsi="Arial"/>
          <w:b w:val="0"/>
          <w:color w:val="000000"/>
          <w:sz w:val="22"/>
          <w:szCs w:val="22"/>
        </w:rPr>
        <w:t>-</w:t>
      </w:r>
      <w:r w:rsidR="00387F97" w:rsidRPr="00D67496">
        <w:rPr>
          <w:rFonts w:ascii="Arial" w:hAnsi="Arial"/>
          <w:b w:val="0"/>
          <w:color w:val="000000"/>
          <w:sz w:val="22"/>
          <w:szCs w:val="22"/>
        </w:rPr>
        <w:t xml:space="preserve">purification </w:t>
      </w:r>
      <w:r w:rsidR="00114AA6" w:rsidRPr="00D67496">
        <w:rPr>
          <w:rFonts w:ascii="Arial" w:hAnsi="Arial"/>
          <w:b w:val="0"/>
          <w:color w:val="000000"/>
          <w:sz w:val="22"/>
          <w:szCs w:val="22"/>
        </w:rPr>
        <w:t>17.5</w:t>
      </w:r>
      <w:r w:rsidR="00114AA6" w:rsidRPr="00D67496">
        <w:rPr>
          <w:rFonts w:ascii="Arial" w:hAnsi="Arial"/>
          <w:color w:val="000000"/>
          <w:sz w:val="22"/>
          <w:szCs w:val="22"/>
        </w:rPr>
        <w:t>%</w:t>
      </w:r>
      <w:r w:rsidR="00114AA6">
        <w:rPr>
          <w:rFonts w:ascii="Arial" w:hAnsi="Arial"/>
          <w:color w:val="000000"/>
          <w:sz w:val="22"/>
          <w:szCs w:val="22"/>
        </w:rPr>
        <w:t xml:space="preserve"> </w:t>
      </w:r>
      <w:r w:rsidR="00387F97" w:rsidRPr="00D67496">
        <w:rPr>
          <w:rFonts w:ascii="Arial" w:hAnsi="Arial"/>
          <w:b w:val="0"/>
          <w:color w:val="000000"/>
          <w:sz w:val="22"/>
          <w:szCs w:val="22"/>
        </w:rPr>
        <w:t xml:space="preserve">SDS-PAGE of purified cofactors and </w:t>
      </w:r>
      <w:r w:rsidR="00114AA6">
        <w:rPr>
          <w:rFonts w:ascii="Arial" w:hAnsi="Arial"/>
          <w:b w:val="0"/>
          <w:color w:val="000000"/>
          <w:sz w:val="22"/>
          <w:szCs w:val="22"/>
        </w:rPr>
        <w:t>MS2 or Q</w:t>
      </w:r>
      <w:r w:rsidR="00114AA6">
        <w:rPr>
          <w:rFonts w:ascii="Times New Roman" w:hAnsi="Times New Roman" w:cs="Times New Roman"/>
          <w:b w:val="0"/>
          <w:color w:val="000000"/>
          <w:sz w:val="22"/>
          <w:szCs w:val="22"/>
        </w:rPr>
        <w:t>β</w:t>
      </w:r>
      <w:r w:rsidR="00114AA6">
        <w:rPr>
          <w:rFonts w:ascii="Arial" w:hAnsi="Arial"/>
          <w:b w:val="0"/>
          <w:color w:val="000000"/>
          <w:sz w:val="22"/>
          <w:szCs w:val="22"/>
        </w:rPr>
        <w:t xml:space="preserve"> replicase</w:t>
      </w:r>
      <w:r w:rsidR="00387F97" w:rsidRPr="00D67496">
        <w:rPr>
          <w:rFonts w:ascii="Arial" w:hAnsi="Arial"/>
          <w:b w:val="0"/>
          <w:color w:val="000000"/>
          <w:sz w:val="22"/>
          <w:szCs w:val="22"/>
        </w:rPr>
        <w:t xml:space="preserve">. </w:t>
      </w:r>
      <w:proofErr w:type="gramStart"/>
      <w:r w:rsidR="00387F97" w:rsidRPr="00D67496">
        <w:rPr>
          <w:rFonts w:ascii="Arial" w:hAnsi="Arial"/>
          <w:b w:val="0"/>
          <w:color w:val="000000"/>
          <w:sz w:val="22"/>
          <w:szCs w:val="22"/>
        </w:rPr>
        <w:t>2 µg</w:t>
      </w:r>
      <w:proofErr w:type="gramEnd"/>
      <w:r w:rsidR="00387F97" w:rsidRPr="00D67496">
        <w:rPr>
          <w:rFonts w:ascii="Arial" w:hAnsi="Arial"/>
          <w:b w:val="0"/>
          <w:color w:val="000000"/>
          <w:sz w:val="22"/>
          <w:szCs w:val="22"/>
        </w:rPr>
        <w:t xml:space="preserve"> tot</w:t>
      </w:r>
      <w:r w:rsidR="00114AA6">
        <w:rPr>
          <w:rFonts w:ascii="Arial" w:hAnsi="Arial"/>
          <w:b w:val="0"/>
          <w:color w:val="000000"/>
          <w:sz w:val="22"/>
          <w:szCs w:val="22"/>
        </w:rPr>
        <w:t>al protein were loaded per lane.</w:t>
      </w:r>
      <w:r w:rsidR="00387F97" w:rsidRPr="00D67496">
        <w:rPr>
          <w:rFonts w:ascii="Arial" w:hAnsi="Arial"/>
          <w:b w:val="0"/>
          <w:color w:val="000000"/>
          <w:sz w:val="22"/>
          <w:szCs w:val="22"/>
        </w:rPr>
        <w:t xml:space="preserve"> </w:t>
      </w:r>
      <w:r w:rsidR="00AC5E50" w:rsidRPr="00D67496">
        <w:rPr>
          <w:rFonts w:ascii="Arial" w:hAnsi="Arial"/>
          <w:b w:val="0"/>
          <w:color w:val="000000"/>
          <w:sz w:val="22"/>
          <w:szCs w:val="22"/>
        </w:rPr>
        <w:t>Asterisks indicate co-purified proteins, from top to bottom: EF-</w:t>
      </w:r>
      <w:proofErr w:type="spellStart"/>
      <w:r w:rsidR="00AC5E50" w:rsidRPr="00D67496">
        <w:rPr>
          <w:rFonts w:ascii="Arial" w:hAnsi="Arial"/>
          <w:b w:val="0"/>
          <w:color w:val="000000"/>
          <w:sz w:val="22"/>
          <w:szCs w:val="22"/>
        </w:rPr>
        <w:t>Tu</w:t>
      </w:r>
      <w:proofErr w:type="spellEnd"/>
      <w:r w:rsidR="00AC5E50" w:rsidRPr="00D67496">
        <w:rPr>
          <w:rFonts w:ascii="Arial" w:hAnsi="Arial"/>
          <w:b w:val="0"/>
          <w:color w:val="000000"/>
          <w:sz w:val="22"/>
          <w:szCs w:val="22"/>
        </w:rPr>
        <w:t xml:space="preserve"> (lane 2)</w:t>
      </w:r>
      <w:r w:rsidR="0015723E">
        <w:rPr>
          <w:rFonts w:ascii="Arial" w:hAnsi="Arial"/>
          <w:b w:val="0"/>
          <w:color w:val="000000"/>
          <w:sz w:val="22"/>
          <w:szCs w:val="22"/>
        </w:rPr>
        <w:t>,</w:t>
      </w:r>
      <w:r w:rsidR="00AC5E50" w:rsidRPr="00D67496">
        <w:rPr>
          <w:rFonts w:ascii="Arial" w:hAnsi="Arial"/>
          <w:b w:val="0"/>
          <w:color w:val="000000"/>
          <w:sz w:val="22"/>
          <w:szCs w:val="22"/>
        </w:rPr>
        <w:t xml:space="preserve"> S1, </w:t>
      </w:r>
      <w:proofErr w:type="spellStart"/>
      <w:r w:rsidR="00CC7C57" w:rsidRPr="00D67496">
        <w:rPr>
          <w:rFonts w:ascii="Arial" w:hAnsi="Arial"/>
          <w:b w:val="0"/>
          <w:color w:val="000000"/>
          <w:sz w:val="22"/>
          <w:szCs w:val="22"/>
        </w:rPr>
        <w:t>GlmS</w:t>
      </w:r>
      <w:proofErr w:type="spellEnd"/>
      <w:r w:rsidR="00AC5E50" w:rsidRPr="00D67496">
        <w:rPr>
          <w:rFonts w:ascii="Arial" w:hAnsi="Arial"/>
          <w:b w:val="0"/>
          <w:color w:val="000000"/>
          <w:sz w:val="22"/>
          <w:szCs w:val="22"/>
        </w:rPr>
        <w:t>, EF-Ts</w:t>
      </w:r>
      <w:r w:rsidR="00AF5A2F">
        <w:rPr>
          <w:rFonts w:ascii="Arial" w:hAnsi="Arial"/>
          <w:b w:val="0"/>
          <w:color w:val="000000"/>
          <w:sz w:val="22"/>
          <w:szCs w:val="22"/>
        </w:rPr>
        <w:t>,</w:t>
      </w:r>
      <w:r w:rsidR="00AC5E50" w:rsidRPr="00D67496">
        <w:rPr>
          <w:rFonts w:ascii="Arial" w:hAnsi="Arial"/>
          <w:b w:val="0"/>
          <w:color w:val="000000"/>
          <w:sz w:val="22"/>
          <w:szCs w:val="22"/>
        </w:rPr>
        <w:t xml:space="preserve"> </w:t>
      </w:r>
      <w:proofErr w:type="spellStart"/>
      <w:r w:rsidR="00CC7C57" w:rsidRPr="00D67496">
        <w:rPr>
          <w:rFonts w:ascii="Arial" w:hAnsi="Arial"/>
          <w:b w:val="0"/>
          <w:color w:val="000000"/>
          <w:sz w:val="22"/>
          <w:szCs w:val="22"/>
        </w:rPr>
        <w:t>SlyD</w:t>
      </w:r>
      <w:proofErr w:type="spellEnd"/>
      <w:r w:rsidR="00AF5A2F">
        <w:rPr>
          <w:rFonts w:ascii="Arial" w:hAnsi="Arial"/>
          <w:b w:val="0"/>
          <w:color w:val="000000"/>
          <w:sz w:val="22"/>
          <w:szCs w:val="22"/>
        </w:rPr>
        <w:t xml:space="preserve"> and </w:t>
      </w:r>
      <w:proofErr w:type="spellStart"/>
      <w:r w:rsidR="00AF5A2F">
        <w:rPr>
          <w:rFonts w:ascii="Arial" w:hAnsi="Arial"/>
          <w:b w:val="0"/>
          <w:color w:val="000000"/>
          <w:sz w:val="22"/>
          <w:szCs w:val="22"/>
        </w:rPr>
        <w:t>Hfq</w:t>
      </w:r>
      <w:proofErr w:type="spellEnd"/>
      <w:r w:rsidR="00CC7C57" w:rsidRPr="00D67496">
        <w:rPr>
          <w:rFonts w:ascii="Arial" w:hAnsi="Arial"/>
          <w:b w:val="0"/>
          <w:color w:val="000000"/>
          <w:sz w:val="22"/>
          <w:szCs w:val="22"/>
        </w:rPr>
        <w:t xml:space="preserve"> </w:t>
      </w:r>
      <w:r w:rsidR="00AC5E50" w:rsidRPr="00D67496">
        <w:rPr>
          <w:rFonts w:ascii="Arial" w:hAnsi="Arial"/>
          <w:b w:val="0"/>
          <w:color w:val="000000"/>
          <w:sz w:val="22"/>
          <w:szCs w:val="22"/>
        </w:rPr>
        <w:t xml:space="preserve">(lane 6), S1, </w:t>
      </w:r>
      <w:proofErr w:type="spellStart"/>
      <w:r w:rsidR="00AC5E50" w:rsidRPr="00D67496">
        <w:rPr>
          <w:rFonts w:ascii="Arial" w:hAnsi="Arial"/>
          <w:b w:val="0"/>
          <w:color w:val="000000"/>
          <w:sz w:val="22"/>
          <w:szCs w:val="22"/>
        </w:rPr>
        <w:t>G</w:t>
      </w:r>
      <w:r w:rsidR="008652C8" w:rsidRPr="00D67496">
        <w:rPr>
          <w:rFonts w:ascii="Arial" w:hAnsi="Arial"/>
          <w:b w:val="0"/>
          <w:color w:val="000000"/>
          <w:sz w:val="22"/>
          <w:szCs w:val="22"/>
        </w:rPr>
        <w:t>lmS</w:t>
      </w:r>
      <w:proofErr w:type="spellEnd"/>
      <w:r w:rsidR="00AC5E50" w:rsidRPr="00D67496">
        <w:rPr>
          <w:rFonts w:ascii="Arial" w:hAnsi="Arial"/>
          <w:b w:val="0"/>
          <w:color w:val="000000"/>
          <w:sz w:val="22"/>
          <w:szCs w:val="22"/>
        </w:rPr>
        <w:t>, EF-</w:t>
      </w:r>
      <w:proofErr w:type="spellStart"/>
      <w:r w:rsidR="00AC5E50" w:rsidRPr="00D67496">
        <w:rPr>
          <w:rFonts w:ascii="Arial" w:hAnsi="Arial"/>
          <w:b w:val="0"/>
          <w:color w:val="000000"/>
          <w:sz w:val="22"/>
          <w:szCs w:val="22"/>
        </w:rPr>
        <w:t>Tu</w:t>
      </w:r>
      <w:proofErr w:type="spellEnd"/>
      <w:r w:rsidR="00AC5E50" w:rsidRPr="00D67496">
        <w:rPr>
          <w:rFonts w:ascii="Arial" w:hAnsi="Arial"/>
          <w:b w:val="0"/>
          <w:color w:val="000000"/>
          <w:sz w:val="22"/>
          <w:szCs w:val="22"/>
        </w:rPr>
        <w:t xml:space="preserve">, EF-Ts, </w:t>
      </w:r>
      <w:r w:rsidR="0069744C" w:rsidRPr="00D67496">
        <w:rPr>
          <w:rFonts w:ascii="Arial" w:hAnsi="Arial"/>
          <w:b w:val="0"/>
          <w:color w:val="000000"/>
          <w:sz w:val="22"/>
          <w:szCs w:val="22"/>
        </w:rPr>
        <w:t xml:space="preserve">and </w:t>
      </w:r>
      <w:proofErr w:type="spellStart"/>
      <w:r w:rsidR="0069744C" w:rsidRPr="00D67496">
        <w:rPr>
          <w:rFonts w:ascii="Arial" w:hAnsi="Arial"/>
          <w:b w:val="0"/>
          <w:color w:val="000000"/>
          <w:sz w:val="22"/>
          <w:szCs w:val="22"/>
        </w:rPr>
        <w:t>SlyD</w:t>
      </w:r>
      <w:proofErr w:type="spellEnd"/>
      <w:r w:rsidR="00AC5E50" w:rsidRPr="00D67496">
        <w:rPr>
          <w:rFonts w:ascii="Arial" w:hAnsi="Arial"/>
          <w:b w:val="0"/>
          <w:color w:val="000000"/>
          <w:sz w:val="22"/>
          <w:szCs w:val="22"/>
        </w:rPr>
        <w:t xml:space="preserve"> (lane 7).</w:t>
      </w:r>
      <w:r w:rsidR="0069744C" w:rsidRPr="00D67496">
        <w:rPr>
          <w:rFonts w:ascii="Arial" w:hAnsi="Arial"/>
          <w:b w:val="0"/>
          <w:color w:val="000000"/>
          <w:sz w:val="22"/>
          <w:szCs w:val="22"/>
        </w:rPr>
        <w:t xml:space="preserve"> </w:t>
      </w:r>
      <w:r w:rsidR="00176DF7" w:rsidRPr="00D67496">
        <w:rPr>
          <w:rFonts w:ascii="Arial" w:hAnsi="Arial"/>
          <w:b w:val="0"/>
          <w:color w:val="000000"/>
          <w:sz w:val="22"/>
          <w:szCs w:val="22"/>
        </w:rPr>
        <w:t xml:space="preserve">For the MS2rep preparation, </w:t>
      </w:r>
      <w:r w:rsidR="00114AA6">
        <w:rPr>
          <w:rFonts w:ascii="Arial" w:hAnsi="Arial"/>
          <w:b w:val="0"/>
          <w:color w:val="000000"/>
          <w:sz w:val="22"/>
          <w:szCs w:val="22"/>
        </w:rPr>
        <w:t>protein identities of each band</w:t>
      </w:r>
      <w:r w:rsidR="00ED418C">
        <w:rPr>
          <w:rFonts w:ascii="Arial" w:hAnsi="Arial"/>
          <w:b w:val="0"/>
          <w:color w:val="000000"/>
          <w:sz w:val="22"/>
          <w:szCs w:val="22"/>
        </w:rPr>
        <w:t xml:space="preserve"> </w:t>
      </w:r>
      <w:proofErr w:type="gramStart"/>
      <w:r w:rsidR="00ED418C">
        <w:rPr>
          <w:rFonts w:ascii="Arial" w:hAnsi="Arial"/>
          <w:b w:val="0"/>
          <w:color w:val="000000"/>
          <w:sz w:val="22"/>
          <w:szCs w:val="22"/>
        </w:rPr>
        <w:t>were verified</w:t>
      </w:r>
      <w:proofErr w:type="gramEnd"/>
      <w:r w:rsidR="00176DF7" w:rsidRPr="00D67496">
        <w:rPr>
          <w:rFonts w:ascii="Arial" w:hAnsi="Arial"/>
          <w:b w:val="0"/>
          <w:color w:val="000000"/>
          <w:sz w:val="22"/>
          <w:szCs w:val="22"/>
        </w:rPr>
        <w:t xml:space="preserve"> by </w:t>
      </w:r>
      <w:r w:rsidR="00ED418C">
        <w:rPr>
          <w:rFonts w:ascii="Arial" w:hAnsi="Arial"/>
          <w:b w:val="0"/>
          <w:color w:val="000000"/>
          <w:sz w:val="22"/>
          <w:szCs w:val="22"/>
        </w:rPr>
        <w:t xml:space="preserve">mass spectrometry. </w:t>
      </w:r>
      <w:proofErr w:type="spellStart"/>
      <w:r w:rsidR="00ED418C">
        <w:rPr>
          <w:rFonts w:ascii="Arial" w:hAnsi="Arial"/>
          <w:b w:val="0"/>
          <w:color w:val="000000"/>
          <w:sz w:val="22"/>
          <w:szCs w:val="22"/>
        </w:rPr>
        <w:t>SlyD</w:t>
      </w:r>
      <w:proofErr w:type="spellEnd"/>
      <w:r w:rsidR="00ED418C">
        <w:rPr>
          <w:rFonts w:ascii="Arial" w:hAnsi="Arial"/>
          <w:b w:val="0"/>
          <w:color w:val="000000"/>
          <w:sz w:val="22"/>
          <w:szCs w:val="22"/>
        </w:rPr>
        <w:t xml:space="preserve"> and </w:t>
      </w:r>
      <w:proofErr w:type="spellStart"/>
      <w:r w:rsidR="00ED418C">
        <w:rPr>
          <w:rFonts w:ascii="Arial" w:hAnsi="Arial"/>
          <w:b w:val="0"/>
          <w:color w:val="000000"/>
          <w:sz w:val="22"/>
          <w:szCs w:val="22"/>
        </w:rPr>
        <w:t>GlmS</w:t>
      </w:r>
      <w:proofErr w:type="spellEnd"/>
      <w:r w:rsidR="00ED418C">
        <w:rPr>
          <w:rFonts w:ascii="Arial" w:hAnsi="Arial"/>
          <w:b w:val="0"/>
          <w:color w:val="000000"/>
          <w:sz w:val="22"/>
          <w:szCs w:val="22"/>
        </w:rPr>
        <w:t xml:space="preserve"> are common contaminations during Ni</w:t>
      </w:r>
      <w:r w:rsidR="00ED418C" w:rsidRPr="00E20FC2">
        <w:rPr>
          <w:rFonts w:ascii="Arial" w:hAnsi="Arial"/>
          <w:b w:val="0"/>
          <w:color w:val="000000"/>
          <w:sz w:val="22"/>
          <w:szCs w:val="22"/>
          <w:vertAlign w:val="superscript"/>
        </w:rPr>
        <w:t>2+</w:t>
      </w:r>
      <w:r w:rsidR="00ED418C">
        <w:rPr>
          <w:rFonts w:ascii="Arial" w:hAnsi="Arial"/>
          <w:b w:val="0"/>
          <w:color w:val="000000"/>
          <w:sz w:val="22"/>
          <w:szCs w:val="22"/>
        </w:rPr>
        <w:t xml:space="preserve"> </w:t>
      </w:r>
      <w:r w:rsidR="000B0DE5">
        <w:rPr>
          <w:rFonts w:ascii="Arial" w:hAnsi="Arial"/>
          <w:b w:val="0"/>
          <w:color w:val="000000"/>
          <w:sz w:val="22"/>
          <w:szCs w:val="22"/>
        </w:rPr>
        <w:t>IMAC</w:t>
      </w:r>
      <w:r w:rsidR="000B0DE5" w:rsidRPr="00A4697E">
        <w:rPr>
          <w:rFonts w:ascii="Arial" w:hAnsi="Arial"/>
          <w:b w:val="0"/>
          <w:color w:val="000000"/>
          <w:sz w:val="22"/>
          <w:szCs w:val="22"/>
        </w:rPr>
        <w:t xml:space="preserve"> </w:t>
      </w:r>
      <w:r w:rsidR="000B0DE5" w:rsidRPr="00E20FC2">
        <w:rPr>
          <w:rFonts w:ascii="Arial" w:hAnsi="Arial"/>
          <w:b w:val="0"/>
        </w:rPr>
        <w:fldChar w:fldCharType="begin" w:fldLock="1"/>
      </w:r>
      <w:r w:rsidR="00855F65">
        <w:rPr>
          <w:rFonts w:ascii="Arial" w:hAnsi="Arial"/>
          <w:b w:val="0"/>
        </w:rPr>
        <w:instrText>ADDIN CSL_CITATION {"citationItems":[{"id":"ITEM-1","itemData":{"DOI":"10.1016/j.bbagen.2006.03.027","ISSN":"03044165","PMID":"16814929","abstract":"Immobilised metal affinity chromatography (IMAC) is the most widely used technique for single-step purification of recombinant proteins. However, despite its use in the purification of heterologue proteins in the eubacteria Escherichia coli for decades, the presence of native E. coli proteins that exhibit a high affinity for divalent cations such as nickel, cobalt or copper has remained problematic. This is of particular relevance when recombinant molecules are not expressed at high levels or when their overexpression induces that of native bacterial proteins due to pleiotropism and/or in response to stress conditions. Identification of such contaminating proteins is clearly relevant to those involved in the purification of histidine-tagged proteins either at small/medium scale or in high-throughput processes. The work presented here reviews the native proteins from E. coli most commonly co-purified by IMAC, including Fur, Crp, ArgE, SlyD, GlmS, GlgA, ODO1, ODO2, YadF and YfbG. The binding of these proteins to metal-chelating resins can mostly be explained by their native metal-binding functions or their possession of surface clusters of histidine residues. However, some proteins fall outside these categories, implying that a further class of interactions may account for their ability to co-purify with histidine-tagged proteins. We propose a classification of these E. coli native proteins based on their physicochemical, structural and functional properties. © 2006 Elsevier B.V. All rights reserved.","author":[{"dropping-particle":"","family":"Bolanos-Garcia","given":"Victor Martin","non-dropping-particle":"","parse-names":false,"suffix":""},{"dropping-particle":"","family":"Davies","given":"Owen Richard","non-dropping-particle":"","parse-names":false,"suffix":""}],"container-title":"Biochimica et Biophysica Acta - General Subjects","id":"ITEM-1","issue":"9","issued":{"date-parts":[["2006","9"]]},"page":"1304-1313","publisher":"Biochim Biophys Acta","title":"Structural analysis and classification of native proteins from E. coli commonly co-purified by immobilised metal affinity chromatography","type":"article","volume":"1760"},"uris":["http://www.mendeley.com/documents/?uuid=30cb2f25-e620-3612-9f50-129e92028745"]}],"mendeley":{"formattedCitation":"(1)","plainTextFormattedCitation":"(1)","previouslyFormattedCitation":"(1)"},"properties":{"noteIndex":0},"schema":"https://github.com/citation-style-language/schema/raw/master/csl-citation.json"}</w:instrText>
      </w:r>
      <w:r w:rsidR="000B0DE5" w:rsidRPr="00E20FC2">
        <w:rPr>
          <w:rFonts w:ascii="Arial" w:hAnsi="Arial"/>
          <w:b w:val="0"/>
        </w:rPr>
        <w:fldChar w:fldCharType="separate"/>
      </w:r>
      <w:r w:rsidR="006C5753" w:rsidRPr="006C5753">
        <w:rPr>
          <w:rFonts w:ascii="Arial" w:hAnsi="Arial"/>
          <w:b w:val="0"/>
          <w:noProof/>
        </w:rPr>
        <w:t>(1)</w:t>
      </w:r>
      <w:r w:rsidR="000B0DE5" w:rsidRPr="00E20FC2">
        <w:rPr>
          <w:rFonts w:ascii="Arial" w:hAnsi="Arial"/>
          <w:b w:val="0"/>
        </w:rPr>
        <w:fldChar w:fldCharType="end"/>
      </w:r>
      <w:r w:rsidR="000B0DE5" w:rsidRPr="00E20FC2">
        <w:rPr>
          <w:rFonts w:ascii="Arial" w:hAnsi="Arial"/>
          <w:b w:val="0"/>
          <w:color w:val="000000"/>
        </w:rPr>
        <w:t>.</w:t>
      </w:r>
    </w:p>
    <w:p w14:paraId="735C360B" w14:textId="77777777" w:rsidR="000B4C74" w:rsidRDefault="000B4C74" w:rsidP="0097719F">
      <w:pPr>
        <w:pStyle w:val="Caption"/>
        <w:jc w:val="both"/>
        <w:rPr>
          <w:rFonts w:ascii="Arial" w:hAnsi="Arial"/>
          <w:b w:val="0"/>
          <w:color w:val="000000"/>
          <w:sz w:val="22"/>
          <w:szCs w:val="22"/>
        </w:rPr>
      </w:pPr>
    </w:p>
    <w:p w14:paraId="339233CA" w14:textId="77777777" w:rsidR="00387F97" w:rsidRPr="00D67496" w:rsidRDefault="00387F97" w:rsidP="0097719F">
      <w:pPr>
        <w:pStyle w:val="Caption"/>
        <w:jc w:val="both"/>
        <w:rPr>
          <w:rFonts w:ascii="Arial" w:hAnsi="Arial"/>
          <w:b w:val="0"/>
          <w:color w:val="000000"/>
          <w:sz w:val="22"/>
          <w:szCs w:val="22"/>
        </w:rPr>
      </w:pPr>
    </w:p>
    <w:p w14:paraId="0AD9A686" w14:textId="77777777" w:rsidR="002C1AAC" w:rsidRPr="002C1AAC" w:rsidRDefault="002C1AAC" w:rsidP="00387F97">
      <w:pPr>
        <w:pStyle w:val="Caption"/>
        <w:jc w:val="both"/>
        <w:rPr>
          <w:rFonts w:ascii="Arial" w:hAnsi="Arial"/>
          <w:sz w:val="22"/>
          <w:szCs w:val="22"/>
        </w:rPr>
      </w:pPr>
    </w:p>
    <w:p w14:paraId="5AD629DC" w14:textId="5D55F249" w:rsidR="002C1AAC" w:rsidRPr="002C1AAC" w:rsidRDefault="00B9019B" w:rsidP="00387F97">
      <w:pPr>
        <w:pStyle w:val="Caption"/>
        <w:jc w:val="both"/>
        <w:rPr>
          <w:rFonts w:ascii="Arial" w:hAnsi="Arial"/>
          <w:sz w:val="22"/>
          <w:szCs w:val="22"/>
        </w:rPr>
      </w:pPr>
      <w:r>
        <w:rPr>
          <w:noProof/>
          <w:lang w:eastAsia="en-GB"/>
        </w:rPr>
        <w:lastRenderedPageBreak/>
        <w:drawing>
          <wp:inline distT="0" distB="0" distL="0" distR="0" wp14:anchorId="34D14E6D" wp14:editId="7363F90A">
            <wp:extent cx="6019800" cy="3289300"/>
            <wp:effectExtent l="0" t="0" r="0" b="0"/>
            <wp:docPr id="2" name="Picture 16261703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26170300"/>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19800" cy="3289300"/>
                    </a:xfrm>
                    <a:prstGeom prst="rect">
                      <a:avLst/>
                    </a:prstGeom>
                    <a:noFill/>
                    <a:ln>
                      <a:noFill/>
                    </a:ln>
                  </pic:spPr>
                </pic:pic>
              </a:graphicData>
            </a:graphic>
          </wp:inline>
        </w:drawing>
      </w:r>
    </w:p>
    <w:p w14:paraId="6510CC30" w14:textId="62260843" w:rsidR="00BE284F" w:rsidRPr="0003621B" w:rsidRDefault="00313FB3" w:rsidP="00387F97">
      <w:pPr>
        <w:pStyle w:val="Caption"/>
        <w:jc w:val="both"/>
        <w:rPr>
          <w:rFonts w:ascii="Arial" w:hAnsi="Arial"/>
          <w:b w:val="0"/>
          <w:color w:val="000000"/>
          <w:sz w:val="22"/>
          <w:szCs w:val="22"/>
        </w:rPr>
      </w:pPr>
      <w:bookmarkStart w:id="4" w:name="_Ref53008353"/>
      <w:r w:rsidRPr="002C1AAC">
        <w:rPr>
          <w:rFonts w:ascii="Arial" w:hAnsi="Arial"/>
          <w:sz w:val="22"/>
          <w:szCs w:val="22"/>
        </w:rPr>
        <w:t xml:space="preserve">Supplementary Figure </w:t>
      </w:r>
      <w:r w:rsidRPr="002C1AAC">
        <w:rPr>
          <w:rFonts w:ascii="Arial" w:hAnsi="Arial"/>
          <w:sz w:val="22"/>
          <w:szCs w:val="22"/>
        </w:rPr>
        <w:fldChar w:fldCharType="begin"/>
      </w:r>
      <w:r w:rsidRPr="002C1AAC">
        <w:rPr>
          <w:rFonts w:ascii="Arial" w:hAnsi="Arial"/>
          <w:sz w:val="22"/>
          <w:szCs w:val="22"/>
        </w:rPr>
        <w:instrText xml:space="preserve"> SEQ Supplementary_Figure \* ARABIC </w:instrText>
      </w:r>
      <w:r w:rsidRPr="002C1AAC">
        <w:rPr>
          <w:rFonts w:ascii="Arial" w:hAnsi="Arial"/>
          <w:sz w:val="22"/>
          <w:szCs w:val="22"/>
        </w:rPr>
        <w:fldChar w:fldCharType="separate"/>
      </w:r>
      <w:r w:rsidR="00C67A94">
        <w:rPr>
          <w:rFonts w:ascii="Arial" w:hAnsi="Arial"/>
          <w:noProof/>
          <w:sz w:val="22"/>
          <w:szCs w:val="22"/>
        </w:rPr>
        <w:t>2</w:t>
      </w:r>
      <w:r w:rsidRPr="002C1AAC">
        <w:rPr>
          <w:rFonts w:ascii="Arial" w:hAnsi="Arial"/>
          <w:sz w:val="22"/>
          <w:szCs w:val="22"/>
        </w:rPr>
        <w:fldChar w:fldCharType="end"/>
      </w:r>
      <w:bookmarkEnd w:id="4"/>
      <w:r w:rsidRPr="002C1AAC">
        <w:rPr>
          <w:rFonts w:ascii="Arial" w:hAnsi="Arial"/>
          <w:sz w:val="22"/>
          <w:szCs w:val="22"/>
        </w:rPr>
        <w:t xml:space="preserve">: </w:t>
      </w:r>
      <w:r w:rsidR="00114AA6" w:rsidRPr="00114AA6">
        <w:rPr>
          <w:rFonts w:ascii="Arial" w:hAnsi="Arial"/>
          <w:b w:val="0"/>
          <w:sz w:val="22"/>
          <w:szCs w:val="22"/>
        </w:rPr>
        <w:t>Influence of I</w:t>
      </w:r>
      <w:r w:rsidR="0053043F" w:rsidRPr="00114AA6">
        <w:rPr>
          <w:rFonts w:ascii="Arial" w:hAnsi="Arial"/>
          <w:b w:val="0"/>
          <w:color w:val="000000"/>
          <w:sz w:val="22"/>
          <w:szCs w:val="22"/>
        </w:rPr>
        <w:t>F3</w:t>
      </w:r>
      <w:r w:rsidR="00114AA6">
        <w:rPr>
          <w:rFonts w:ascii="Arial" w:hAnsi="Arial"/>
          <w:b w:val="0"/>
          <w:color w:val="000000"/>
          <w:sz w:val="22"/>
          <w:szCs w:val="22"/>
        </w:rPr>
        <w:t xml:space="preserve"> on synthesis of </w:t>
      </w:r>
      <w:r w:rsidR="00114AA6" w:rsidRPr="0003621B">
        <w:rPr>
          <w:rFonts w:ascii="Arial" w:hAnsi="Arial"/>
          <w:b w:val="0"/>
          <w:color w:val="000000"/>
          <w:sz w:val="22"/>
          <w:szCs w:val="22"/>
        </w:rPr>
        <w:t>F30-</w:t>
      </w:r>
      <w:proofErr w:type="gramStart"/>
      <w:r w:rsidR="00114AA6" w:rsidRPr="0003621B">
        <w:rPr>
          <w:rFonts w:ascii="Arial" w:hAnsi="Arial"/>
          <w:b w:val="0"/>
          <w:color w:val="000000"/>
          <w:sz w:val="22"/>
          <w:szCs w:val="22"/>
        </w:rPr>
        <w:t>Bro(</w:t>
      </w:r>
      <w:proofErr w:type="gramEnd"/>
      <w:r w:rsidR="00114AA6">
        <w:rPr>
          <w:rFonts w:ascii="Arial" w:hAnsi="Arial"/>
          <w:b w:val="0"/>
          <w:color w:val="000000"/>
          <w:sz w:val="22"/>
          <w:szCs w:val="22"/>
        </w:rPr>
        <w:t>+</w:t>
      </w:r>
      <w:r w:rsidR="00114AA6" w:rsidRPr="0003621B">
        <w:rPr>
          <w:rFonts w:ascii="Arial" w:hAnsi="Arial"/>
          <w:b w:val="0"/>
          <w:color w:val="000000"/>
          <w:sz w:val="22"/>
          <w:szCs w:val="22"/>
        </w:rPr>
        <w:t>)</w:t>
      </w:r>
      <w:r w:rsidR="0053043F" w:rsidRPr="0003621B">
        <w:rPr>
          <w:rFonts w:ascii="Arial" w:hAnsi="Arial"/>
          <w:b w:val="0"/>
          <w:color w:val="000000"/>
          <w:sz w:val="22"/>
          <w:szCs w:val="22"/>
        </w:rPr>
        <w:t xml:space="preserve">. Reactions contained </w:t>
      </w:r>
      <w:r w:rsidR="00956CE3" w:rsidRPr="0003621B">
        <w:rPr>
          <w:rFonts w:ascii="Arial" w:hAnsi="Arial"/>
          <w:b w:val="0"/>
          <w:color w:val="000000"/>
          <w:sz w:val="22"/>
          <w:szCs w:val="22"/>
        </w:rPr>
        <w:t>50 </w:t>
      </w:r>
      <w:proofErr w:type="spellStart"/>
      <w:r w:rsidR="00956CE3" w:rsidRPr="0003621B">
        <w:rPr>
          <w:rFonts w:ascii="Arial" w:hAnsi="Arial"/>
          <w:b w:val="0"/>
          <w:color w:val="000000"/>
          <w:sz w:val="22"/>
          <w:szCs w:val="22"/>
        </w:rPr>
        <w:t>nM</w:t>
      </w:r>
      <w:proofErr w:type="spellEnd"/>
      <w:r w:rsidR="00956CE3" w:rsidRPr="0003621B">
        <w:rPr>
          <w:rFonts w:ascii="Arial" w:hAnsi="Arial"/>
          <w:b w:val="0"/>
          <w:color w:val="000000"/>
          <w:sz w:val="22"/>
          <w:szCs w:val="22"/>
        </w:rPr>
        <w:t xml:space="preserve"> F30-</w:t>
      </w:r>
      <w:proofErr w:type="gramStart"/>
      <w:r w:rsidR="00956CE3" w:rsidRPr="0003621B">
        <w:rPr>
          <w:rFonts w:ascii="Arial" w:hAnsi="Arial"/>
          <w:b w:val="0"/>
          <w:color w:val="000000"/>
          <w:sz w:val="22"/>
          <w:szCs w:val="22"/>
        </w:rPr>
        <w:t>Bro(</w:t>
      </w:r>
      <w:proofErr w:type="gramEnd"/>
      <w:r w:rsidR="00956CE3" w:rsidRPr="0003621B">
        <w:rPr>
          <w:rFonts w:ascii="Arial" w:hAnsi="Arial"/>
          <w:b w:val="0"/>
          <w:color w:val="000000"/>
          <w:sz w:val="22"/>
          <w:szCs w:val="22"/>
        </w:rPr>
        <w:t>-)</w:t>
      </w:r>
      <w:r w:rsidR="00114AA6">
        <w:rPr>
          <w:rFonts w:ascii="Arial" w:hAnsi="Arial"/>
          <w:b w:val="0"/>
          <w:color w:val="000000"/>
          <w:sz w:val="22"/>
          <w:szCs w:val="22"/>
        </w:rPr>
        <w:t xml:space="preserve"> template</w:t>
      </w:r>
      <w:r w:rsidR="00956CE3">
        <w:rPr>
          <w:rFonts w:ascii="Arial" w:hAnsi="Arial"/>
          <w:b w:val="0"/>
          <w:color w:val="000000"/>
          <w:sz w:val="22"/>
          <w:szCs w:val="22"/>
        </w:rPr>
        <w:t xml:space="preserve">, 15 µM of each </w:t>
      </w:r>
      <w:r w:rsidR="0053043F" w:rsidRPr="0003621B">
        <w:rPr>
          <w:rFonts w:ascii="Arial" w:hAnsi="Arial"/>
          <w:b w:val="0"/>
          <w:color w:val="000000"/>
          <w:sz w:val="22"/>
          <w:szCs w:val="22"/>
        </w:rPr>
        <w:t>EF-</w:t>
      </w:r>
      <w:proofErr w:type="spellStart"/>
      <w:r w:rsidR="0053043F" w:rsidRPr="0003621B">
        <w:rPr>
          <w:rFonts w:ascii="Arial" w:hAnsi="Arial"/>
          <w:b w:val="0"/>
          <w:color w:val="000000"/>
          <w:sz w:val="22"/>
          <w:szCs w:val="22"/>
        </w:rPr>
        <w:t>Tu</w:t>
      </w:r>
      <w:proofErr w:type="spellEnd"/>
      <w:r w:rsidR="00217071" w:rsidRPr="0003621B">
        <w:rPr>
          <w:rFonts w:ascii="Arial" w:hAnsi="Arial"/>
          <w:b w:val="0"/>
          <w:color w:val="000000"/>
          <w:sz w:val="22"/>
          <w:szCs w:val="22"/>
        </w:rPr>
        <w:t xml:space="preserve"> and</w:t>
      </w:r>
      <w:r w:rsidR="0053043F" w:rsidRPr="0003621B">
        <w:rPr>
          <w:rFonts w:ascii="Arial" w:hAnsi="Arial"/>
          <w:b w:val="0"/>
          <w:color w:val="000000"/>
          <w:sz w:val="22"/>
          <w:szCs w:val="22"/>
        </w:rPr>
        <w:t xml:space="preserve"> EF-Ts, 1.5 µM S1</w:t>
      </w:r>
      <w:r w:rsidR="00956CE3">
        <w:rPr>
          <w:rFonts w:ascii="Arial" w:hAnsi="Arial"/>
          <w:b w:val="0"/>
          <w:color w:val="000000"/>
          <w:sz w:val="22"/>
          <w:szCs w:val="22"/>
        </w:rPr>
        <w:t>, 0.3 µM MS2rep</w:t>
      </w:r>
      <w:r w:rsidR="0053043F" w:rsidRPr="0003621B">
        <w:rPr>
          <w:rFonts w:ascii="Arial" w:hAnsi="Arial"/>
          <w:b w:val="0"/>
          <w:color w:val="000000"/>
          <w:sz w:val="22"/>
          <w:szCs w:val="22"/>
        </w:rPr>
        <w:t xml:space="preserve"> </w:t>
      </w:r>
      <w:r w:rsidR="00956CE3">
        <w:rPr>
          <w:rFonts w:ascii="Arial" w:hAnsi="Arial"/>
          <w:b w:val="0"/>
          <w:color w:val="000000"/>
          <w:sz w:val="22"/>
          <w:szCs w:val="22"/>
        </w:rPr>
        <w:t>(PC)</w:t>
      </w:r>
      <w:r w:rsidR="0015723E">
        <w:rPr>
          <w:rFonts w:ascii="Arial" w:hAnsi="Arial"/>
          <w:b w:val="0"/>
          <w:color w:val="000000"/>
          <w:sz w:val="22"/>
          <w:szCs w:val="22"/>
        </w:rPr>
        <w:t>,</w:t>
      </w:r>
      <w:r w:rsidR="00956CE3">
        <w:rPr>
          <w:rFonts w:ascii="Arial" w:hAnsi="Arial"/>
          <w:b w:val="0"/>
          <w:color w:val="000000"/>
          <w:sz w:val="22"/>
          <w:szCs w:val="22"/>
        </w:rPr>
        <w:t xml:space="preserve"> as well</w:t>
      </w:r>
      <w:r w:rsidR="00A739D0" w:rsidRPr="0003621B">
        <w:rPr>
          <w:rFonts w:ascii="Arial" w:hAnsi="Arial"/>
          <w:b w:val="0"/>
          <w:color w:val="000000"/>
          <w:sz w:val="22"/>
          <w:szCs w:val="22"/>
        </w:rPr>
        <w:t xml:space="preserve"> the specified combinations of</w:t>
      </w:r>
      <w:r w:rsidR="00956CE3">
        <w:rPr>
          <w:rFonts w:ascii="Arial" w:hAnsi="Arial"/>
          <w:b w:val="0"/>
          <w:color w:val="000000"/>
          <w:sz w:val="22"/>
          <w:szCs w:val="22"/>
        </w:rPr>
        <w:t xml:space="preserve"> additional</w:t>
      </w:r>
      <w:r w:rsidR="00A739D0" w:rsidRPr="0003621B">
        <w:rPr>
          <w:rFonts w:ascii="Arial" w:hAnsi="Arial"/>
          <w:b w:val="0"/>
          <w:color w:val="000000"/>
          <w:sz w:val="22"/>
          <w:szCs w:val="22"/>
        </w:rPr>
        <w:t xml:space="preserve"> </w:t>
      </w:r>
      <w:r w:rsidR="00956CE3">
        <w:rPr>
          <w:rFonts w:ascii="Arial" w:hAnsi="Arial"/>
          <w:b w:val="0"/>
          <w:color w:val="000000"/>
          <w:sz w:val="22"/>
          <w:szCs w:val="22"/>
        </w:rPr>
        <w:t>protein</w:t>
      </w:r>
      <w:r w:rsidR="0053043F" w:rsidRPr="0003621B">
        <w:rPr>
          <w:rFonts w:ascii="Arial" w:hAnsi="Arial"/>
          <w:b w:val="0"/>
          <w:color w:val="000000"/>
          <w:sz w:val="22"/>
          <w:szCs w:val="22"/>
        </w:rPr>
        <w:t>.</w:t>
      </w:r>
      <w:r w:rsidR="00956CE3">
        <w:rPr>
          <w:rFonts w:ascii="Arial" w:hAnsi="Arial"/>
          <w:b w:val="0"/>
          <w:color w:val="000000"/>
          <w:sz w:val="22"/>
          <w:szCs w:val="22"/>
        </w:rPr>
        <w:t xml:space="preserve"> In </w:t>
      </w:r>
      <w:r w:rsidR="0015723E">
        <w:rPr>
          <w:rFonts w:ascii="Arial" w:hAnsi="Arial"/>
          <w:b w:val="0"/>
          <w:color w:val="000000"/>
          <w:sz w:val="22"/>
          <w:szCs w:val="22"/>
        </w:rPr>
        <w:t>the</w:t>
      </w:r>
      <w:r w:rsidR="00956CE3">
        <w:rPr>
          <w:rFonts w:ascii="Arial" w:hAnsi="Arial"/>
          <w:b w:val="0"/>
          <w:color w:val="000000"/>
          <w:sz w:val="22"/>
          <w:szCs w:val="22"/>
        </w:rPr>
        <w:t xml:space="preserve"> negative control</w:t>
      </w:r>
      <w:r w:rsidR="00114AA6">
        <w:rPr>
          <w:rFonts w:ascii="Arial" w:hAnsi="Arial"/>
          <w:b w:val="0"/>
          <w:color w:val="000000"/>
          <w:sz w:val="22"/>
          <w:szCs w:val="22"/>
        </w:rPr>
        <w:t xml:space="preserve"> (NC)</w:t>
      </w:r>
      <w:r w:rsidR="0015723E">
        <w:rPr>
          <w:rFonts w:ascii="Arial" w:hAnsi="Arial"/>
          <w:b w:val="0"/>
          <w:color w:val="000000"/>
          <w:sz w:val="22"/>
          <w:szCs w:val="22"/>
        </w:rPr>
        <w:t>,</w:t>
      </w:r>
      <w:r w:rsidR="00956CE3">
        <w:rPr>
          <w:rFonts w:ascii="Arial" w:hAnsi="Arial"/>
          <w:b w:val="0"/>
          <w:color w:val="000000"/>
          <w:sz w:val="22"/>
          <w:szCs w:val="22"/>
        </w:rPr>
        <w:t xml:space="preserve"> MS2rep </w:t>
      </w:r>
      <w:proofErr w:type="gramStart"/>
      <w:r w:rsidR="00956CE3">
        <w:rPr>
          <w:rFonts w:ascii="Arial" w:hAnsi="Arial"/>
          <w:b w:val="0"/>
          <w:color w:val="000000"/>
          <w:sz w:val="22"/>
          <w:szCs w:val="22"/>
        </w:rPr>
        <w:t>was omitted</w:t>
      </w:r>
      <w:proofErr w:type="gramEnd"/>
      <w:r w:rsidR="00956CE3">
        <w:rPr>
          <w:rFonts w:ascii="Arial" w:hAnsi="Arial"/>
          <w:b w:val="0"/>
          <w:color w:val="000000"/>
          <w:sz w:val="22"/>
          <w:szCs w:val="22"/>
        </w:rPr>
        <w:t>.</w:t>
      </w:r>
      <w:r w:rsidR="0053043F" w:rsidRPr="0003621B">
        <w:rPr>
          <w:rFonts w:ascii="Arial" w:hAnsi="Arial"/>
          <w:b w:val="0"/>
          <w:color w:val="000000"/>
          <w:sz w:val="22"/>
          <w:szCs w:val="22"/>
        </w:rPr>
        <w:t xml:space="preserve"> </w:t>
      </w:r>
      <w:r w:rsidR="00D65EBE">
        <w:rPr>
          <w:rFonts w:ascii="Arial" w:hAnsi="Arial"/>
          <w:b w:val="0"/>
          <w:color w:val="000000"/>
          <w:sz w:val="22"/>
          <w:szCs w:val="22"/>
        </w:rPr>
        <w:t>The increase in f</w:t>
      </w:r>
      <w:r w:rsidR="0053043F" w:rsidRPr="0003621B">
        <w:rPr>
          <w:rFonts w:ascii="Arial" w:hAnsi="Arial"/>
          <w:b w:val="0"/>
          <w:color w:val="000000"/>
          <w:sz w:val="22"/>
          <w:szCs w:val="22"/>
        </w:rPr>
        <w:t>luorescence</w:t>
      </w:r>
      <w:r w:rsidR="00D65EBE">
        <w:rPr>
          <w:rFonts w:ascii="Arial" w:hAnsi="Arial"/>
          <w:b w:val="0"/>
          <w:color w:val="000000"/>
          <w:sz w:val="22"/>
          <w:szCs w:val="22"/>
        </w:rPr>
        <w:t xml:space="preserve"> </w:t>
      </w:r>
      <w:proofErr w:type="gramStart"/>
      <w:r w:rsidR="0053043F" w:rsidRPr="0003621B">
        <w:rPr>
          <w:rFonts w:ascii="Arial" w:hAnsi="Arial"/>
          <w:b w:val="0"/>
          <w:color w:val="000000"/>
          <w:sz w:val="22"/>
          <w:szCs w:val="22"/>
        </w:rPr>
        <w:t>was measured</w:t>
      </w:r>
      <w:proofErr w:type="gramEnd"/>
      <w:r w:rsidR="0053043F" w:rsidRPr="0003621B">
        <w:rPr>
          <w:rFonts w:ascii="Arial" w:hAnsi="Arial"/>
          <w:b w:val="0"/>
          <w:color w:val="000000"/>
          <w:sz w:val="22"/>
          <w:szCs w:val="22"/>
        </w:rPr>
        <w:t xml:space="preserve"> every minute at 37</w:t>
      </w:r>
      <w:r w:rsidR="00956CE3">
        <w:rPr>
          <w:rFonts w:ascii="Arial" w:hAnsi="Arial"/>
          <w:b w:val="0"/>
          <w:color w:val="000000"/>
          <w:sz w:val="22"/>
          <w:szCs w:val="22"/>
        </w:rPr>
        <w:t xml:space="preserve"> </w:t>
      </w:r>
      <w:r w:rsidR="0053043F" w:rsidRPr="0003621B">
        <w:rPr>
          <w:rFonts w:ascii="Arial" w:hAnsi="Arial"/>
          <w:b w:val="0"/>
          <w:color w:val="000000"/>
          <w:sz w:val="22"/>
          <w:szCs w:val="22"/>
        </w:rPr>
        <w:t xml:space="preserve">°C. </w:t>
      </w:r>
      <w:r w:rsidR="003E69BF" w:rsidRPr="0003621B">
        <w:rPr>
          <w:rFonts w:ascii="Arial" w:hAnsi="Arial"/>
          <w:b w:val="0"/>
          <w:color w:val="000000"/>
          <w:sz w:val="22"/>
          <w:szCs w:val="22"/>
        </w:rPr>
        <w:t>Error bars indicate standard deviation</w:t>
      </w:r>
      <w:r w:rsidR="0015723E">
        <w:rPr>
          <w:rFonts w:ascii="Arial" w:hAnsi="Arial"/>
          <w:b w:val="0"/>
          <w:color w:val="000000"/>
          <w:sz w:val="22"/>
          <w:szCs w:val="22"/>
        </w:rPr>
        <w:t>s</w:t>
      </w:r>
      <w:r w:rsidR="003E69BF" w:rsidRPr="0003621B">
        <w:rPr>
          <w:rFonts w:ascii="Arial" w:hAnsi="Arial"/>
          <w:b w:val="0"/>
          <w:color w:val="000000"/>
          <w:sz w:val="22"/>
          <w:szCs w:val="22"/>
        </w:rPr>
        <w:t xml:space="preserve"> based on five technical replicates.</w:t>
      </w:r>
    </w:p>
    <w:p w14:paraId="50764386" w14:textId="14BF8A44" w:rsidR="00F1185B" w:rsidRDefault="00F1185B">
      <w:pPr>
        <w:spacing w:after="0" w:line="240" w:lineRule="auto"/>
        <w:rPr>
          <w:rFonts w:ascii="Arial" w:hAnsi="Arial"/>
        </w:rPr>
      </w:pPr>
      <w:r>
        <w:rPr>
          <w:rFonts w:ascii="Arial" w:hAnsi="Arial"/>
        </w:rPr>
        <w:br w:type="page"/>
      </w:r>
    </w:p>
    <w:p w14:paraId="13281864" w14:textId="77777777" w:rsidR="009F4D5C" w:rsidRPr="0003621B" w:rsidRDefault="009F4D5C" w:rsidP="009F4D5C">
      <w:pPr>
        <w:rPr>
          <w:rFonts w:ascii="Arial" w:hAnsi="Arial"/>
        </w:rPr>
      </w:pPr>
    </w:p>
    <w:p w14:paraId="4612946E" w14:textId="17AC5381" w:rsidR="004D04A7" w:rsidRPr="0003621B" w:rsidRDefault="004340F1" w:rsidP="00313FB3">
      <w:pPr>
        <w:pStyle w:val="Caption"/>
        <w:rPr>
          <w:rFonts w:ascii="Arial" w:hAnsi="Arial"/>
          <w:sz w:val="22"/>
          <w:szCs w:val="22"/>
        </w:rPr>
      </w:pPr>
      <w:r>
        <w:rPr>
          <w:b w:val="0"/>
          <w:bCs w:val="0"/>
          <w:noProof/>
          <w:sz w:val="16"/>
          <w:szCs w:val="16"/>
          <w:lang w:eastAsia="en-GB"/>
        </w:rPr>
        <w:drawing>
          <wp:inline distT="0" distB="0" distL="0" distR="0" wp14:anchorId="490C3A81" wp14:editId="63D3282B">
            <wp:extent cx="6475228" cy="4304384"/>
            <wp:effectExtent l="0" t="0" r="1905" b="1270"/>
            <wp:docPr id="6" name="Grafik 6" descr="Ein Bild, das draußen, Licht, Nacht, dunk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draußen, Licht, Nacht, dunkel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77916" cy="4306171"/>
                    </a:xfrm>
                    <a:prstGeom prst="rect">
                      <a:avLst/>
                    </a:prstGeom>
                  </pic:spPr>
                </pic:pic>
              </a:graphicData>
            </a:graphic>
          </wp:inline>
        </w:drawing>
      </w:r>
    </w:p>
    <w:p w14:paraId="51D51AC6" w14:textId="09A28F78" w:rsidR="00313FB3" w:rsidRDefault="00313FB3" w:rsidP="00273826">
      <w:pPr>
        <w:pStyle w:val="Caption"/>
        <w:jc w:val="both"/>
        <w:rPr>
          <w:rFonts w:ascii="Arial" w:hAnsi="Arial"/>
          <w:b w:val="0"/>
          <w:color w:val="000000"/>
          <w:sz w:val="22"/>
          <w:szCs w:val="22"/>
        </w:rPr>
      </w:pPr>
      <w:bookmarkStart w:id="5" w:name="_Ref53010632"/>
      <w:r w:rsidRPr="0003621B">
        <w:rPr>
          <w:rFonts w:ascii="Arial" w:hAnsi="Arial"/>
          <w:sz w:val="22"/>
          <w:szCs w:val="22"/>
        </w:rPr>
        <w:t xml:space="preserve">Supplementary Figure </w:t>
      </w:r>
      <w:bookmarkEnd w:id="5"/>
      <w:r w:rsidR="00F1185B">
        <w:rPr>
          <w:rFonts w:ascii="Arial" w:hAnsi="Arial"/>
          <w:sz w:val="22"/>
          <w:szCs w:val="22"/>
        </w:rPr>
        <w:t>3</w:t>
      </w:r>
      <w:r w:rsidRPr="0003621B">
        <w:rPr>
          <w:rFonts w:ascii="Arial" w:hAnsi="Arial"/>
          <w:sz w:val="22"/>
          <w:szCs w:val="22"/>
        </w:rPr>
        <w:t xml:space="preserve">: </w:t>
      </w:r>
      <w:r w:rsidR="00956CE3" w:rsidRPr="0003621B">
        <w:rPr>
          <w:rFonts w:ascii="Arial" w:hAnsi="Arial"/>
          <w:b w:val="0"/>
          <w:color w:val="000000"/>
          <w:sz w:val="22"/>
          <w:szCs w:val="22"/>
        </w:rPr>
        <w:t>Gel electrophoresis</w:t>
      </w:r>
      <w:r w:rsidR="00BB3E6E" w:rsidRPr="0003621B">
        <w:rPr>
          <w:rFonts w:ascii="Arial" w:hAnsi="Arial"/>
          <w:b w:val="0"/>
          <w:color w:val="000000"/>
          <w:sz w:val="22"/>
          <w:szCs w:val="22"/>
        </w:rPr>
        <w:t xml:space="preserve"> (1 % agarose) of samples from the r</w:t>
      </w:r>
      <w:r w:rsidR="00956CE3">
        <w:rPr>
          <w:rFonts w:ascii="Arial" w:hAnsi="Arial"/>
          <w:b w:val="0"/>
          <w:color w:val="000000"/>
          <w:sz w:val="22"/>
          <w:szCs w:val="22"/>
        </w:rPr>
        <w:t xml:space="preserve">eplication of full-length MS2 </w:t>
      </w:r>
      <w:r w:rsidR="00BB3E6E" w:rsidRPr="0003621B">
        <w:rPr>
          <w:rFonts w:ascii="Arial" w:hAnsi="Arial"/>
          <w:b w:val="0"/>
          <w:color w:val="000000"/>
          <w:sz w:val="22"/>
          <w:szCs w:val="22"/>
        </w:rPr>
        <w:t>RNA</w:t>
      </w:r>
      <w:r w:rsidR="00956CE3">
        <w:rPr>
          <w:rFonts w:ascii="Arial" w:hAnsi="Arial"/>
          <w:b w:val="0"/>
          <w:color w:val="000000"/>
          <w:sz w:val="22"/>
          <w:szCs w:val="22"/>
        </w:rPr>
        <w:t xml:space="preserve"> constructs</w:t>
      </w:r>
      <w:r w:rsidR="00BB3E6E" w:rsidRPr="0003621B">
        <w:rPr>
          <w:rFonts w:ascii="Arial" w:hAnsi="Arial"/>
          <w:b w:val="0"/>
          <w:color w:val="000000"/>
          <w:sz w:val="22"/>
          <w:szCs w:val="22"/>
        </w:rPr>
        <w:t xml:space="preserve"> taken after incubation at 37°C for six hours.</w:t>
      </w:r>
      <w:r w:rsidR="00F56B33">
        <w:rPr>
          <w:rFonts w:ascii="Arial" w:hAnsi="Arial"/>
          <w:b w:val="0"/>
          <w:color w:val="000000"/>
          <w:sz w:val="22"/>
          <w:szCs w:val="22"/>
        </w:rPr>
        <w:t xml:space="preserve"> Core factors (CF) were EF-Ts (15 µM), EF-</w:t>
      </w:r>
      <w:proofErr w:type="spellStart"/>
      <w:r w:rsidR="00F56B33">
        <w:rPr>
          <w:rFonts w:ascii="Arial" w:hAnsi="Arial"/>
          <w:b w:val="0"/>
          <w:color w:val="000000"/>
          <w:sz w:val="22"/>
          <w:szCs w:val="22"/>
        </w:rPr>
        <w:t>Tu</w:t>
      </w:r>
      <w:proofErr w:type="spellEnd"/>
      <w:r w:rsidR="00F56B33">
        <w:rPr>
          <w:rFonts w:ascii="Arial" w:hAnsi="Arial"/>
          <w:b w:val="0"/>
          <w:color w:val="000000"/>
          <w:sz w:val="22"/>
          <w:szCs w:val="22"/>
        </w:rPr>
        <w:t xml:space="preserve"> (15 µM)</w:t>
      </w:r>
      <w:r w:rsidR="0015723E">
        <w:rPr>
          <w:rFonts w:ascii="Arial" w:hAnsi="Arial"/>
          <w:b w:val="0"/>
          <w:color w:val="000000"/>
          <w:sz w:val="22"/>
          <w:szCs w:val="22"/>
        </w:rPr>
        <w:t>,</w:t>
      </w:r>
      <w:r w:rsidR="00F56B33">
        <w:rPr>
          <w:rFonts w:ascii="Arial" w:hAnsi="Arial"/>
          <w:b w:val="0"/>
          <w:color w:val="000000"/>
          <w:sz w:val="22"/>
          <w:szCs w:val="22"/>
        </w:rPr>
        <w:t xml:space="preserve"> and S1 (1.5 µM).</w:t>
      </w:r>
      <w:r w:rsidR="00BB3E6E" w:rsidRPr="0003621B">
        <w:rPr>
          <w:rFonts w:ascii="Arial" w:hAnsi="Arial"/>
          <w:b w:val="0"/>
          <w:color w:val="000000"/>
          <w:sz w:val="22"/>
          <w:szCs w:val="22"/>
        </w:rPr>
        <w:t xml:space="preserve"> </w:t>
      </w:r>
      <w:r w:rsidR="00273826" w:rsidRPr="0003621B">
        <w:rPr>
          <w:rFonts w:ascii="Arial" w:hAnsi="Arial"/>
          <w:b w:val="0"/>
          <w:color w:val="000000"/>
          <w:sz w:val="22"/>
          <w:szCs w:val="22"/>
        </w:rPr>
        <w:t xml:space="preserve">Red </w:t>
      </w:r>
      <w:r w:rsidR="00BB3E6E" w:rsidRPr="0003621B">
        <w:rPr>
          <w:rFonts w:ascii="Arial" w:hAnsi="Arial"/>
          <w:b w:val="0"/>
          <w:color w:val="000000"/>
          <w:sz w:val="22"/>
          <w:szCs w:val="22"/>
        </w:rPr>
        <w:t>asteris</w:t>
      </w:r>
      <w:r w:rsidR="00956CE3">
        <w:rPr>
          <w:rFonts w:ascii="Arial" w:hAnsi="Arial"/>
          <w:b w:val="0"/>
          <w:color w:val="000000"/>
          <w:sz w:val="22"/>
          <w:szCs w:val="22"/>
        </w:rPr>
        <w:t>ks indicate double</w:t>
      </w:r>
      <w:r w:rsidR="0015723E">
        <w:rPr>
          <w:rFonts w:ascii="Arial" w:hAnsi="Arial"/>
          <w:b w:val="0"/>
          <w:color w:val="000000"/>
          <w:sz w:val="22"/>
          <w:szCs w:val="22"/>
        </w:rPr>
        <w:t>-</w:t>
      </w:r>
      <w:r w:rsidR="00956CE3">
        <w:rPr>
          <w:rFonts w:ascii="Arial" w:hAnsi="Arial"/>
          <w:b w:val="0"/>
          <w:color w:val="000000"/>
          <w:sz w:val="22"/>
          <w:szCs w:val="22"/>
        </w:rPr>
        <w:t>stranded MS2</w:t>
      </w:r>
      <w:r w:rsidR="00BB3E6E" w:rsidRPr="0003621B">
        <w:rPr>
          <w:rFonts w:ascii="Arial" w:hAnsi="Arial"/>
          <w:b w:val="0"/>
          <w:color w:val="000000"/>
          <w:sz w:val="22"/>
          <w:szCs w:val="22"/>
        </w:rPr>
        <w:t xml:space="preserve"> RNA</w:t>
      </w:r>
      <w:r w:rsidR="007032C9">
        <w:rPr>
          <w:rFonts w:ascii="Arial" w:hAnsi="Arial"/>
          <w:b w:val="0"/>
          <w:color w:val="000000"/>
          <w:sz w:val="22"/>
          <w:szCs w:val="22"/>
        </w:rPr>
        <w:t xml:space="preserve"> that</w:t>
      </w:r>
      <w:r w:rsidR="00956CE3">
        <w:rPr>
          <w:rFonts w:ascii="Arial" w:hAnsi="Arial"/>
          <w:b w:val="0"/>
          <w:color w:val="000000"/>
          <w:sz w:val="22"/>
          <w:szCs w:val="22"/>
        </w:rPr>
        <w:t xml:space="preserve"> migrate at approximately 7200 nt.</w:t>
      </w:r>
      <w:r w:rsidR="00273826" w:rsidRPr="0003621B">
        <w:rPr>
          <w:rFonts w:ascii="Arial" w:hAnsi="Arial"/>
          <w:b w:val="0"/>
          <w:color w:val="000000"/>
          <w:sz w:val="22"/>
          <w:szCs w:val="22"/>
        </w:rPr>
        <w:t xml:space="preserve"> </w:t>
      </w:r>
      <w:r w:rsidR="00956CE3">
        <w:rPr>
          <w:rFonts w:ascii="Arial" w:hAnsi="Arial"/>
          <w:b w:val="0"/>
          <w:color w:val="000000"/>
          <w:sz w:val="22"/>
          <w:szCs w:val="22"/>
        </w:rPr>
        <w:t>P</w:t>
      </w:r>
      <w:r w:rsidR="00273826" w:rsidRPr="0003621B">
        <w:rPr>
          <w:rFonts w:ascii="Arial" w:hAnsi="Arial"/>
          <w:b w:val="0"/>
          <w:color w:val="000000"/>
          <w:sz w:val="22"/>
          <w:szCs w:val="22"/>
        </w:rPr>
        <w:t xml:space="preserve">urple asterisks indicate </w:t>
      </w:r>
      <w:r w:rsidR="007729DE">
        <w:rPr>
          <w:rFonts w:ascii="Arial" w:hAnsi="Arial"/>
          <w:b w:val="0"/>
          <w:color w:val="000000"/>
          <w:sz w:val="22"/>
          <w:szCs w:val="22"/>
        </w:rPr>
        <w:t>small, putatively replicative</w:t>
      </w:r>
      <w:r w:rsidR="00273826" w:rsidRPr="0003621B">
        <w:rPr>
          <w:rFonts w:ascii="Arial" w:hAnsi="Arial"/>
          <w:b w:val="0"/>
          <w:color w:val="000000"/>
          <w:sz w:val="22"/>
          <w:szCs w:val="22"/>
        </w:rPr>
        <w:t xml:space="preserve"> RNA</w:t>
      </w:r>
      <w:r w:rsidR="007729DE">
        <w:rPr>
          <w:rFonts w:ascii="Arial" w:hAnsi="Arial"/>
          <w:b w:val="0"/>
          <w:color w:val="000000"/>
          <w:sz w:val="22"/>
          <w:szCs w:val="22"/>
        </w:rPr>
        <w:t xml:space="preserve"> species</w:t>
      </w:r>
      <w:r w:rsidR="00BB3E6E" w:rsidRPr="0003621B">
        <w:rPr>
          <w:rFonts w:ascii="Arial" w:hAnsi="Arial"/>
          <w:b w:val="0"/>
          <w:color w:val="000000"/>
          <w:sz w:val="22"/>
          <w:szCs w:val="22"/>
        </w:rPr>
        <w:t xml:space="preserve">. Reactions </w:t>
      </w:r>
      <w:r w:rsidR="00273826" w:rsidRPr="0003621B">
        <w:rPr>
          <w:rFonts w:ascii="Arial" w:hAnsi="Arial"/>
          <w:b w:val="0"/>
          <w:color w:val="000000"/>
          <w:sz w:val="22"/>
          <w:szCs w:val="22"/>
        </w:rPr>
        <w:t xml:space="preserve">were </w:t>
      </w:r>
      <w:r w:rsidR="00870713">
        <w:rPr>
          <w:rFonts w:ascii="Arial" w:hAnsi="Arial"/>
          <w:b w:val="0"/>
          <w:color w:val="000000"/>
          <w:sz w:val="22"/>
          <w:szCs w:val="22"/>
        </w:rPr>
        <w:t>prepared</w:t>
      </w:r>
      <w:r w:rsidR="00870713" w:rsidRPr="0003621B">
        <w:rPr>
          <w:rFonts w:ascii="Arial" w:hAnsi="Arial"/>
          <w:b w:val="0"/>
          <w:color w:val="000000"/>
          <w:sz w:val="22"/>
          <w:szCs w:val="22"/>
        </w:rPr>
        <w:t xml:space="preserve"> </w:t>
      </w:r>
      <w:r w:rsidR="00273826" w:rsidRPr="0003621B">
        <w:rPr>
          <w:rFonts w:ascii="Arial" w:hAnsi="Arial"/>
          <w:b w:val="0"/>
          <w:color w:val="000000"/>
          <w:sz w:val="22"/>
          <w:szCs w:val="22"/>
        </w:rPr>
        <w:t>as described in the method section</w:t>
      </w:r>
      <w:r w:rsidR="007729DE">
        <w:rPr>
          <w:rFonts w:ascii="Arial" w:hAnsi="Arial"/>
          <w:b w:val="0"/>
          <w:color w:val="000000"/>
          <w:sz w:val="22"/>
          <w:szCs w:val="22"/>
        </w:rPr>
        <w:t xml:space="preserve"> using </w:t>
      </w:r>
      <w:r w:rsidR="00956CE3">
        <w:rPr>
          <w:rFonts w:ascii="Arial" w:hAnsi="Arial"/>
          <w:b w:val="0"/>
          <w:color w:val="000000"/>
          <w:sz w:val="22"/>
          <w:szCs w:val="22"/>
        </w:rPr>
        <w:t>either (+) or (-) strand as</w:t>
      </w:r>
      <w:r w:rsidR="007729DE">
        <w:rPr>
          <w:rFonts w:ascii="Arial" w:hAnsi="Arial"/>
          <w:b w:val="0"/>
          <w:color w:val="000000"/>
          <w:sz w:val="22"/>
          <w:szCs w:val="22"/>
        </w:rPr>
        <w:t xml:space="preserve"> templates as</w:t>
      </w:r>
      <w:r w:rsidR="00956CE3">
        <w:rPr>
          <w:rFonts w:ascii="Arial" w:hAnsi="Arial"/>
          <w:b w:val="0"/>
          <w:color w:val="000000"/>
          <w:sz w:val="22"/>
          <w:szCs w:val="22"/>
        </w:rPr>
        <w:t xml:space="preserve"> indicated on the left side</w:t>
      </w:r>
      <w:r w:rsidR="00886071" w:rsidRPr="0003621B">
        <w:rPr>
          <w:rFonts w:ascii="Arial" w:hAnsi="Arial"/>
          <w:b w:val="0"/>
          <w:color w:val="000000"/>
          <w:sz w:val="22"/>
          <w:szCs w:val="22"/>
        </w:rPr>
        <w:t>.</w:t>
      </w:r>
    </w:p>
    <w:p w14:paraId="09EB688D" w14:textId="2716AAF0" w:rsidR="00956CE3" w:rsidRDefault="00956CE3">
      <w:pPr>
        <w:spacing w:after="0" w:line="240" w:lineRule="auto"/>
      </w:pPr>
      <w:r>
        <w:br w:type="page"/>
      </w:r>
    </w:p>
    <w:p w14:paraId="2BA87821" w14:textId="77777777" w:rsidR="00956CE3" w:rsidRPr="00956CE3" w:rsidRDefault="00956CE3" w:rsidP="00956CE3"/>
    <w:p w14:paraId="7770FD76" w14:textId="1ED8E8D4" w:rsidR="001A2616" w:rsidRPr="0003621B" w:rsidRDefault="00D90558" w:rsidP="008B3DA0">
      <w:pPr>
        <w:pStyle w:val="Caption"/>
        <w:jc w:val="center"/>
        <w:rPr>
          <w:rFonts w:ascii="Arial" w:hAnsi="Arial"/>
          <w:sz w:val="22"/>
          <w:szCs w:val="22"/>
        </w:rPr>
      </w:pPr>
      <w:r>
        <w:rPr>
          <w:b w:val="0"/>
          <w:bCs w:val="0"/>
          <w:noProof/>
          <w:sz w:val="16"/>
          <w:szCs w:val="16"/>
          <w:lang w:eastAsia="en-GB"/>
        </w:rPr>
        <w:drawing>
          <wp:inline distT="0" distB="0" distL="0" distR="0" wp14:anchorId="0268CCB5" wp14:editId="0B727DC0">
            <wp:extent cx="3985146" cy="5470856"/>
            <wp:effectExtent l="0" t="0" r="0" b="0"/>
            <wp:docPr id="7" name="Grafik 7" descr="Ein Bild, das Lich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Lich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15342" cy="5512309"/>
                    </a:xfrm>
                    <a:prstGeom prst="rect">
                      <a:avLst/>
                    </a:prstGeom>
                  </pic:spPr>
                </pic:pic>
              </a:graphicData>
            </a:graphic>
          </wp:inline>
        </w:drawing>
      </w:r>
    </w:p>
    <w:p w14:paraId="7655F763" w14:textId="32B409CF" w:rsidR="00313FB3" w:rsidRPr="00956CE3" w:rsidRDefault="7603E67B" w:rsidP="00956CE3">
      <w:pPr>
        <w:pStyle w:val="Caption"/>
        <w:jc w:val="both"/>
        <w:rPr>
          <w:rFonts w:ascii="Arial" w:hAnsi="Arial"/>
          <w:b w:val="0"/>
          <w:sz w:val="22"/>
          <w:szCs w:val="22"/>
        </w:rPr>
      </w:pPr>
      <w:bookmarkStart w:id="6" w:name="_Ref53014219"/>
      <w:r w:rsidRPr="00956CE3">
        <w:rPr>
          <w:rFonts w:ascii="Arial" w:hAnsi="Arial"/>
          <w:sz w:val="22"/>
          <w:szCs w:val="22"/>
        </w:rPr>
        <w:t xml:space="preserve">Supplementary Figure </w:t>
      </w:r>
      <w:bookmarkEnd w:id="6"/>
      <w:r w:rsidR="00F1185B">
        <w:rPr>
          <w:rFonts w:ascii="Arial" w:hAnsi="Arial"/>
          <w:sz w:val="22"/>
          <w:szCs w:val="22"/>
        </w:rPr>
        <w:t>4</w:t>
      </w:r>
      <w:r w:rsidRPr="00956CE3">
        <w:rPr>
          <w:rFonts w:ascii="Arial" w:hAnsi="Arial"/>
          <w:sz w:val="22"/>
          <w:szCs w:val="22"/>
        </w:rPr>
        <w:t xml:space="preserve">: </w:t>
      </w:r>
      <w:r w:rsidRPr="00956CE3">
        <w:rPr>
          <w:rFonts w:ascii="Arial" w:hAnsi="Arial"/>
          <w:b w:val="0"/>
          <w:sz w:val="22"/>
          <w:szCs w:val="22"/>
        </w:rPr>
        <w:t xml:space="preserve">Agarose </w:t>
      </w:r>
      <w:r w:rsidR="00956CE3" w:rsidRPr="00956CE3">
        <w:rPr>
          <w:rFonts w:ascii="Arial" w:hAnsi="Arial"/>
          <w:b w:val="0"/>
          <w:sz w:val="22"/>
          <w:szCs w:val="22"/>
        </w:rPr>
        <w:t>gel electrophoresis</w:t>
      </w:r>
      <w:r w:rsidRPr="00956CE3">
        <w:rPr>
          <w:rFonts w:ascii="Arial" w:hAnsi="Arial"/>
          <w:b w:val="0"/>
          <w:sz w:val="22"/>
          <w:szCs w:val="22"/>
        </w:rPr>
        <w:t xml:space="preserve"> (1 % agarose) of</w:t>
      </w:r>
      <w:r w:rsidR="007729DE">
        <w:rPr>
          <w:rFonts w:ascii="Arial" w:hAnsi="Arial"/>
          <w:b w:val="0"/>
          <w:sz w:val="22"/>
          <w:szCs w:val="22"/>
        </w:rPr>
        <w:t xml:space="preserve"> a sample</w:t>
      </w:r>
      <w:r w:rsidRPr="00956CE3">
        <w:rPr>
          <w:rFonts w:ascii="Arial" w:hAnsi="Arial"/>
          <w:b w:val="0"/>
          <w:sz w:val="22"/>
          <w:szCs w:val="22"/>
        </w:rPr>
        <w:t xml:space="preserve"> </w:t>
      </w:r>
      <w:r w:rsidR="007729DE">
        <w:rPr>
          <w:rFonts w:ascii="Arial" w:hAnsi="Arial"/>
          <w:b w:val="0"/>
          <w:sz w:val="22"/>
          <w:szCs w:val="22"/>
        </w:rPr>
        <w:t xml:space="preserve">taken </w:t>
      </w:r>
      <w:r w:rsidRPr="00956CE3">
        <w:rPr>
          <w:rFonts w:ascii="Arial" w:hAnsi="Arial"/>
          <w:b w:val="0"/>
          <w:sz w:val="22"/>
          <w:szCs w:val="22"/>
        </w:rPr>
        <w:t xml:space="preserve">from </w:t>
      </w:r>
      <w:r w:rsidR="007729DE">
        <w:rPr>
          <w:rFonts w:ascii="Arial" w:hAnsi="Arial"/>
          <w:b w:val="0"/>
          <w:sz w:val="22"/>
          <w:szCs w:val="22"/>
        </w:rPr>
        <w:t xml:space="preserve">an </w:t>
      </w:r>
      <w:proofErr w:type="spellStart"/>
      <w:r w:rsidRPr="00956CE3">
        <w:rPr>
          <w:rFonts w:ascii="Arial" w:hAnsi="Arial"/>
          <w:b w:val="0"/>
          <w:sz w:val="22"/>
          <w:szCs w:val="22"/>
        </w:rPr>
        <w:t>untemplated</w:t>
      </w:r>
      <w:proofErr w:type="spellEnd"/>
      <w:r w:rsidRPr="00956CE3">
        <w:rPr>
          <w:rFonts w:ascii="Arial" w:hAnsi="Arial"/>
          <w:b w:val="0"/>
          <w:sz w:val="22"/>
          <w:szCs w:val="22"/>
        </w:rPr>
        <w:t xml:space="preserve"> </w:t>
      </w:r>
      <w:r w:rsidR="007729DE">
        <w:rPr>
          <w:rFonts w:ascii="Arial" w:hAnsi="Arial"/>
          <w:b w:val="0"/>
          <w:sz w:val="22"/>
          <w:szCs w:val="22"/>
        </w:rPr>
        <w:t xml:space="preserve">reaction with purified </w:t>
      </w:r>
      <w:r w:rsidR="007729DE" w:rsidRPr="00956CE3">
        <w:rPr>
          <w:rFonts w:ascii="Arial" w:hAnsi="Arial"/>
          <w:b w:val="0"/>
          <w:sz w:val="22"/>
          <w:szCs w:val="22"/>
        </w:rPr>
        <w:t xml:space="preserve">Qβ </w:t>
      </w:r>
      <w:r w:rsidR="007729DE">
        <w:rPr>
          <w:rFonts w:ascii="Arial" w:hAnsi="Arial"/>
          <w:b w:val="0"/>
          <w:sz w:val="22"/>
          <w:szCs w:val="22"/>
        </w:rPr>
        <w:t xml:space="preserve">replicase as </w:t>
      </w:r>
      <w:r w:rsidRPr="00956CE3">
        <w:rPr>
          <w:rFonts w:ascii="Arial" w:hAnsi="Arial"/>
          <w:b w:val="0"/>
          <w:sz w:val="22"/>
          <w:szCs w:val="22"/>
        </w:rPr>
        <w:t xml:space="preserve">shown in Figure </w:t>
      </w:r>
      <w:r w:rsidR="00B9019B" w:rsidRPr="00956CE3">
        <w:rPr>
          <w:rFonts w:ascii="Arial" w:hAnsi="Arial"/>
          <w:b w:val="0"/>
          <w:color w:val="000000" w:themeColor="text1"/>
          <w:sz w:val="22"/>
          <w:szCs w:val="22"/>
        </w:rPr>
        <w:t>6A</w:t>
      </w:r>
      <w:r w:rsidR="007729DE">
        <w:rPr>
          <w:rFonts w:ascii="Arial" w:hAnsi="Arial"/>
          <w:b w:val="0"/>
          <w:sz w:val="22"/>
          <w:szCs w:val="22"/>
        </w:rPr>
        <w:t xml:space="preserve"> (</w:t>
      </w:r>
      <w:r w:rsidRPr="00956CE3">
        <w:rPr>
          <w:rFonts w:ascii="Arial" w:hAnsi="Arial"/>
          <w:b w:val="0"/>
          <w:sz w:val="22"/>
          <w:szCs w:val="22"/>
        </w:rPr>
        <w:t>1 h</w:t>
      </w:r>
      <w:r w:rsidR="007729DE">
        <w:rPr>
          <w:rFonts w:ascii="Arial" w:hAnsi="Arial"/>
          <w:b w:val="0"/>
          <w:sz w:val="22"/>
          <w:szCs w:val="22"/>
        </w:rPr>
        <w:t>,</w:t>
      </w:r>
      <w:r w:rsidR="001E28CF" w:rsidRPr="00956CE3">
        <w:rPr>
          <w:rFonts w:ascii="Arial" w:hAnsi="Arial"/>
          <w:b w:val="0"/>
          <w:sz w:val="22"/>
          <w:szCs w:val="22"/>
        </w:rPr>
        <w:t xml:space="preserve"> </w:t>
      </w:r>
      <w:r w:rsidRPr="00956CE3">
        <w:rPr>
          <w:rFonts w:ascii="Arial" w:hAnsi="Arial"/>
          <w:b w:val="0"/>
          <w:sz w:val="22"/>
          <w:szCs w:val="22"/>
        </w:rPr>
        <w:t>37</w:t>
      </w:r>
      <w:r w:rsidR="007729DE">
        <w:rPr>
          <w:rFonts w:ascii="Arial" w:hAnsi="Arial"/>
          <w:b w:val="0"/>
          <w:sz w:val="22"/>
          <w:szCs w:val="22"/>
        </w:rPr>
        <w:t xml:space="preserve"> </w:t>
      </w:r>
      <w:r w:rsidRPr="00956CE3">
        <w:rPr>
          <w:rFonts w:ascii="Arial" w:hAnsi="Arial"/>
          <w:b w:val="0"/>
          <w:sz w:val="22"/>
          <w:szCs w:val="22"/>
        </w:rPr>
        <w:t>°C</w:t>
      </w:r>
      <w:r w:rsidR="007729DE">
        <w:rPr>
          <w:rFonts w:ascii="Arial" w:hAnsi="Arial"/>
          <w:b w:val="0"/>
          <w:sz w:val="22"/>
          <w:szCs w:val="22"/>
        </w:rPr>
        <w:t>)</w:t>
      </w:r>
      <w:r w:rsidRPr="00956CE3">
        <w:rPr>
          <w:rFonts w:ascii="Arial" w:hAnsi="Arial"/>
          <w:b w:val="0"/>
          <w:sz w:val="22"/>
          <w:szCs w:val="22"/>
        </w:rPr>
        <w:t xml:space="preserve">. Asterisks indicate emerging </w:t>
      </w:r>
      <w:r w:rsidR="007729DE">
        <w:rPr>
          <w:rFonts w:ascii="Arial" w:hAnsi="Arial"/>
          <w:b w:val="0"/>
          <w:sz w:val="22"/>
          <w:szCs w:val="22"/>
        </w:rPr>
        <w:t>“</w:t>
      </w:r>
      <w:r w:rsidRPr="00956CE3">
        <w:rPr>
          <w:rFonts w:ascii="Arial" w:hAnsi="Arial"/>
          <w:b w:val="0"/>
          <w:sz w:val="22"/>
          <w:szCs w:val="22"/>
        </w:rPr>
        <w:t xml:space="preserve">RNA </w:t>
      </w:r>
      <w:r w:rsidR="007729DE">
        <w:rPr>
          <w:rFonts w:ascii="Arial" w:hAnsi="Arial"/>
          <w:b w:val="0"/>
          <w:sz w:val="22"/>
          <w:szCs w:val="22"/>
        </w:rPr>
        <w:t>parasites”</w:t>
      </w:r>
      <w:r w:rsidRPr="00956CE3">
        <w:rPr>
          <w:rFonts w:ascii="Arial" w:hAnsi="Arial"/>
          <w:b w:val="0"/>
          <w:sz w:val="22"/>
          <w:szCs w:val="22"/>
        </w:rPr>
        <w:t xml:space="preserve">. </w:t>
      </w:r>
    </w:p>
    <w:p w14:paraId="5B75E2E4" w14:textId="1C3450C9" w:rsidR="00AE6419" w:rsidRDefault="00AE6419">
      <w:pPr>
        <w:spacing w:after="0" w:line="240" w:lineRule="auto"/>
        <w:rPr>
          <w:rFonts w:ascii="Arial" w:hAnsi="Arial"/>
          <w:color w:val="000000"/>
        </w:rPr>
      </w:pPr>
      <w:r>
        <w:rPr>
          <w:rFonts w:ascii="Arial" w:hAnsi="Arial"/>
          <w:color w:val="000000"/>
        </w:rPr>
        <w:br w:type="page"/>
      </w:r>
    </w:p>
    <w:p w14:paraId="7DCB5009" w14:textId="3CD6111E" w:rsidR="00EE7C95" w:rsidRDefault="00EE7C95" w:rsidP="00B44505">
      <w:pPr>
        <w:pStyle w:val="Heading1"/>
        <w:rPr>
          <w:rFonts w:ascii="Arial" w:hAnsi="Arial"/>
          <w:sz w:val="22"/>
          <w:szCs w:val="22"/>
        </w:rPr>
      </w:pPr>
      <w:bookmarkStart w:id="7" w:name="_Toc65334496"/>
      <w:r w:rsidRPr="00B44505">
        <w:rPr>
          <w:rFonts w:ascii="Arial" w:hAnsi="Arial"/>
          <w:sz w:val="22"/>
          <w:szCs w:val="22"/>
        </w:rPr>
        <w:lastRenderedPageBreak/>
        <w:t>Supplementary Tables</w:t>
      </w:r>
      <w:bookmarkEnd w:id="7"/>
    </w:p>
    <w:p w14:paraId="7B5B7181" w14:textId="77777777" w:rsidR="00956CE3" w:rsidRPr="00956CE3" w:rsidRDefault="00956CE3" w:rsidP="00956CE3"/>
    <w:p w14:paraId="7BCA6918" w14:textId="77777777" w:rsidR="009B2146" w:rsidRPr="0003621B" w:rsidRDefault="0043504C" w:rsidP="0043504C">
      <w:pPr>
        <w:pStyle w:val="Caption"/>
        <w:jc w:val="both"/>
        <w:rPr>
          <w:rFonts w:ascii="Arial" w:hAnsi="Arial"/>
          <w:bCs w:val="0"/>
          <w:sz w:val="22"/>
          <w:szCs w:val="22"/>
        </w:rPr>
      </w:pPr>
      <w:bookmarkStart w:id="8" w:name="_Ref52121095"/>
      <w:r w:rsidRPr="0003621B">
        <w:rPr>
          <w:rFonts w:ascii="Arial" w:hAnsi="Arial"/>
          <w:i/>
          <w:sz w:val="22"/>
          <w:szCs w:val="22"/>
        </w:rPr>
        <w:t xml:space="preserve">Supplementary Table </w:t>
      </w:r>
      <w:r w:rsidRPr="0003621B">
        <w:rPr>
          <w:rFonts w:ascii="Arial" w:hAnsi="Arial"/>
          <w:i/>
          <w:sz w:val="22"/>
          <w:szCs w:val="22"/>
        </w:rPr>
        <w:fldChar w:fldCharType="begin"/>
      </w:r>
      <w:r w:rsidRPr="0003621B">
        <w:rPr>
          <w:rFonts w:ascii="Arial" w:hAnsi="Arial"/>
          <w:i/>
          <w:sz w:val="22"/>
          <w:szCs w:val="22"/>
        </w:rPr>
        <w:instrText xml:space="preserve"> SEQ Supplementary_Table \* ARABIC </w:instrText>
      </w:r>
      <w:r w:rsidRPr="0003621B">
        <w:rPr>
          <w:rFonts w:ascii="Arial" w:hAnsi="Arial"/>
          <w:i/>
          <w:sz w:val="22"/>
          <w:szCs w:val="22"/>
        </w:rPr>
        <w:fldChar w:fldCharType="separate"/>
      </w:r>
      <w:r w:rsidR="00C67A94">
        <w:rPr>
          <w:rFonts w:ascii="Arial" w:hAnsi="Arial"/>
          <w:i/>
          <w:noProof/>
          <w:sz w:val="22"/>
          <w:szCs w:val="22"/>
        </w:rPr>
        <w:t>1</w:t>
      </w:r>
      <w:r w:rsidRPr="0003621B">
        <w:rPr>
          <w:rFonts w:ascii="Arial" w:hAnsi="Arial"/>
          <w:i/>
          <w:sz w:val="22"/>
          <w:szCs w:val="22"/>
        </w:rPr>
        <w:fldChar w:fldCharType="end"/>
      </w:r>
      <w:bookmarkEnd w:id="8"/>
      <w:r w:rsidR="009B2146" w:rsidRPr="0003621B">
        <w:rPr>
          <w:rFonts w:ascii="Arial" w:hAnsi="Arial"/>
          <w:b w:val="0"/>
          <w:bCs w:val="0"/>
          <w:i/>
          <w:sz w:val="22"/>
          <w:szCs w:val="22"/>
        </w:rPr>
        <w:t>:</w:t>
      </w:r>
      <w:r w:rsidR="009B2146" w:rsidRPr="0003621B">
        <w:rPr>
          <w:rFonts w:ascii="Arial" w:hAnsi="Arial"/>
          <w:bCs w:val="0"/>
          <w:sz w:val="22"/>
          <w:szCs w:val="22"/>
        </w:rPr>
        <w:t xml:space="preserve"> </w:t>
      </w:r>
      <w:r w:rsidR="009B2146" w:rsidRPr="0003621B">
        <w:rPr>
          <w:rFonts w:ascii="Arial" w:hAnsi="Arial"/>
          <w:b w:val="0"/>
          <w:bCs w:val="0"/>
          <w:i/>
          <w:sz w:val="22"/>
          <w:szCs w:val="22"/>
        </w:rPr>
        <w:t>Primer sequen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6237"/>
        <w:gridCol w:w="770"/>
      </w:tblGrid>
      <w:tr w:rsidR="00FA16D8" w:rsidRPr="0003621B" w14:paraId="385EEEEF" w14:textId="77777777" w:rsidTr="00F460BB">
        <w:tc>
          <w:tcPr>
            <w:tcW w:w="2235" w:type="dxa"/>
            <w:shd w:val="clear" w:color="auto" w:fill="auto"/>
          </w:tcPr>
          <w:p w14:paraId="1F2EB96D" w14:textId="77777777" w:rsidR="00FA16D8" w:rsidRPr="0003621B" w:rsidRDefault="00FA16D8" w:rsidP="00F460BB">
            <w:pPr>
              <w:spacing w:line="360" w:lineRule="auto"/>
              <w:jc w:val="both"/>
              <w:rPr>
                <w:rFonts w:ascii="Arial" w:hAnsi="Arial"/>
                <w:b/>
                <w:bCs/>
              </w:rPr>
            </w:pPr>
            <w:r w:rsidRPr="0003621B">
              <w:rPr>
                <w:rFonts w:ascii="Arial" w:hAnsi="Arial"/>
                <w:b/>
                <w:bCs/>
              </w:rPr>
              <w:t>Primer Name</w:t>
            </w:r>
          </w:p>
        </w:tc>
        <w:tc>
          <w:tcPr>
            <w:tcW w:w="6237" w:type="dxa"/>
            <w:shd w:val="clear" w:color="auto" w:fill="auto"/>
          </w:tcPr>
          <w:p w14:paraId="5E8C603D" w14:textId="77777777" w:rsidR="00FA16D8" w:rsidRPr="0003621B" w:rsidRDefault="00FA16D8" w:rsidP="00F460BB">
            <w:pPr>
              <w:spacing w:line="360" w:lineRule="auto"/>
              <w:jc w:val="both"/>
              <w:rPr>
                <w:rFonts w:ascii="Arial" w:hAnsi="Arial"/>
                <w:b/>
                <w:bCs/>
              </w:rPr>
            </w:pPr>
            <w:r w:rsidRPr="0003621B">
              <w:rPr>
                <w:rFonts w:ascii="Arial" w:hAnsi="Arial"/>
                <w:b/>
                <w:bCs/>
              </w:rPr>
              <w:t>Sequence</w:t>
            </w:r>
          </w:p>
        </w:tc>
        <w:tc>
          <w:tcPr>
            <w:tcW w:w="770" w:type="dxa"/>
            <w:shd w:val="clear" w:color="auto" w:fill="auto"/>
          </w:tcPr>
          <w:p w14:paraId="4A54F59A" w14:textId="77777777" w:rsidR="00FA16D8" w:rsidRPr="0003621B" w:rsidRDefault="00B347B7" w:rsidP="00F460BB">
            <w:pPr>
              <w:spacing w:line="360" w:lineRule="auto"/>
              <w:jc w:val="both"/>
              <w:rPr>
                <w:rFonts w:ascii="Arial" w:hAnsi="Arial"/>
                <w:b/>
                <w:bCs/>
                <w:vertAlign w:val="subscript"/>
              </w:rPr>
            </w:pPr>
            <w:r w:rsidRPr="0003621B">
              <w:rPr>
                <w:rFonts w:ascii="Arial" w:hAnsi="Arial"/>
                <w:b/>
                <w:bCs/>
              </w:rPr>
              <w:t>T</w:t>
            </w:r>
            <w:r w:rsidRPr="0003621B">
              <w:rPr>
                <w:rFonts w:ascii="Arial" w:hAnsi="Arial"/>
                <w:b/>
                <w:bCs/>
                <w:vertAlign w:val="subscript"/>
              </w:rPr>
              <w:t>a</w:t>
            </w:r>
          </w:p>
        </w:tc>
      </w:tr>
      <w:tr w:rsidR="00FA16D8" w:rsidRPr="0003621B" w14:paraId="202C4179" w14:textId="77777777" w:rsidTr="00F460BB">
        <w:tc>
          <w:tcPr>
            <w:tcW w:w="9242" w:type="dxa"/>
            <w:gridSpan w:val="3"/>
            <w:shd w:val="clear" w:color="auto" w:fill="auto"/>
          </w:tcPr>
          <w:p w14:paraId="2D01266F" w14:textId="77777777" w:rsidR="00FA16D8" w:rsidRPr="0003621B" w:rsidRDefault="00FA16D8" w:rsidP="00F460BB">
            <w:pPr>
              <w:spacing w:line="360" w:lineRule="auto"/>
              <w:jc w:val="both"/>
              <w:rPr>
                <w:rFonts w:ascii="Arial" w:hAnsi="Arial"/>
                <w:i/>
                <w:iCs/>
                <w:u w:val="single"/>
              </w:rPr>
            </w:pPr>
            <w:r w:rsidRPr="0003621B">
              <w:rPr>
                <w:rFonts w:ascii="Arial" w:hAnsi="Arial"/>
                <w:i/>
                <w:iCs/>
                <w:u w:val="single"/>
              </w:rPr>
              <w:t>PCR for F30-Bro(+)</w:t>
            </w:r>
            <w:r w:rsidR="0011322A" w:rsidRPr="0003621B">
              <w:rPr>
                <w:rFonts w:ascii="Arial" w:hAnsi="Arial"/>
                <w:i/>
                <w:iCs/>
                <w:u w:val="single"/>
              </w:rPr>
              <w:t>,</w:t>
            </w:r>
            <w:r w:rsidRPr="0003621B">
              <w:rPr>
                <w:rFonts w:ascii="Arial" w:hAnsi="Arial"/>
                <w:i/>
                <w:iCs/>
                <w:u w:val="single"/>
              </w:rPr>
              <w:t xml:space="preserve"> MS2</w:t>
            </w:r>
            <w:r w:rsidR="000F6D09" w:rsidRPr="0003621B">
              <w:rPr>
                <w:rFonts w:ascii="Arial" w:hAnsi="Arial"/>
                <w:i/>
                <w:iCs/>
                <w:u w:val="single"/>
              </w:rPr>
              <w:t>(+)</w:t>
            </w:r>
            <w:r w:rsidRPr="0003621B">
              <w:rPr>
                <w:rFonts w:ascii="Arial" w:hAnsi="Arial"/>
                <w:i/>
                <w:iCs/>
                <w:u w:val="single"/>
              </w:rPr>
              <w:t>-Bro</w:t>
            </w:r>
            <w:r w:rsidR="0011322A" w:rsidRPr="0003621B">
              <w:rPr>
                <w:rFonts w:ascii="Arial" w:hAnsi="Arial"/>
                <w:i/>
                <w:iCs/>
                <w:u w:val="single"/>
              </w:rPr>
              <w:t>(-)</w:t>
            </w:r>
            <w:r w:rsidR="006328E3" w:rsidRPr="0003621B">
              <w:rPr>
                <w:rFonts w:ascii="Arial" w:hAnsi="Arial"/>
                <w:i/>
                <w:iCs/>
                <w:u w:val="single"/>
              </w:rPr>
              <w:t>,</w:t>
            </w:r>
            <w:r w:rsidR="0011322A" w:rsidRPr="0003621B">
              <w:rPr>
                <w:rFonts w:ascii="Arial" w:hAnsi="Arial"/>
                <w:i/>
                <w:iCs/>
                <w:u w:val="single"/>
              </w:rPr>
              <w:t xml:space="preserve"> MS2(+)-Bro(+)</w:t>
            </w:r>
            <w:r w:rsidR="006328E3" w:rsidRPr="0003621B">
              <w:rPr>
                <w:rFonts w:ascii="Arial" w:hAnsi="Arial"/>
                <w:i/>
                <w:iCs/>
                <w:u w:val="single"/>
              </w:rPr>
              <w:t xml:space="preserve"> &amp; MS2(wt)(+)</w:t>
            </w:r>
          </w:p>
        </w:tc>
      </w:tr>
      <w:tr w:rsidR="00D92169" w:rsidRPr="0003621B" w14:paraId="7FB22A2E" w14:textId="77777777" w:rsidTr="00F460BB">
        <w:tc>
          <w:tcPr>
            <w:tcW w:w="2235" w:type="dxa"/>
            <w:shd w:val="clear" w:color="auto" w:fill="auto"/>
          </w:tcPr>
          <w:p w14:paraId="5CD88DEE" w14:textId="77777777" w:rsidR="00D92169" w:rsidRPr="0003621B" w:rsidRDefault="00D92169" w:rsidP="00F460BB">
            <w:pPr>
              <w:spacing w:line="360" w:lineRule="auto"/>
              <w:jc w:val="both"/>
              <w:rPr>
                <w:rFonts w:ascii="Arial" w:hAnsi="Arial"/>
              </w:rPr>
            </w:pPr>
            <w:r w:rsidRPr="0003621B">
              <w:rPr>
                <w:rFonts w:ascii="Arial" w:hAnsi="Arial"/>
              </w:rPr>
              <w:t>T7_MS2(+)</w:t>
            </w:r>
            <w:proofErr w:type="spellStart"/>
            <w:r w:rsidRPr="0003621B">
              <w:rPr>
                <w:rFonts w:ascii="Arial" w:hAnsi="Arial"/>
              </w:rPr>
              <w:t>aP_fw</w:t>
            </w:r>
            <w:proofErr w:type="spellEnd"/>
          </w:p>
        </w:tc>
        <w:tc>
          <w:tcPr>
            <w:tcW w:w="6237" w:type="dxa"/>
            <w:shd w:val="clear" w:color="auto" w:fill="auto"/>
          </w:tcPr>
          <w:p w14:paraId="7AC9CE88" w14:textId="77777777" w:rsidR="00D92169" w:rsidRPr="0003621B" w:rsidRDefault="00D92169" w:rsidP="00F460BB">
            <w:pPr>
              <w:spacing w:line="360" w:lineRule="auto"/>
              <w:jc w:val="both"/>
              <w:rPr>
                <w:rFonts w:ascii="Arial" w:hAnsi="Arial"/>
              </w:rPr>
            </w:pPr>
            <w:r w:rsidRPr="0003621B">
              <w:rPr>
                <w:rFonts w:ascii="Arial" w:hAnsi="Arial"/>
              </w:rPr>
              <w:t>GAAATAATACGACTCACTATAGGGTGGGACCCCTTTC</w:t>
            </w:r>
          </w:p>
        </w:tc>
        <w:tc>
          <w:tcPr>
            <w:tcW w:w="770" w:type="dxa"/>
            <w:vMerge w:val="restart"/>
            <w:shd w:val="clear" w:color="auto" w:fill="auto"/>
          </w:tcPr>
          <w:p w14:paraId="2B0526E7" w14:textId="77777777" w:rsidR="00D92169" w:rsidRPr="0003621B" w:rsidRDefault="00786C68" w:rsidP="00F460BB">
            <w:pPr>
              <w:spacing w:line="360" w:lineRule="auto"/>
              <w:jc w:val="both"/>
              <w:rPr>
                <w:rFonts w:ascii="Arial" w:hAnsi="Arial"/>
              </w:rPr>
            </w:pPr>
            <w:r w:rsidRPr="0003621B">
              <w:rPr>
                <w:rFonts w:ascii="Arial" w:hAnsi="Arial"/>
              </w:rPr>
              <w:t>67°C</w:t>
            </w:r>
          </w:p>
        </w:tc>
      </w:tr>
      <w:tr w:rsidR="00D92169" w:rsidRPr="0003621B" w14:paraId="398A6BF1" w14:textId="77777777" w:rsidTr="00F460BB">
        <w:tc>
          <w:tcPr>
            <w:tcW w:w="2235" w:type="dxa"/>
            <w:shd w:val="clear" w:color="auto" w:fill="auto"/>
          </w:tcPr>
          <w:p w14:paraId="710924BD" w14:textId="77777777" w:rsidR="00D92169" w:rsidRPr="0003621B" w:rsidRDefault="00D92169" w:rsidP="00F460BB">
            <w:pPr>
              <w:spacing w:line="360" w:lineRule="auto"/>
              <w:jc w:val="both"/>
              <w:rPr>
                <w:rFonts w:ascii="Arial" w:hAnsi="Arial"/>
              </w:rPr>
            </w:pPr>
            <w:r w:rsidRPr="0003621B">
              <w:rPr>
                <w:rFonts w:ascii="Arial" w:hAnsi="Arial"/>
              </w:rPr>
              <w:t>MS2_3endlong_rev</w:t>
            </w:r>
          </w:p>
        </w:tc>
        <w:tc>
          <w:tcPr>
            <w:tcW w:w="6237" w:type="dxa"/>
            <w:shd w:val="clear" w:color="auto" w:fill="auto"/>
          </w:tcPr>
          <w:p w14:paraId="06D35495" w14:textId="77777777" w:rsidR="00D92169" w:rsidRPr="0003621B" w:rsidRDefault="00D92169" w:rsidP="00F460BB">
            <w:pPr>
              <w:spacing w:line="360" w:lineRule="auto"/>
              <w:jc w:val="both"/>
              <w:rPr>
                <w:rFonts w:ascii="Arial" w:hAnsi="Arial"/>
              </w:rPr>
            </w:pPr>
            <w:r w:rsidRPr="0003621B">
              <w:rPr>
                <w:rFonts w:ascii="Arial" w:hAnsi="Arial"/>
              </w:rPr>
              <w:t>TGGGTGGTAACTAGCCAAGCAGC</w:t>
            </w:r>
          </w:p>
        </w:tc>
        <w:tc>
          <w:tcPr>
            <w:tcW w:w="770" w:type="dxa"/>
            <w:vMerge/>
            <w:shd w:val="clear" w:color="auto" w:fill="auto"/>
          </w:tcPr>
          <w:p w14:paraId="74609D96" w14:textId="77777777" w:rsidR="00D92169" w:rsidRPr="0003621B" w:rsidRDefault="00D92169" w:rsidP="00F460BB">
            <w:pPr>
              <w:spacing w:line="360" w:lineRule="auto"/>
              <w:jc w:val="both"/>
              <w:rPr>
                <w:rFonts w:ascii="Arial" w:hAnsi="Arial"/>
              </w:rPr>
            </w:pPr>
          </w:p>
        </w:tc>
      </w:tr>
      <w:tr w:rsidR="00FA16D8" w:rsidRPr="0003621B" w14:paraId="7572FE08" w14:textId="77777777" w:rsidTr="00F460BB">
        <w:tc>
          <w:tcPr>
            <w:tcW w:w="9242" w:type="dxa"/>
            <w:gridSpan w:val="3"/>
            <w:shd w:val="clear" w:color="auto" w:fill="auto"/>
          </w:tcPr>
          <w:p w14:paraId="0E5BDE7C" w14:textId="77777777" w:rsidR="00FA16D8" w:rsidRPr="0003621B" w:rsidRDefault="00FA16D8" w:rsidP="00F460BB">
            <w:pPr>
              <w:spacing w:line="360" w:lineRule="auto"/>
              <w:jc w:val="both"/>
              <w:rPr>
                <w:rFonts w:ascii="Arial" w:hAnsi="Arial"/>
                <w:i/>
                <w:iCs/>
                <w:u w:val="single"/>
              </w:rPr>
            </w:pPr>
            <w:r w:rsidRPr="0003621B">
              <w:rPr>
                <w:rFonts w:ascii="Arial" w:hAnsi="Arial"/>
                <w:i/>
                <w:iCs/>
                <w:u w:val="single"/>
              </w:rPr>
              <w:t>PCR for F30-Bro(-)</w:t>
            </w:r>
            <w:r w:rsidR="0011322A" w:rsidRPr="0003621B">
              <w:rPr>
                <w:rFonts w:ascii="Arial" w:hAnsi="Arial"/>
                <w:i/>
                <w:iCs/>
                <w:u w:val="single"/>
              </w:rPr>
              <w:t>,</w:t>
            </w:r>
            <w:r w:rsidRPr="0003621B">
              <w:rPr>
                <w:rFonts w:ascii="Arial" w:hAnsi="Arial"/>
                <w:i/>
                <w:iCs/>
                <w:u w:val="single"/>
              </w:rPr>
              <w:t xml:space="preserve"> MS2</w:t>
            </w:r>
            <w:r w:rsidR="000F6D09" w:rsidRPr="0003621B">
              <w:rPr>
                <w:rFonts w:ascii="Arial" w:hAnsi="Arial"/>
                <w:i/>
                <w:iCs/>
                <w:u w:val="single"/>
              </w:rPr>
              <w:t>(-)</w:t>
            </w:r>
            <w:r w:rsidRPr="0003621B">
              <w:rPr>
                <w:rFonts w:ascii="Arial" w:hAnsi="Arial"/>
                <w:i/>
                <w:iCs/>
                <w:u w:val="single"/>
              </w:rPr>
              <w:t>-Bro</w:t>
            </w:r>
            <w:r w:rsidR="00AA053C" w:rsidRPr="0003621B">
              <w:rPr>
                <w:rFonts w:ascii="Arial" w:hAnsi="Arial"/>
                <w:i/>
                <w:iCs/>
                <w:u w:val="single"/>
              </w:rPr>
              <w:t>(-) &amp; MS2(-)-Bro(+)</w:t>
            </w:r>
          </w:p>
        </w:tc>
      </w:tr>
      <w:tr w:rsidR="00D92169" w:rsidRPr="0003621B" w14:paraId="2F35835F" w14:textId="77777777" w:rsidTr="00F460BB">
        <w:tc>
          <w:tcPr>
            <w:tcW w:w="2235" w:type="dxa"/>
            <w:shd w:val="clear" w:color="auto" w:fill="auto"/>
          </w:tcPr>
          <w:p w14:paraId="57886194" w14:textId="77777777" w:rsidR="00D92169" w:rsidRPr="0003621B" w:rsidRDefault="00D92169" w:rsidP="00F460BB">
            <w:pPr>
              <w:spacing w:line="360" w:lineRule="auto"/>
              <w:jc w:val="both"/>
              <w:rPr>
                <w:rFonts w:ascii="Arial" w:hAnsi="Arial"/>
              </w:rPr>
            </w:pPr>
            <w:r w:rsidRPr="0003621B">
              <w:rPr>
                <w:rFonts w:ascii="Arial" w:hAnsi="Arial"/>
              </w:rPr>
              <w:t>T7_MS2(-)</w:t>
            </w:r>
            <w:proofErr w:type="spellStart"/>
            <w:r w:rsidRPr="0003621B">
              <w:rPr>
                <w:rFonts w:ascii="Arial" w:hAnsi="Arial"/>
              </w:rPr>
              <w:t>aP_fw</w:t>
            </w:r>
            <w:proofErr w:type="spellEnd"/>
          </w:p>
        </w:tc>
        <w:tc>
          <w:tcPr>
            <w:tcW w:w="6237" w:type="dxa"/>
            <w:shd w:val="clear" w:color="auto" w:fill="auto"/>
          </w:tcPr>
          <w:p w14:paraId="26146187" w14:textId="77777777" w:rsidR="00D92169" w:rsidRPr="0003621B" w:rsidRDefault="00D92169" w:rsidP="00F460BB">
            <w:pPr>
              <w:spacing w:line="360" w:lineRule="auto"/>
              <w:jc w:val="both"/>
              <w:rPr>
                <w:rFonts w:ascii="Arial" w:hAnsi="Arial"/>
              </w:rPr>
            </w:pPr>
            <w:r w:rsidRPr="0003621B">
              <w:rPr>
                <w:rFonts w:ascii="Arial" w:hAnsi="Arial"/>
              </w:rPr>
              <w:t>TAATACGACTCACTATAGGGTGGTAAC</w:t>
            </w:r>
          </w:p>
        </w:tc>
        <w:tc>
          <w:tcPr>
            <w:tcW w:w="770" w:type="dxa"/>
            <w:vMerge w:val="restart"/>
            <w:shd w:val="clear" w:color="auto" w:fill="auto"/>
          </w:tcPr>
          <w:p w14:paraId="76EE4E0F" w14:textId="77777777" w:rsidR="00D92169" w:rsidRPr="0003621B" w:rsidRDefault="00786C68" w:rsidP="00F460BB">
            <w:pPr>
              <w:spacing w:line="360" w:lineRule="auto"/>
              <w:jc w:val="both"/>
              <w:rPr>
                <w:rFonts w:ascii="Arial" w:hAnsi="Arial"/>
              </w:rPr>
            </w:pPr>
            <w:r w:rsidRPr="0003621B">
              <w:rPr>
                <w:rFonts w:ascii="Arial" w:hAnsi="Arial"/>
              </w:rPr>
              <w:t>66°C</w:t>
            </w:r>
          </w:p>
        </w:tc>
      </w:tr>
      <w:tr w:rsidR="00D92169" w:rsidRPr="0003621B" w14:paraId="1CA8B735" w14:textId="77777777" w:rsidTr="00F460BB">
        <w:tc>
          <w:tcPr>
            <w:tcW w:w="2235" w:type="dxa"/>
            <w:shd w:val="clear" w:color="auto" w:fill="auto"/>
          </w:tcPr>
          <w:p w14:paraId="32FD98F9" w14:textId="77777777" w:rsidR="00D92169" w:rsidRPr="0003621B" w:rsidRDefault="00D92169" w:rsidP="00F460BB">
            <w:pPr>
              <w:spacing w:line="360" w:lineRule="auto"/>
              <w:jc w:val="both"/>
              <w:rPr>
                <w:rFonts w:ascii="Arial" w:hAnsi="Arial"/>
              </w:rPr>
            </w:pPr>
            <w:r w:rsidRPr="0003621B">
              <w:rPr>
                <w:rFonts w:ascii="Arial" w:hAnsi="Arial"/>
              </w:rPr>
              <w:t>MS2(-)</w:t>
            </w:r>
            <w:proofErr w:type="spellStart"/>
            <w:r w:rsidRPr="0003621B">
              <w:rPr>
                <w:rFonts w:ascii="Arial" w:hAnsi="Arial"/>
              </w:rPr>
              <w:t>aP_rv</w:t>
            </w:r>
            <w:proofErr w:type="spellEnd"/>
          </w:p>
        </w:tc>
        <w:tc>
          <w:tcPr>
            <w:tcW w:w="6237" w:type="dxa"/>
            <w:shd w:val="clear" w:color="auto" w:fill="auto"/>
          </w:tcPr>
          <w:p w14:paraId="45E24A8B" w14:textId="77777777" w:rsidR="00D92169" w:rsidRPr="0003621B" w:rsidRDefault="00D92169" w:rsidP="00F460BB">
            <w:pPr>
              <w:spacing w:line="360" w:lineRule="auto"/>
              <w:jc w:val="both"/>
              <w:rPr>
                <w:rFonts w:ascii="Arial" w:hAnsi="Arial"/>
              </w:rPr>
            </w:pPr>
            <w:r w:rsidRPr="0003621B">
              <w:rPr>
                <w:rFonts w:ascii="Arial" w:hAnsi="Arial"/>
              </w:rPr>
              <w:t>GGGTGGGACCCCTTTC</w:t>
            </w:r>
          </w:p>
        </w:tc>
        <w:tc>
          <w:tcPr>
            <w:tcW w:w="770" w:type="dxa"/>
            <w:vMerge/>
            <w:shd w:val="clear" w:color="auto" w:fill="auto"/>
          </w:tcPr>
          <w:p w14:paraId="15529848" w14:textId="77777777" w:rsidR="00D92169" w:rsidRPr="0003621B" w:rsidRDefault="00D92169" w:rsidP="00F460BB">
            <w:pPr>
              <w:spacing w:line="360" w:lineRule="auto"/>
              <w:jc w:val="both"/>
              <w:rPr>
                <w:rFonts w:ascii="Arial" w:hAnsi="Arial"/>
              </w:rPr>
            </w:pPr>
          </w:p>
        </w:tc>
      </w:tr>
      <w:tr w:rsidR="00FA16D8" w:rsidRPr="0003621B" w14:paraId="1E0872C7" w14:textId="77777777" w:rsidTr="00F460BB">
        <w:tc>
          <w:tcPr>
            <w:tcW w:w="9242" w:type="dxa"/>
            <w:gridSpan w:val="3"/>
            <w:shd w:val="clear" w:color="auto" w:fill="auto"/>
          </w:tcPr>
          <w:p w14:paraId="0F8936D0" w14:textId="77777777" w:rsidR="00FA16D8" w:rsidRPr="0003621B" w:rsidRDefault="00FA16D8" w:rsidP="00F460BB">
            <w:pPr>
              <w:spacing w:line="360" w:lineRule="auto"/>
              <w:jc w:val="both"/>
              <w:rPr>
                <w:rFonts w:ascii="Arial" w:hAnsi="Arial"/>
                <w:i/>
                <w:iCs/>
                <w:u w:val="single"/>
              </w:rPr>
            </w:pPr>
            <w:r w:rsidRPr="0003621B">
              <w:rPr>
                <w:rFonts w:ascii="Arial" w:hAnsi="Arial"/>
                <w:i/>
                <w:iCs/>
                <w:u w:val="single"/>
              </w:rPr>
              <w:t>RT &amp; Template Switching</w:t>
            </w:r>
          </w:p>
        </w:tc>
      </w:tr>
      <w:tr w:rsidR="00FA16D8" w:rsidRPr="0003621B" w14:paraId="19BE2850" w14:textId="77777777" w:rsidTr="00F460BB">
        <w:tc>
          <w:tcPr>
            <w:tcW w:w="2235" w:type="dxa"/>
            <w:shd w:val="clear" w:color="auto" w:fill="auto"/>
          </w:tcPr>
          <w:p w14:paraId="4527EC06" w14:textId="77777777" w:rsidR="00FA16D8" w:rsidRPr="0003621B" w:rsidRDefault="00FA16D8" w:rsidP="00F460BB">
            <w:pPr>
              <w:spacing w:line="360" w:lineRule="auto"/>
              <w:jc w:val="both"/>
              <w:rPr>
                <w:rFonts w:ascii="Arial" w:hAnsi="Arial"/>
              </w:rPr>
            </w:pPr>
            <w:r w:rsidRPr="0003621B">
              <w:rPr>
                <w:rFonts w:ascii="Arial" w:hAnsi="Arial"/>
              </w:rPr>
              <w:t>CDSII-T</w:t>
            </w:r>
            <w:r w:rsidRPr="0003621B">
              <w:rPr>
                <w:rFonts w:ascii="Arial" w:hAnsi="Arial"/>
                <w:vertAlign w:val="subscript"/>
              </w:rPr>
              <w:t>24</w:t>
            </w:r>
            <w:r w:rsidRPr="0003621B">
              <w:rPr>
                <w:rFonts w:ascii="Arial" w:hAnsi="Arial"/>
              </w:rPr>
              <w:t>VN</w:t>
            </w:r>
          </w:p>
        </w:tc>
        <w:tc>
          <w:tcPr>
            <w:tcW w:w="6237" w:type="dxa"/>
            <w:shd w:val="clear" w:color="auto" w:fill="auto"/>
          </w:tcPr>
          <w:p w14:paraId="279670B5" w14:textId="77777777" w:rsidR="00FA16D8" w:rsidRPr="0003621B" w:rsidRDefault="00FA16D8" w:rsidP="00F460BB">
            <w:pPr>
              <w:spacing w:line="360" w:lineRule="auto"/>
              <w:jc w:val="both"/>
              <w:rPr>
                <w:rFonts w:ascii="Arial" w:hAnsi="Arial"/>
              </w:rPr>
            </w:pPr>
            <w:r w:rsidRPr="0003621B">
              <w:rPr>
                <w:rFonts w:ascii="Arial" w:hAnsi="Arial"/>
              </w:rPr>
              <w:t>AAGCAGTGGTATCAACGCAGAGTTTTTTTTTTTTTTTTTTTTTTTTVN</w:t>
            </w:r>
          </w:p>
        </w:tc>
        <w:tc>
          <w:tcPr>
            <w:tcW w:w="770" w:type="dxa"/>
            <w:shd w:val="clear" w:color="auto" w:fill="auto"/>
          </w:tcPr>
          <w:p w14:paraId="516E9104" w14:textId="77777777" w:rsidR="00FA16D8" w:rsidRPr="0003621B" w:rsidRDefault="00D92169" w:rsidP="00F460BB">
            <w:pPr>
              <w:spacing w:line="360" w:lineRule="auto"/>
              <w:jc w:val="both"/>
              <w:rPr>
                <w:rFonts w:ascii="Arial" w:hAnsi="Arial"/>
              </w:rPr>
            </w:pPr>
            <w:r w:rsidRPr="0003621B">
              <w:rPr>
                <w:rFonts w:ascii="Arial" w:hAnsi="Arial"/>
              </w:rPr>
              <w:t>-</w:t>
            </w:r>
          </w:p>
        </w:tc>
      </w:tr>
      <w:tr w:rsidR="00FA16D8" w:rsidRPr="0003621B" w14:paraId="1FA4DD6A" w14:textId="77777777" w:rsidTr="00F460BB">
        <w:tc>
          <w:tcPr>
            <w:tcW w:w="2235" w:type="dxa"/>
            <w:shd w:val="clear" w:color="auto" w:fill="auto"/>
          </w:tcPr>
          <w:p w14:paraId="2F1D4115" w14:textId="77777777" w:rsidR="00FA16D8" w:rsidRPr="0003621B" w:rsidRDefault="00FA16D8" w:rsidP="00F460BB">
            <w:pPr>
              <w:spacing w:line="360" w:lineRule="auto"/>
              <w:jc w:val="both"/>
              <w:rPr>
                <w:rFonts w:ascii="Arial" w:hAnsi="Arial"/>
              </w:rPr>
            </w:pPr>
            <w:r w:rsidRPr="0003621B">
              <w:rPr>
                <w:rFonts w:ascii="Arial" w:hAnsi="Arial"/>
              </w:rPr>
              <w:t>TSO-CDSII</w:t>
            </w:r>
          </w:p>
        </w:tc>
        <w:tc>
          <w:tcPr>
            <w:tcW w:w="6237" w:type="dxa"/>
            <w:shd w:val="clear" w:color="auto" w:fill="auto"/>
          </w:tcPr>
          <w:p w14:paraId="10568911" w14:textId="77777777" w:rsidR="00FA16D8" w:rsidRPr="0003621B" w:rsidRDefault="00FA16D8" w:rsidP="00F460BB">
            <w:pPr>
              <w:spacing w:after="0" w:line="240" w:lineRule="auto"/>
              <w:jc w:val="both"/>
              <w:rPr>
                <w:rFonts w:ascii="Arial" w:hAnsi="Arial"/>
                <w:color w:val="000000"/>
                <w:lang w:eastAsia="en-GB"/>
              </w:rPr>
            </w:pPr>
            <w:proofErr w:type="spellStart"/>
            <w:r w:rsidRPr="0003621B">
              <w:rPr>
                <w:rFonts w:ascii="Arial" w:hAnsi="Arial"/>
                <w:color w:val="000000"/>
              </w:rPr>
              <w:t>GCTAATAAGCAGTGGTATCAACGCAGAGGCAGAGTACATrGrGrG</w:t>
            </w:r>
            <w:proofErr w:type="spellEnd"/>
          </w:p>
        </w:tc>
        <w:tc>
          <w:tcPr>
            <w:tcW w:w="770" w:type="dxa"/>
            <w:shd w:val="clear" w:color="auto" w:fill="auto"/>
          </w:tcPr>
          <w:p w14:paraId="62D4FAC2" w14:textId="77777777" w:rsidR="00FA16D8" w:rsidRPr="0003621B" w:rsidRDefault="00D92169" w:rsidP="00F460BB">
            <w:pPr>
              <w:spacing w:after="0" w:line="240" w:lineRule="auto"/>
              <w:jc w:val="both"/>
              <w:rPr>
                <w:rFonts w:ascii="Arial" w:hAnsi="Arial"/>
                <w:color w:val="000000"/>
              </w:rPr>
            </w:pPr>
            <w:r w:rsidRPr="0003621B">
              <w:rPr>
                <w:rFonts w:ascii="Arial" w:hAnsi="Arial"/>
                <w:color w:val="000000"/>
              </w:rPr>
              <w:t>-</w:t>
            </w:r>
          </w:p>
        </w:tc>
      </w:tr>
    </w:tbl>
    <w:p w14:paraId="12CEE56E" w14:textId="77777777" w:rsidR="009919B1" w:rsidRPr="0003621B" w:rsidRDefault="009919B1" w:rsidP="002C0E07">
      <w:pPr>
        <w:pStyle w:val="Caption"/>
        <w:rPr>
          <w:rFonts w:ascii="Arial" w:hAnsi="Arial"/>
          <w:b w:val="0"/>
          <w:i/>
          <w:sz w:val="22"/>
          <w:szCs w:val="22"/>
        </w:rPr>
      </w:pPr>
    </w:p>
    <w:p w14:paraId="26447019" w14:textId="77777777" w:rsidR="009B2146" w:rsidRPr="0003621B" w:rsidRDefault="002C0E07" w:rsidP="002C0E07">
      <w:pPr>
        <w:pStyle w:val="Caption"/>
        <w:rPr>
          <w:rFonts w:ascii="Arial" w:hAnsi="Arial"/>
          <w:b w:val="0"/>
          <w:bCs w:val="0"/>
          <w:i/>
          <w:sz w:val="22"/>
          <w:szCs w:val="22"/>
        </w:rPr>
      </w:pPr>
      <w:bookmarkStart w:id="9" w:name="_Ref52129853"/>
      <w:r w:rsidRPr="0003621B">
        <w:rPr>
          <w:rFonts w:ascii="Arial" w:hAnsi="Arial"/>
          <w:i/>
          <w:sz w:val="22"/>
          <w:szCs w:val="22"/>
        </w:rPr>
        <w:t xml:space="preserve">Supplementary Table </w:t>
      </w:r>
      <w:r w:rsidRPr="0003621B">
        <w:rPr>
          <w:rFonts w:ascii="Arial" w:hAnsi="Arial"/>
          <w:i/>
          <w:sz w:val="22"/>
          <w:szCs w:val="22"/>
        </w:rPr>
        <w:fldChar w:fldCharType="begin"/>
      </w:r>
      <w:r w:rsidRPr="0003621B">
        <w:rPr>
          <w:rFonts w:ascii="Arial" w:hAnsi="Arial"/>
          <w:i/>
          <w:sz w:val="22"/>
          <w:szCs w:val="22"/>
        </w:rPr>
        <w:instrText xml:space="preserve"> SEQ Supplementary_Table \* ARABIC </w:instrText>
      </w:r>
      <w:r w:rsidRPr="0003621B">
        <w:rPr>
          <w:rFonts w:ascii="Arial" w:hAnsi="Arial"/>
          <w:i/>
          <w:sz w:val="22"/>
          <w:szCs w:val="22"/>
        </w:rPr>
        <w:fldChar w:fldCharType="separate"/>
      </w:r>
      <w:r w:rsidR="00C67A94">
        <w:rPr>
          <w:rFonts w:ascii="Arial" w:hAnsi="Arial"/>
          <w:i/>
          <w:noProof/>
          <w:sz w:val="22"/>
          <w:szCs w:val="22"/>
        </w:rPr>
        <w:t>2</w:t>
      </w:r>
      <w:r w:rsidRPr="0003621B">
        <w:rPr>
          <w:rFonts w:ascii="Arial" w:hAnsi="Arial"/>
          <w:i/>
          <w:sz w:val="22"/>
          <w:szCs w:val="22"/>
        </w:rPr>
        <w:fldChar w:fldCharType="end"/>
      </w:r>
      <w:bookmarkEnd w:id="9"/>
      <w:r w:rsidRPr="0003621B">
        <w:rPr>
          <w:rFonts w:ascii="Arial" w:hAnsi="Arial"/>
          <w:i/>
          <w:sz w:val="22"/>
          <w:szCs w:val="22"/>
        </w:rPr>
        <w:t xml:space="preserve">: </w:t>
      </w:r>
      <w:r w:rsidRPr="0003621B">
        <w:rPr>
          <w:rFonts w:ascii="Arial" w:hAnsi="Arial"/>
          <w:b w:val="0"/>
          <w:i/>
          <w:sz w:val="22"/>
          <w:szCs w:val="22"/>
        </w:rPr>
        <w:t>IVT templa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DB4B92" w:rsidRPr="0003621B" w14:paraId="07C367F7" w14:textId="77777777" w:rsidTr="00F460BB">
        <w:tc>
          <w:tcPr>
            <w:tcW w:w="9039" w:type="dxa"/>
            <w:shd w:val="clear" w:color="auto" w:fill="auto"/>
          </w:tcPr>
          <w:p w14:paraId="2A8D3F55" w14:textId="77777777" w:rsidR="00DB4B92" w:rsidRPr="0003621B" w:rsidRDefault="00C12120" w:rsidP="00F460BB">
            <w:pPr>
              <w:spacing w:line="360" w:lineRule="auto"/>
              <w:jc w:val="both"/>
              <w:rPr>
                <w:rFonts w:ascii="Arial" w:hAnsi="Arial"/>
                <w:b/>
                <w:bCs/>
              </w:rPr>
            </w:pPr>
            <w:r w:rsidRPr="0003621B">
              <w:rPr>
                <w:rFonts w:ascii="Arial" w:hAnsi="Arial"/>
                <w:b/>
                <w:bCs/>
              </w:rPr>
              <w:t>F30-Bro(-)</w:t>
            </w:r>
          </w:p>
        </w:tc>
      </w:tr>
      <w:tr w:rsidR="00DB4B92" w:rsidRPr="0003621B" w14:paraId="19181C24" w14:textId="77777777" w:rsidTr="00F460BB">
        <w:tc>
          <w:tcPr>
            <w:tcW w:w="9039" w:type="dxa"/>
            <w:shd w:val="clear" w:color="auto" w:fill="auto"/>
          </w:tcPr>
          <w:p w14:paraId="6E78182A" w14:textId="77777777" w:rsidR="00B716F4" w:rsidRPr="0003621B" w:rsidRDefault="00B716F4" w:rsidP="00F460BB">
            <w:pPr>
              <w:spacing w:line="360" w:lineRule="auto"/>
              <w:jc w:val="both"/>
              <w:rPr>
                <w:rFonts w:ascii="Arial" w:hAnsi="Arial"/>
                <w:color w:val="00B050"/>
              </w:rPr>
            </w:pPr>
            <w:r w:rsidRPr="0003621B">
              <w:rPr>
                <w:rFonts w:ascii="Arial" w:hAnsi="Arial"/>
                <w:color w:val="00B050"/>
              </w:rPr>
              <w:t>Broccoli core</w:t>
            </w:r>
            <w:r w:rsidR="00B375D3" w:rsidRPr="0003621B">
              <w:rPr>
                <w:rFonts w:ascii="Arial" w:hAnsi="Arial"/>
                <w:color w:val="00B050"/>
              </w:rPr>
              <w:t xml:space="preserve"> (-)</w:t>
            </w:r>
            <w:r w:rsidR="00BA19B9" w:rsidRPr="0003621B">
              <w:rPr>
                <w:rFonts w:ascii="Arial" w:hAnsi="Arial"/>
                <w:color w:val="00B050"/>
              </w:rPr>
              <w:t xml:space="preserve">     </w:t>
            </w:r>
            <w:r w:rsidR="00BA19B9" w:rsidRPr="0003621B">
              <w:rPr>
                <w:rFonts w:ascii="Arial" w:hAnsi="Arial"/>
                <w:color w:val="7030A0"/>
              </w:rPr>
              <w:t>T7 promoter</w:t>
            </w:r>
          </w:p>
          <w:p w14:paraId="53CB6B96" w14:textId="77777777" w:rsidR="00DB4B92" w:rsidRDefault="00BA19B9" w:rsidP="00F460BB">
            <w:pPr>
              <w:spacing w:line="360" w:lineRule="auto"/>
              <w:jc w:val="both"/>
              <w:rPr>
                <w:rFonts w:ascii="Arial" w:hAnsi="Arial"/>
              </w:rPr>
            </w:pPr>
            <w:r w:rsidRPr="0003621B">
              <w:rPr>
                <w:rFonts w:ascii="Arial" w:hAnsi="Arial"/>
                <w:color w:val="7030A0"/>
              </w:rPr>
              <w:t>TAATACGACTCACTATA</w:t>
            </w:r>
            <w:r w:rsidR="000F6D09" w:rsidRPr="0003621B">
              <w:rPr>
                <w:rFonts w:ascii="Arial" w:hAnsi="Arial"/>
              </w:rPr>
              <w:t>GGGTGGTAACTAGCCAAGCAGCTAGTTACCAAATCGGGAGAATCCCGGGTCCTCTCTTTAGGGGGAGGTCCCTGGGCCGAAGCCCGCCCACCTTTCGGTGGAGCCGGACCGCTTTCGCACCCGTGCTCTTTCGAGCACACCCACCCCGTTTACGGGGGTCCCTCGGTCAGCTACCGAGGAGTTGCCATGAATGATCCCGAAGGATCATCAGAGTATGTGGG</w:t>
            </w:r>
            <w:r w:rsidR="000F6D09" w:rsidRPr="0003621B">
              <w:rPr>
                <w:rFonts w:ascii="Arial" w:hAnsi="Arial"/>
                <w:color w:val="00B050"/>
              </w:rPr>
              <w:t>AGCCCACACTCTACTCGACAGATACGAATATCTGGACCCGACCGTCT</w:t>
            </w:r>
            <w:r w:rsidR="000F6D09" w:rsidRPr="0003621B">
              <w:rPr>
                <w:rFonts w:ascii="Arial" w:hAnsi="Arial"/>
              </w:rPr>
              <w:t>CCCACATACACATGGCAAAAACCTCCTAGGAATGGAATTCCGGCTACCTACAGCGATAGCCATGGTAGCGTCTCGCTAAAGACATTAAAAATGGCATTAGCTCGACAGGAAGTTGAGCAGGACCCCGAAAGGGGTCCCACCC</w:t>
            </w:r>
          </w:p>
          <w:p w14:paraId="3A3F6D42" w14:textId="77777777" w:rsidR="004716F9" w:rsidRDefault="004716F9" w:rsidP="00F460BB">
            <w:pPr>
              <w:spacing w:line="360" w:lineRule="auto"/>
              <w:jc w:val="both"/>
              <w:rPr>
                <w:rFonts w:ascii="Arial" w:hAnsi="Arial"/>
              </w:rPr>
            </w:pPr>
          </w:p>
          <w:p w14:paraId="1043EE42" w14:textId="20D58441" w:rsidR="004716F9" w:rsidRPr="0003621B" w:rsidRDefault="004716F9" w:rsidP="00F460BB">
            <w:pPr>
              <w:spacing w:line="360" w:lineRule="auto"/>
              <w:jc w:val="both"/>
              <w:rPr>
                <w:rFonts w:ascii="Arial" w:hAnsi="Arial"/>
              </w:rPr>
            </w:pPr>
          </w:p>
        </w:tc>
      </w:tr>
      <w:tr w:rsidR="00DB4B92" w:rsidRPr="0003621B" w14:paraId="071AD387" w14:textId="77777777" w:rsidTr="00F460BB">
        <w:tc>
          <w:tcPr>
            <w:tcW w:w="9039" w:type="dxa"/>
            <w:shd w:val="clear" w:color="auto" w:fill="auto"/>
          </w:tcPr>
          <w:p w14:paraId="4CFC5377" w14:textId="77777777" w:rsidR="00DB4B92" w:rsidRPr="0003621B" w:rsidRDefault="00C12120" w:rsidP="00F460BB">
            <w:pPr>
              <w:spacing w:line="360" w:lineRule="auto"/>
              <w:jc w:val="both"/>
              <w:rPr>
                <w:rFonts w:ascii="Arial" w:hAnsi="Arial"/>
                <w:b/>
                <w:bCs/>
              </w:rPr>
            </w:pPr>
            <w:r w:rsidRPr="0003621B">
              <w:rPr>
                <w:rFonts w:ascii="Arial" w:hAnsi="Arial"/>
                <w:b/>
                <w:bCs/>
              </w:rPr>
              <w:lastRenderedPageBreak/>
              <w:t>F30-Bro(+)</w:t>
            </w:r>
          </w:p>
        </w:tc>
      </w:tr>
      <w:tr w:rsidR="00DB4B92" w:rsidRPr="0003621B" w14:paraId="49A4D30F" w14:textId="77777777" w:rsidTr="00F460BB">
        <w:tc>
          <w:tcPr>
            <w:tcW w:w="9039" w:type="dxa"/>
            <w:shd w:val="clear" w:color="auto" w:fill="auto"/>
          </w:tcPr>
          <w:p w14:paraId="2B31869C" w14:textId="77777777" w:rsidR="001360D4" w:rsidRPr="0003621B" w:rsidRDefault="001360D4" w:rsidP="00F460BB">
            <w:pPr>
              <w:spacing w:line="360" w:lineRule="auto"/>
              <w:jc w:val="both"/>
              <w:rPr>
                <w:rFonts w:ascii="Arial" w:hAnsi="Arial"/>
                <w:color w:val="36C115"/>
              </w:rPr>
            </w:pPr>
            <w:r w:rsidRPr="0003621B">
              <w:rPr>
                <w:rFonts w:ascii="Arial" w:hAnsi="Arial"/>
                <w:color w:val="36C115"/>
              </w:rPr>
              <w:t>Broccoli core</w:t>
            </w:r>
            <w:r w:rsidR="00B375D3" w:rsidRPr="0003621B">
              <w:rPr>
                <w:rFonts w:ascii="Arial" w:hAnsi="Arial"/>
                <w:color w:val="36C115"/>
              </w:rPr>
              <w:t xml:space="preserve"> (+)</w:t>
            </w:r>
            <w:r w:rsidR="00BA19B9" w:rsidRPr="0003621B">
              <w:rPr>
                <w:rFonts w:ascii="Arial" w:hAnsi="Arial"/>
                <w:color w:val="00B050"/>
              </w:rPr>
              <w:t xml:space="preserve">     </w:t>
            </w:r>
            <w:r w:rsidR="00BA19B9" w:rsidRPr="0003621B">
              <w:rPr>
                <w:rFonts w:ascii="Arial" w:hAnsi="Arial"/>
                <w:color w:val="7030A0"/>
              </w:rPr>
              <w:t>T7 promoter</w:t>
            </w:r>
          </w:p>
          <w:p w14:paraId="2605DABA" w14:textId="77777777" w:rsidR="00DB4B92" w:rsidRPr="0003621B" w:rsidRDefault="00BA19B9" w:rsidP="00F460BB">
            <w:pPr>
              <w:spacing w:line="360" w:lineRule="auto"/>
              <w:jc w:val="both"/>
              <w:rPr>
                <w:rFonts w:ascii="Arial" w:hAnsi="Arial"/>
              </w:rPr>
            </w:pPr>
            <w:r w:rsidRPr="0003621B">
              <w:rPr>
                <w:rFonts w:ascii="Arial" w:hAnsi="Arial"/>
                <w:color w:val="7030A0"/>
              </w:rPr>
              <w:t>TAATACGACTCACTATA</w:t>
            </w:r>
            <w:r w:rsidR="000F6D09" w:rsidRPr="0003621B">
              <w:rPr>
                <w:rFonts w:ascii="Arial" w:hAnsi="Arial"/>
              </w:rPr>
              <w:t>GGGTGGGACCCCTTTCGGGGTCCTGCTCAACTTCCTGTCGAGCTAATGCCATTTTTAATGTCTTTAGCGAGACGCTACCATGGCTATCGCTGTAGGTAGCCGGAATTCCATTCCTAGGAGGTTTTTGCCATGTGTATGTGGG</w:t>
            </w:r>
            <w:r w:rsidR="000F6D09" w:rsidRPr="0003621B">
              <w:rPr>
                <w:rFonts w:ascii="Arial" w:hAnsi="Arial"/>
                <w:color w:val="36C115"/>
              </w:rPr>
              <w:t>AGACGGTCGGGTCCAGATATTCGTATCTGTCGAGTAGAGTGTGGGCT</w:t>
            </w:r>
            <w:r w:rsidR="000F6D09" w:rsidRPr="0003621B">
              <w:rPr>
                <w:rFonts w:ascii="Arial" w:hAnsi="Arial"/>
              </w:rPr>
              <w:t>CCCACATACTCTGATGATCCTTCGGGATCATTCATGGCAACTCCTCGGTAGCTGACCGAGGGACCCCCGTAAACGGGGTGGGTGTGCTCGAAAGAGCACGGGTGCGAAAGCGGTCCGGCTCCACCGAAAGGTGGGCGGGCTTCGGCCCAGGGACCTCCCCCTAAAGAGAGGACCCGGGATTCTCCCGATTTGGTAACTAGCTGCTTGGCTAGTTACCACCC</w:t>
            </w:r>
          </w:p>
        </w:tc>
      </w:tr>
      <w:tr w:rsidR="00DB4B92" w:rsidRPr="0003621B" w14:paraId="1B1078DA" w14:textId="77777777" w:rsidTr="00F460BB">
        <w:tc>
          <w:tcPr>
            <w:tcW w:w="9039" w:type="dxa"/>
            <w:shd w:val="clear" w:color="auto" w:fill="auto"/>
          </w:tcPr>
          <w:p w14:paraId="5341B6D9" w14:textId="77777777" w:rsidR="00DB4B92" w:rsidRPr="0003621B" w:rsidRDefault="00C12120" w:rsidP="00F460BB">
            <w:pPr>
              <w:spacing w:line="360" w:lineRule="auto"/>
              <w:jc w:val="both"/>
              <w:rPr>
                <w:rFonts w:ascii="Arial" w:hAnsi="Arial"/>
                <w:b/>
                <w:bCs/>
              </w:rPr>
            </w:pPr>
            <w:r w:rsidRPr="0003621B">
              <w:rPr>
                <w:rFonts w:ascii="Arial" w:hAnsi="Arial"/>
                <w:b/>
                <w:bCs/>
              </w:rPr>
              <w:t>MS2</w:t>
            </w:r>
            <w:r w:rsidR="00572D38" w:rsidRPr="0003621B">
              <w:rPr>
                <w:rFonts w:ascii="Arial" w:hAnsi="Arial"/>
                <w:b/>
                <w:bCs/>
              </w:rPr>
              <w:t>(+)</w:t>
            </w:r>
            <w:r w:rsidRPr="0003621B">
              <w:rPr>
                <w:rFonts w:ascii="Arial" w:hAnsi="Arial"/>
                <w:b/>
                <w:bCs/>
              </w:rPr>
              <w:t>-Bro(-)</w:t>
            </w:r>
          </w:p>
        </w:tc>
      </w:tr>
      <w:tr w:rsidR="00DB4B92" w:rsidRPr="0003621B" w14:paraId="6876109E" w14:textId="77777777" w:rsidTr="00F460BB">
        <w:tc>
          <w:tcPr>
            <w:tcW w:w="9039" w:type="dxa"/>
            <w:shd w:val="clear" w:color="auto" w:fill="auto"/>
          </w:tcPr>
          <w:p w14:paraId="61F90AC0" w14:textId="77777777" w:rsidR="00DD1315" w:rsidRPr="0003621B" w:rsidRDefault="00DD1315" w:rsidP="00F460BB">
            <w:pPr>
              <w:spacing w:line="360" w:lineRule="auto"/>
              <w:jc w:val="both"/>
              <w:rPr>
                <w:rFonts w:ascii="Arial" w:hAnsi="Arial"/>
                <w:color w:val="00B050"/>
              </w:rPr>
            </w:pPr>
            <w:r w:rsidRPr="0003621B">
              <w:rPr>
                <w:rFonts w:ascii="Arial" w:hAnsi="Arial"/>
                <w:color w:val="00B050"/>
              </w:rPr>
              <w:t>Broccoli core (-)</w:t>
            </w:r>
            <w:r w:rsidR="00BA19B9" w:rsidRPr="0003621B">
              <w:rPr>
                <w:rFonts w:ascii="Arial" w:hAnsi="Arial"/>
                <w:color w:val="00B050"/>
              </w:rPr>
              <w:t xml:space="preserve">     </w:t>
            </w:r>
            <w:r w:rsidR="00BA19B9" w:rsidRPr="0003621B">
              <w:rPr>
                <w:rFonts w:ascii="Arial" w:hAnsi="Arial"/>
                <w:color w:val="7030A0"/>
              </w:rPr>
              <w:t>T7 promoter</w:t>
            </w:r>
          </w:p>
          <w:p w14:paraId="2A1E5380" w14:textId="77777777" w:rsidR="00DB4B92" w:rsidRPr="0003621B" w:rsidRDefault="00BA19B9" w:rsidP="00F460BB">
            <w:pPr>
              <w:spacing w:line="360" w:lineRule="auto"/>
              <w:jc w:val="both"/>
              <w:rPr>
                <w:rFonts w:ascii="Arial" w:hAnsi="Arial"/>
              </w:rPr>
            </w:pPr>
            <w:r w:rsidRPr="0003621B">
              <w:rPr>
                <w:rFonts w:ascii="Arial" w:hAnsi="Arial"/>
                <w:color w:val="7030A0"/>
              </w:rPr>
              <w:t>TAATACGACTCACTATA</w:t>
            </w:r>
            <w:r w:rsidR="00572D38" w:rsidRPr="0003621B">
              <w:rPr>
                <w:rFonts w:ascii="Arial" w:hAnsi="Arial"/>
              </w:rPr>
              <w:t>GGGTGGGACCCCTTTCGGGGTCCTGCTCAACTTCCTGTCGAGCTAATGCCATTTTTAATGTCTTTAGCGAGACGCTACCATGGCTATCGCTGTAGGTAGCCGGAATTCCATTCCTAGGAGGTTTGACCTGTGCGAGCTTTTAGTACCCTTGATAGGGAGAACGAGACCTTCGTCCCCTCCGTTCGCGTTTACGCGGACGGTGAGACTGAAGATAACTCATTCTCTTTAAAATATCGTTCGAACTGGACTCCCGGTCGTTTTAACTCGACTGGGGCCAAAACGAAACAGTGGCACTACCCCTCTCCGTATTCACGGGGGGCGTTAAGTGTCACATCGATAGATCAAGGTGCCTACAAGCGAAGTGGGTCATCGTGGGGTCGCCCGTACGAtGAGAAAGCCGGTTTCGGCTTCTCCCTCGACGCACGCTCCTGCTACAGCCTCTTCCCTGTAAGCCAAAACTTGACTTACATCGAAGTGCCGCAGAACGTTGCGAACCGGGCGTCGACCGAAGTCCTGCAAAAGGTCACCCAGGGTAgTTTTAACCTTGGTGTTGCTcTAGCAGAGGCCAGGTCGACAGCCTCACAACTCGCGACGCAAACCATTGCGCTCGTGAAGGCGTACACTGCCGCTCGTCGCGGTAATTGGCGCCAGGCGCTCCGCTACCTTGCCCTAAACGAAGATCGAAAGTTTCGATCAAAACACGTGGCCGGCAGGTGGTTGGAGTTGCAGTTCGGTTGGTTACCACTAATGAGTGATATCCAGGGTGCATATGAGATGCTTACGAAGGTTCACCTTCAAGAGTTTCTTCCTATGAGAGCCGTACGTCAGGTCGGTACTAACATCAAGTTAGATGGCCGTCTGTCGTATCCAGCTGCAAACTTCCAGACAACGTGCAACATATCGCGACGTATCGTGATATGGTTTTACATAAACGATGCACGTTTGGCATGGTTGTCGTCTCTAGGTATCTTGAACCCACTAGGTATAGTGTGGGAAAAGGTGCCTTTCTCATTCGTTGTCGACTGGCTCCTACCTGTAGGTAACATGCTCGAGGGCCTTACGGCCCCCGTGGGATGCTCCTACATGTCAGGAACAGTTACTGACGTAATAACGGGTGAGTCCAT</w:t>
            </w:r>
            <w:r w:rsidR="00572D38" w:rsidRPr="0003621B">
              <w:rPr>
                <w:rFonts w:ascii="Arial" w:hAnsi="Arial"/>
              </w:rPr>
              <w:lastRenderedPageBreak/>
              <w:t>CATAAGCGTTGACGCTCCCTACGGGTGGACTGTGGAGAGACAGGGCACTGCTAAGGCCCAAATCTCAGCCATGCATCGAGGGGTACAATCCGTATGGCCAACAACTGGCGCGTACGTAAAGTCTCCTTTCTCGATGGTCCATACCTTAGATGCGTTAGCATTAATCAGGCAACGGCTCTCTAGATAG</w:t>
            </w:r>
            <w:r w:rsidR="00572D38" w:rsidRPr="0003621B">
              <w:rPr>
                <w:rFonts w:ascii="Arial" w:hAnsi="Arial"/>
                <w:color w:val="00B050"/>
              </w:rPr>
              <w:t>AGCCCACACTCTACTCGACAGATACGAATATCTGGACCCGACCGTCT</w:t>
            </w:r>
            <w:r w:rsidR="00572D38" w:rsidRPr="0003621B">
              <w:rPr>
                <w:rFonts w:ascii="Arial" w:hAnsi="Arial"/>
              </w:rPr>
              <w:t>ctatctagaggGCCCTCAACCGGAGTTTGAAGCATGGCTTCTAACTTTACTCAGTTCGTTCTCGTCGACAATGGCGGAACTGGCGACGTGACTGTCGCCCCAAGCAACTTCGCTAACGGGGTCGCTGAATGGATCAGCTCTAACTCGCGTTCACAGGCTTACAAAGTAACCTGTAGCGTTCGTCAGAGCTCTGCGCAGAATCGCAAATACACCATCAAAGTCGAGGTGCCTAAAGTGGCAACCCAGACTGTTGGTGGTGTAGAGCTTCCTGTAGCCGCATGGCGTTCGTACTTAAATATGGAACTAACCATTCCAATTTTCGCTACGAATTCCGACTGCGAGCTTATTGTTAAGGCAATGCAAGGTCTCCTAAAAGATGGAAACCCGATTCCCTCAGCAATCGCAGCAAACTCCGGCATCTACTAATAGACGCCGGCCATTCAAACATGAGGATTACCCATGTCGAAGACAACAAAGAAGTTCAACTCTTTATGTATTGATCTTCCTCGCGATCTTTCTCTCGAAATTTACCAATCAATTGCTTCTGTCGCTACTGGAAGCGGTGATCCGCACAGTGACGACTTTACAGCAATTGCTTACTTAAGGGACGAATTGCTCACAAAGCATCCGACCTcAGGTTCcGGTAATGACGAGGCGACCCGTCGTACCTTAGCTATCGCTAAGCTACGGGAGGCGAATGaTcggtGCGGTCAGATAAATAGAGAAGGTTTCTTACATGACAAATCCTTGTCATGGGATCCGGATGTTTTACAAACCAGCATCCGTAGCCTTATTGGCAACCTCCTCTCTGGCTACCGATCGTCGTTGTTTGGGCAATGCACGTTCTCCAACGGTGCctCTATGGGGCACAAGTTGCAGGATGCAGCGCCTTACAAGAAGTTCGCTGAACAAGCAACCGTTACCCCCCGCGCTCTGAGAGCGGCTCTATTGGTCCGAGACCAATGTGCGCCGTGGATCAGACACGCGGTCCGCTATAACGAGTCATATGAATTTAGGCTCGTTGTAGGGAACGGAGTGTTTACAGTTCCGAAGAATAATAAAATAGATCGGGCTGCCTGTAAGGAGCCTGATATGAATATGTACCTCCAGAAAGGGGTCGGTGCcTTtATCAGACGCCGGCTCAAATCCGTTGGTATAGACCTaAATGATCAATCGATCAACCAGCGTCTGGCTCAGCAGGGCAGCGTAGATGGTTCGCTTGCGACGATAGACTTATCGTCTGCATCCGATTCCATCTCCGATCGCCTGGTGTGGAGTTTTCTCCCACCtGAGCTATATTCATATCTCGATCGTATCCGCTCACACTACGGAATCGTAGATGGCGAGACGATACGATGGGAACTATTTTCCACAATGGGAAATGGGTTCACATTTGAGCTAGAGTCCATGATATTCTGGGCAATAGTCAAAGCGACCCAAATCCATTTTGGTAACGCCGGAACCATAGGCATCTACGGGGACGATATTATATGTCCCAGTGAGATTGCACCCCGTGTGCTAGAGGCACTTGCCTACTACGGTTTTAAACCGAATCTTCGTAAAACGTTCGTGTCCGGGCTCTTTCGCGAGAGCTGCGGCGCGCACTTTTACCGTGGTGTCGATGTCAAACCGTTTTACATCAAGAAACCTGTTGACAATCTCTTCGCCCTGATGCTGATATTAAATCGGCTACGGGGTTGGGGAGTTGTCGGAGGTATGTCAGATCCACGCCTCTAcAAGGTGTGGGTACGGCTCTCCTCCCAGGTGCCTTCGATGTTCTTCGGTGGGACGGACCTCGCTGCCGACTACTACGTAGTCAGCCCGCCTA</w:t>
            </w:r>
            <w:r w:rsidR="00572D38" w:rsidRPr="0003621B">
              <w:rPr>
                <w:rFonts w:ascii="Arial" w:hAnsi="Arial"/>
              </w:rPr>
              <w:lastRenderedPageBreak/>
              <w:t>CGGCAGTCTCGGTATACACCAAGACTCCGcACGGGCGGCTGCTCGCGGATACCCGTACCTCGGGTTTCCGTCTTGCTCGTATCGCTCGAGAACGCAAGTTCTTCAGCGAAAAGCACGACAGTGGTCGCTACATAGCGTGGTTCCATACTGGAGGTGAAATCACCGACAGCATGAAGTCCGCCGGCGTGCGCGTTATACGCACTTCGGAGTGGCTAACGCCGGTTCCCACATTCCCTCAGGAGTGTGGGCCAGCGAGCTCTCCTCGGTAGCTGACCGAGGGACCCCCGTAAACGGGGTGGGTGTGCTCGAAAGAGCACGGGTcCGcgaaaGcggtGGCTCCACCGAAAGGTGGGCGGGCTTCGGCCCAGGGACCTCCCCCTAAAGAGAGGACCCGGGATTCTCCCGATTTGGTAACTAGCTGCTTGGCTAGTTACCACCC</w:t>
            </w:r>
          </w:p>
        </w:tc>
      </w:tr>
      <w:tr w:rsidR="00572D38" w:rsidRPr="0003621B" w14:paraId="03B65C04" w14:textId="77777777" w:rsidTr="00F460BB">
        <w:tc>
          <w:tcPr>
            <w:tcW w:w="9039" w:type="dxa"/>
            <w:shd w:val="clear" w:color="auto" w:fill="auto"/>
          </w:tcPr>
          <w:p w14:paraId="1468634E" w14:textId="77777777" w:rsidR="00572D38" w:rsidRPr="0003621B" w:rsidRDefault="00572D38" w:rsidP="00F460BB">
            <w:pPr>
              <w:spacing w:line="360" w:lineRule="auto"/>
              <w:jc w:val="both"/>
              <w:rPr>
                <w:rFonts w:ascii="Arial" w:hAnsi="Arial"/>
                <w:b/>
                <w:bCs/>
              </w:rPr>
            </w:pPr>
            <w:r w:rsidRPr="0003621B">
              <w:rPr>
                <w:rFonts w:ascii="Arial" w:hAnsi="Arial"/>
                <w:b/>
                <w:bCs/>
              </w:rPr>
              <w:lastRenderedPageBreak/>
              <w:t>MS2(-)-Bro(-)</w:t>
            </w:r>
          </w:p>
        </w:tc>
      </w:tr>
      <w:tr w:rsidR="00572D38" w:rsidRPr="0003621B" w14:paraId="2DE484E9" w14:textId="77777777" w:rsidTr="00F460BB">
        <w:tc>
          <w:tcPr>
            <w:tcW w:w="9039" w:type="dxa"/>
            <w:shd w:val="clear" w:color="auto" w:fill="auto"/>
          </w:tcPr>
          <w:p w14:paraId="05F4AD2B" w14:textId="77777777" w:rsidR="00E74C90" w:rsidRPr="0003621B" w:rsidRDefault="00E74C90" w:rsidP="00F460BB">
            <w:pPr>
              <w:spacing w:line="360" w:lineRule="auto"/>
              <w:jc w:val="both"/>
              <w:rPr>
                <w:rFonts w:ascii="Arial" w:hAnsi="Arial"/>
                <w:color w:val="36C115"/>
              </w:rPr>
            </w:pPr>
            <w:r w:rsidRPr="0003621B">
              <w:rPr>
                <w:rFonts w:ascii="Arial" w:hAnsi="Arial"/>
                <w:color w:val="36C115"/>
              </w:rPr>
              <w:t>Broccoli core (+)</w:t>
            </w:r>
            <w:r w:rsidR="00BA19B9" w:rsidRPr="0003621B">
              <w:rPr>
                <w:rFonts w:ascii="Arial" w:hAnsi="Arial"/>
                <w:color w:val="00B050"/>
              </w:rPr>
              <w:t xml:space="preserve">     </w:t>
            </w:r>
            <w:r w:rsidR="00BA19B9" w:rsidRPr="0003621B">
              <w:rPr>
                <w:rFonts w:ascii="Arial" w:hAnsi="Arial"/>
                <w:color w:val="7030A0"/>
              </w:rPr>
              <w:t>T7 promoter</w:t>
            </w:r>
          </w:p>
          <w:p w14:paraId="16A40871" w14:textId="77777777" w:rsidR="00572D38" w:rsidRPr="0003621B" w:rsidRDefault="00BA19B9" w:rsidP="00F460BB">
            <w:pPr>
              <w:spacing w:line="360" w:lineRule="auto"/>
              <w:jc w:val="both"/>
              <w:rPr>
                <w:rFonts w:ascii="Arial" w:hAnsi="Arial"/>
                <w:bCs/>
              </w:rPr>
            </w:pPr>
            <w:r w:rsidRPr="0003621B">
              <w:rPr>
                <w:rFonts w:ascii="Arial" w:hAnsi="Arial"/>
                <w:color w:val="7030A0"/>
              </w:rPr>
              <w:t>TAATACGACTCACTATA</w:t>
            </w:r>
            <w:r w:rsidR="00B93909" w:rsidRPr="0003621B">
              <w:rPr>
                <w:rFonts w:ascii="Arial" w:hAnsi="Arial"/>
                <w:bCs/>
              </w:rPr>
              <w:t>GGGTGGTAACTAGCCAAGCAGCTAGTTACCAAATCGGGAGAATCCCGGGTCCTCTCTTTAGGGGGAGGTCCCTGGGCCGAAGCCCGCCCACCTTTCGGTGGAGCCaccgCtttcgCGgACCCGTGCTCTTTCGAGCACACCCACCCCGTTTACGGGGGTCCCTCGGTCAGCTACCGAGGAGAGCTCGCTGGCCCACACTCCTGAGGGAATGTGGGAACCGGCGTTAGCCACTCCGAAGTGCGTATAACGCGCACGCCGGCGGACTTCATGCTGTCGGTGATTTCACCTCCAGTATGGAACCACGCTATGTAGCGACCACTGTCGTGCTTTTCGCTGAAGAACTTGCGTTCTCGAGCGATACGAGCAAGACGGAAACCCGAGGTACGGGTATCCGCGAGCAGCCGCCCGTgCGGAGTCTTGGTGTATACCGAGACTGCCGTAGGCGGGCTGACTACGTAGTAGTCGGCAGCGAGGTCCGTCCCACCGAAGAACATCGAAGGCACCTGGGAGGAGAGCCGTACCCACACCTTgTAGAGGCGTGGATCTGACATACCTCCGACAACTCCCCAACCCCGTAGCCGATTTAATATCAGCATCAGGGCGAAGAGATTGTCAACAGGTTTCTTGATGTAAAACGGTTTGACATCGACACCACGGTAAAAGTGCGCGCCGCAGCTCTCGCGAAAGAGCCCGGACACGAACGTTTTACGAAGATTCGGTTTAAAACCGTAGTAGGCAAGTGCCTCTAGCACACGGGGTGCAATCTCACTGGGACATATAATATCGTCCCCGTAGATGCCTATGGTTCCGGCGTTACCAAAATGGATTTGGGTCGCTTTGACTATTGCCCAGAATATCATGGACTCTAGCTCAAATGTGAACCCATTTCCCATTGTGGAAAATAGTTCCCATCGTATCGTCTCGCCATCTACGATTCCGTAGTGTGAGCGGATACGATCGAGATATGAATATAGCTCaGGTGGGAGAAAACTCCACACCAGGCGATCGGAGATGGAATCGGATGCAGACGATAAGTCTATCGTCGCAAGCGAACCATCTACGCTGCCCTGCTGAGCCAGACGCTGGTTGATCGATTGATCATTtAGGTCTATACCAACGGATTTGAGCCGGCGTCTGATaAAgGCACCGACCCCTTTCTGGAGGTACATATTCATATCAGGCTCCTTACAGGCAGCCCGATCTATTTTATTATTCTTCGGAACTGTAAACACTCCGTTCCCTACAACGAGCCTAAATTCATATGACTCGTTATAGCGGACCGCGTGTCTGATCCACGGCGCACATTGGTCTCGGACCAATAGAGCCGCTCTCAGAGCGCGGGGGGTAACGGTTGCTTGTTCAGCGAACTTCTTGTAAGGCGCTGCATCCTGCAACTTGTGCCCCATA</w:t>
            </w:r>
            <w:r w:rsidR="00B93909" w:rsidRPr="0003621B">
              <w:rPr>
                <w:rFonts w:ascii="Arial" w:hAnsi="Arial"/>
                <w:bCs/>
              </w:rPr>
              <w:lastRenderedPageBreak/>
              <w:t>GagGCACCGTTGGAGAACGTGCATTGCCCAAACAACGACGATCGGTAGCCAGAGAGGAGGTTGCCAATAAGGCTACGGATGCTGGTTTGTAAAACATCCGGATCCCATGACAAGGATTTGTCATGTAAGAAACCTTCTCTATTTATCTGACCGCaccgAtCATTCGCCTCCCGTAGCTTAGCGATAGCTAAGGTACGACGGGTCGCCTCGTCATTACCgGAACCTgAGGTCGGATGCTTTGTGAGCAATTCGTCCCTTAAGTAAGCAATTGCTGTAAAGTCGTCACTGTGCGGATCACCGCTTCCAGTAGCGACAGAAGCAATTGATTGGTAAATTTCGAGAGAAAGATCGCGAGGAAGATCAATACATAAAGAGTTGAACTTCTTTGTTGTCTTCGACATGGGTAATCCTCATGTTTGAATGGCCGGCGTCTATTAGTAGATGCCGGAGTTTGCTGCGATTGCTGAGGGAATCGGGTTTCCATCTTTTAGGAGACCTTGCATTGCCTTAACAATAAGCTCGCAGTCGGAATTCGTAGCGAAAATTGGAATGGTTAGTTCCATATTTAAGTACGAACGCCATGCGGCTACAGGAAGCTCTACACCACCAACAGTCTGGGTTGCCACTTTAGGCACCTCGACTTTGATGGTGTATTTGCGATTCTGCGCAGAGCTCTGACGAACGCTACAGGTTACTTTGTAAGCCTGTGAACGCGAGTTAGAGCTGATCCATTCAGCGACCCCGTTAGCGAAGTTGCTTGGGGCGACAGTCACGTCGCCAGTTCCGCCATTGTCGACGAGAACGAACTGAGTAAAGTTAGAAGCCATGCTTCAAACTCCGGTTGAGGGCcctctagatag</w:t>
            </w:r>
            <w:r w:rsidR="00B93909" w:rsidRPr="0003621B">
              <w:rPr>
                <w:rFonts w:ascii="Arial" w:hAnsi="Arial"/>
                <w:bCs/>
                <w:color w:val="36C115"/>
              </w:rPr>
              <w:t>AGACGGTCGGGTCCAGATATTCGTATCTGTCGAGTAGAGTGTGGGCT</w:t>
            </w:r>
            <w:r w:rsidR="00B93909" w:rsidRPr="0003621B">
              <w:rPr>
                <w:rFonts w:ascii="Arial" w:hAnsi="Arial"/>
                <w:bCs/>
              </w:rPr>
              <w:t>CTATCTAGAGAGCCGTTGCCTGATTAATGCTAACGCATCTAAGGTATGGACCATCGAGAAAGGAGACTTTACGTACGCGCCAGTTGTTGGCCATACGGATTGTACCCCTCGATGCATGGCTGAGATTTGGGCCTTAGCAGTGCCCTGTCTCTCCACAGTCCACCCGTAGGGAGCGTCAACGCTTATGATGGACTCACCCGTTATTACGTCAGTAACTGTTCCTGACATGTAGGAGCATCCCACGGGGGCCGTAAGGCCCTCGAGCATGTTACCTACAGGTAGGAGCCAGTCGACAACGAATGAGAAAGGCACCTTTTCCCACACTATACCTAGTGGGTTCAAGATACCTAGAGACGACAACCATGCCAAACGTGCATCGTTTATGTAAAACCATATCACGATACGTCGCGATATGTTGCACGTTGTCTGGAAGTTTGCAGCTGGATACGACAGACGGCCATCTAACTTGATGTTAGTACCGACCTGACGTACGGCTCTCATAGGAAGAAACTCTTGAAGGTGAACCTTCGTAAGCATCTCATATGCACCCTGGATATCACTCATTAGTGGTAACCAACCGAACTGCAACTCCAACCACCTGCCGGCCACGTGTTTTGATCGAAACTTTCGATCTTCGTTTAGGGCAAGGTAGCGGAGCGCCTGGCGCCAATTACCGCGACGAGCGGCAGTGTACGCCTTCACGAGCGCAATGGTTTGCGTCGCGAGTTGTGAGGCTGTCGACCTGGCCTCTGCTAgAGCAACACCAAGGTTAAAAcTACCCTGGGTGACCTTTTGCAGGACTTCGGTCGACGCCCGGTTCGCAACGTTCTGCGGCACTTCGATGTAAGTCAAGTTTTGGCTTACAGGGAAGAGGCTGTAGCAGGAGCGTGCGTCGAGGGAGAAGCCGAAACCGGCTTTCTCaTCGTACGGGCGACCCCACGATGACCCACTTCGCTTGTAGGCACCTTGATCTATCGATGTGACACTTAACGCCCCCCGTGAATACGGAGAGGGGTAGTGCCACTGTTTCGTTTTGGCCCCAGTCGAGTTAAAACGACCGGGAGTCCAGTTCGAACGATATTTTAAAGAGAATGAGTTATCTTCAGTCTCACCGTCCGCGTAAACGCGAACGGAGGGGACGAAGGTC</w:t>
            </w:r>
            <w:r w:rsidR="00B93909" w:rsidRPr="0003621B">
              <w:rPr>
                <w:rFonts w:ascii="Arial" w:hAnsi="Arial"/>
                <w:bCs/>
              </w:rPr>
              <w:lastRenderedPageBreak/>
              <w:t>TCGTTCTCCCTATCAAGGGTACTAAAAGCTCGCACAGGTCAAACCTCCTAGGAATGGAATTCCGGCTACCTACAGCGATAGCCATGGTAGCGTCTCGCTAAAGACATTAAAAATGGCATTAGCTCGACAGGAAGTTGAGCAGGACCCCGAAAGGGGTCCCACCC</w:t>
            </w:r>
          </w:p>
        </w:tc>
      </w:tr>
      <w:tr w:rsidR="00DB4B92" w:rsidRPr="0003621B" w14:paraId="47A2F612" w14:textId="77777777" w:rsidTr="00F460BB">
        <w:tc>
          <w:tcPr>
            <w:tcW w:w="9039" w:type="dxa"/>
            <w:shd w:val="clear" w:color="auto" w:fill="auto"/>
          </w:tcPr>
          <w:p w14:paraId="32CB986A" w14:textId="77777777" w:rsidR="00DB4B92" w:rsidRPr="0003621B" w:rsidRDefault="00C12120" w:rsidP="00F460BB">
            <w:pPr>
              <w:spacing w:line="360" w:lineRule="auto"/>
              <w:jc w:val="both"/>
              <w:rPr>
                <w:rFonts w:ascii="Arial" w:hAnsi="Arial"/>
                <w:b/>
                <w:bCs/>
              </w:rPr>
            </w:pPr>
            <w:r w:rsidRPr="0003621B">
              <w:rPr>
                <w:rFonts w:ascii="Arial" w:hAnsi="Arial"/>
                <w:b/>
                <w:bCs/>
              </w:rPr>
              <w:lastRenderedPageBreak/>
              <w:t>MS2</w:t>
            </w:r>
            <w:r w:rsidR="00572D38" w:rsidRPr="0003621B">
              <w:rPr>
                <w:rFonts w:ascii="Arial" w:hAnsi="Arial"/>
                <w:b/>
                <w:bCs/>
              </w:rPr>
              <w:t>(+)</w:t>
            </w:r>
            <w:r w:rsidRPr="0003621B">
              <w:rPr>
                <w:rFonts w:ascii="Arial" w:hAnsi="Arial"/>
                <w:b/>
                <w:bCs/>
              </w:rPr>
              <w:t>-Bro(+)</w:t>
            </w:r>
          </w:p>
        </w:tc>
      </w:tr>
      <w:tr w:rsidR="00DB4B92" w:rsidRPr="0003621B" w14:paraId="6877BE00" w14:textId="77777777" w:rsidTr="00F460BB">
        <w:tc>
          <w:tcPr>
            <w:tcW w:w="9039" w:type="dxa"/>
            <w:shd w:val="clear" w:color="auto" w:fill="auto"/>
          </w:tcPr>
          <w:p w14:paraId="51C6E907" w14:textId="77777777" w:rsidR="00E74C90" w:rsidRPr="0003621B" w:rsidRDefault="00E74C90" w:rsidP="00F460BB">
            <w:pPr>
              <w:spacing w:line="360" w:lineRule="auto"/>
              <w:jc w:val="both"/>
              <w:rPr>
                <w:rFonts w:ascii="Arial" w:hAnsi="Arial"/>
                <w:color w:val="36C115"/>
              </w:rPr>
            </w:pPr>
            <w:r w:rsidRPr="0003621B">
              <w:rPr>
                <w:rFonts w:ascii="Arial" w:hAnsi="Arial"/>
                <w:color w:val="36C115"/>
              </w:rPr>
              <w:t>Broccoli core (+)</w:t>
            </w:r>
            <w:r w:rsidR="00BA19B9" w:rsidRPr="0003621B">
              <w:rPr>
                <w:rFonts w:ascii="Arial" w:hAnsi="Arial"/>
                <w:color w:val="00B050"/>
              </w:rPr>
              <w:t xml:space="preserve">     </w:t>
            </w:r>
            <w:r w:rsidR="00BA19B9" w:rsidRPr="0003621B">
              <w:rPr>
                <w:rFonts w:ascii="Arial" w:hAnsi="Arial"/>
                <w:color w:val="7030A0"/>
              </w:rPr>
              <w:t>T7 promoter</w:t>
            </w:r>
          </w:p>
          <w:p w14:paraId="56E69F3D" w14:textId="77777777" w:rsidR="00DB4B92" w:rsidRPr="0003621B" w:rsidRDefault="00BA19B9" w:rsidP="00F460BB">
            <w:pPr>
              <w:spacing w:line="360" w:lineRule="auto"/>
              <w:jc w:val="both"/>
              <w:rPr>
                <w:rFonts w:ascii="Arial" w:hAnsi="Arial"/>
              </w:rPr>
            </w:pPr>
            <w:r w:rsidRPr="0003621B">
              <w:rPr>
                <w:rFonts w:ascii="Arial" w:hAnsi="Arial"/>
                <w:color w:val="7030A0"/>
              </w:rPr>
              <w:t>TAATACGACTCACTATA</w:t>
            </w:r>
            <w:r w:rsidR="00572D38" w:rsidRPr="0003621B">
              <w:rPr>
                <w:rFonts w:ascii="Arial" w:hAnsi="Arial"/>
              </w:rPr>
              <w:t>GGGTGGGACCCCTTTCGGGGTCCTGCTCAACTTCCTGTCGAGCTAATGCCATTTTTAATGTCTTTAGCGAGACGCTACCATGGCTATCGCTGTAGGTAGCCGGAATTCCATTCCTAGGAGGTTTGACCTGTGCGAGCTTTTAGTACCCTTGATAGGGAGAACGAGACCTTCGTCCCCTCCGTTCGCGTTTACGCGGACGGTGAGACTGAAGATAACTCATTCTCTTTAAAATATCGTTCGAACTGGACTCCCGGTCGTTTTAACTCGACTGGGGCCAAAACGAAACAGTGGCACTACCCCTCTCCGTATTCACGGGGGGCGTTAAGTGTCACATCGATAGATCAAGGTGCCTACAAGCGAAGTGGGTCATCGTGGGGTCGCCCGTACGAtGAGAAAGCCGGTTTCGGCTTCTCCCTCGACGCACGCTCCTGCTACAGCCTCTTCCCTGTAAGCCAAAACTTGACTTACATCGAAGTGCCGCAGAACGTTGCGAACCGGGCGTCGACCGAAGTCCTGCAAAAGGTCACCCAGGGTAgTTTTAACCTTGGTGTTGCTcTAGCAGAGGCCAGGTCGACAGCCTCACAACTCGCGACGCAAACCATTGCGCTCGTGAAGGCGTACACTGCCGCTCGTCGCGGTAATTGGCGCCAGGCGCTCCGCTACCTTGCCCTAAACGAAGATCGAAAGTTTCGATCAAAACACGTGGCCGGCAGGTGGTTGGAGTTGCAGTTCGGTTGGTTACCACTAATGAGTGATATCCAGGGTGCATATGAGATGCTTACGAAGGTTCACCTTCAAGAGTTTCTTCCTATGAGAGCCGTACGTCAGGTCGGTACTAACATCAAGTTAGATGGCCGTCTGTCGTATCCAGCTGCAAACTTCCAGACAACGTGCAACATATCGCGACGTATCGTGATATGGTTTTACATAAACGATGCACGTTTGGCATGGTTGTCGTCTCTAGGTATCTTGAACCCACTAGGTATAGTGTGGGAAAAGGTGCCTTTCTCATTCGTTGTCGACTGGCTCCTACCTGTAGGTAACATGCTCGAGGGCCTTACGGCCCCCGTGGGATGCTCCTACATGTCAGGAACAGTTACTGACGTAATAACGGGTGAGTCCATCATAAGCGTTGACGCTCCCTACGGGTGGACTGTGGAGAGACAGGGCACTGCTAAGGCCCAAATCTCAGCCATGCATCGAGGGGTACAATCCGTATGGCCAACAACTGGCGCGTACGTAAAGTCTCCTTTCTCGATGGTCCATACCTTAGATGCGTTAGCATTAATCAGGCAACGGCTCTCTAGATAG</w:t>
            </w:r>
            <w:r w:rsidR="00572D38" w:rsidRPr="0003621B">
              <w:rPr>
                <w:rFonts w:ascii="Arial" w:hAnsi="Arial"/>
                <w:color w:val="36C115"/>
              </w:rPr>
              <w:t>AGACGGTCGGGTCCAGATATTCGTATCTGTCGAGTAGAGTGTGGGCT</w:t>
            </w:r>
            <w:r w:rsidR="00572D38" w:rsidRPr="0003621B">
              <w:rPr>
                <w:rFonts w:ascii="Arial" w:hAnsi="Arial"/>
              </w:rPr>
              <w:t>ctatctagaggGCCCTCAACCGGAGTTTGAAGCATGGCTTCTAACTTTACTCAGTTCGTTCTCGTCGACAATGGCGGAACTGGCGACGTGACTGTCGCCCCAAGCAACTTCGCTAACGGGGTCGCTGAATGGATCAGCTCTAACTCGCGTTCACAGGCTTACAAAGTAACCTGTAGCGTTCGTCAGAGCTCTGCGCAGAATCGCAAATACACCATCAAAGTCGAGGTGCCTAAAGTGGCAACCCAGACTGTTGGTGGTGTAGAGCTTCCTGTAGCCGCATGGCGTTCGTACTTAAATATGGAACTAACCATTCCAATTTTCGCTACGAATTCCGACTGC</w:t>
            </w:r>
            <w:r w:rsidR="00572D38" w:rsidRPr="0003621B">
              <w:rPr>
                <w:rFonts w:ascii="Arial" w:hAnsi="Arial"/>
              </w:rPr>
              <w:lastRenderedPageBreak/>
              <w:t>GAGCTTATTGTTAAGGCAATGCAAGGTCTCCTAAAAGATGGAAACCCGATTCCCTCAGCAATCGCAGCAAACTCCGGCATCTACTAATAGACGCCGGCCATTCAAACATGAGGATTACCCATGTCGAAGACAACAAAGAAGTTCAACTCTTTATGTATTGATCTTCCTCGCGATCTTTCTCTCGAAATTTACCAATCAATTGCTTCTGTCGCTACTGGAAGCGGTGATCCGCACAGTGACGACTTTACAGCAATTGCTTACTTAAGGGACGAATTGCTCACAAAGCATCCGACCTcAGGTTCcGGTAATGACGAGGCGACCCGTCGTACCTTAGCTATCGCTAAGCTACGGGAGGCGAATGaTcggtGCGGTCAGATAAATAGAGAAGGTTTCTTACATGACAAATCCTTGTCATGGGATCCGGATGTTTTACAAACCAGCATCCGTAGCCTTATTGGCAACCTCCTCTCTGGCTACCGATCGTCGTTGTTTGGGCAATGCACGTTCTCCAACGGTGCctCTATGGGGCACAAGTTGCAGGATGCAGCGCCTTACAAGAAGTTCGCTGAACAAGCAACCGTTACCCCCCGCGCTCTGAGAGCGGCTCTATTGGTCCGAGACCAATGTGCGCCGTGGATCAGACACGCGGTCCGCTATAACGAGTCATATGAATTTAGGCTCGTTGTAGGGAACGGAGTGTTTACAGTTCCGAAGAATAATAAAATAGATCGGGCTGCCTGTAAGGAGCCTGATATGAATATGTACCTCCAGAAAGGGGTCGGTGCcTTtATCAGACGCCGGCTCAAATCCGTTGGTATAGACCTaAATGATCAATCGATCAACCAGCGTCTGGCTCAGCAGGGCAGCGTAGATGGTTCGCTTGCGACGATAGACTTATCGTCTGCATCCGATTCCATCTCCGATCGCCTGGTGTGGAGTTTTCTCCCACCtGAGCTATATTCATATCTCGATCGTATCCGCTCACACTACGGAATCGTAGATGGCGAGACGATACGATGGGAACTATTTTCCACAATGGGAAATGGGTTCACATTTGAGCTAGAGTCCATGATATTCTGGGCAATAGTCAAAGCGACCCAAATCCATTTTGGTAACGCCGGAACCATAGGCATCTACGGGGACGATATTATATGTCCCAGTGAGATTGCACCCCGTGTGCTAGAGGCACTTGCCTACTACGGTTTTAAACCGAATCTTCGTAAAACGTTCGTGTCCGGGCTCTTTCGCGAGAGCTGCGGCGCGCACTTTTACCGTGGTGTCGATGTCAAACCGTTTTACATCAAGAAACCTGTTGACAATCTCTTCGCCCTGATGCTGATATTAAATCGGCTACGGGGTTGGGGAGTTGTCGGAGGTATGTCAGATCCACGCCTCTAcAAGGTGTGGGTACGGCTCTCCTCCCAGGTGCCTTCGATGTTCTTCGGTGGGACGGACCTCGCTGCCGACTACTACGTAGTCAGCCCGCCTACGGCAGTCTCGGTATACACCAAGACTCCGcACGGGCGGCTGCTCGCGGATACCCGTACCTCGGGTTTCCGTCTTGCTCGTATCGCTCGAGAACGCAAGTTCTTCAGCGAAAAGCACGACAGTGGTCGCTACATAGCGTGGTTCCATACTGGAGGTGAAATCACCGACAGCATGAAGTCCGCCGGCGTGCGCGTTATACGCACTTCGGAGTGGCTAACGCCGGTTCCCACATTCCCTCAGGAGTGTGGGCCAGCGAGCTCTCCTCGGTAGCTGACCGAGGGACCCCCGTAAACGGGGTGGGTGTGCTCGAAAGAGCACGGGTcCGcgaaaGcggtGGCTCCACCGAAAGGTGGGCGGGCTTCGGCCCAGGGACCTCCCCCTAAAGAGAGGACCCGGGATTCTCCCGATTTGGTAACTAGCTGCTTGGCTAGTTACCACCC</w:t>
            </w:r>
          </w:p>
        </w:tc>
      </w:tr>
      <w:tr w:rsidR="005007B7" w:rsidRPr="0003621B" w14:paraId="09578A40" w14:textId="77777777" w:rsidTr="00F460BB">
        <w:tc>
          <w:tcPr>
            <w:tcW w:w="9039" w:type="dxa"/>
            <w:shd w:val="clear" w:color="auto" w:fill="auto"/>
          </w:tcPr>
          <w:p w14:paraId="54C0F3D8" w14:textId="77777777" w:rsidR="005007B7" w:rsidRPr="0003621B" w:rsidRDefault="005007B7" w:rsidP="00F460BB">
            <w:pPr>
              <w:spacing w:line="360" w:lineRule="auto"/>
              <w:jc w:val="both"/>
              <w:rPr>
                <w:rFonts w:ascii="Arial" w:hAnsi="Arial"/>
                <w:b/>
                <w:bCs/>
              </w:rPr>
            </w:pPr>
            <w:r w:rsidRPr="0003621B">
              <w:rPr>
                <w:rFonts w:ascii="Arial" w:hAnsi="Arial"/>
                <w:b/>
                <w:bCs/>
              </w:rPr>
              <w:lastRenderedPageBreak/>
              <w:t>MS2(-)-Bro(+)</w:t>
            </w:r>
          </w:p>
        </w:tc>
      </w:tr>
      <w:tr w:rsidR="005007B7" w:rsidRPr="0003621B" w14:paraId="63FB2DD2" w14:textId="77777777" w:rsidTr="00F460BB">
        <w:tc>
          <w:tcPr>
            <w:tcW w:w="9039" w:type="dxa"/>
            <w:shd w:val="clear" w:color="auto" w:fill="auto"/>
          </w:tcPr>
          <w:p w14:paraId="7E5F787C" w14:textId="77777777" w:rsidR="00A4235B" w:rsidRPr="0003621B" w:rsidRDefault="00A4235B" w:rsidP="00F460BB">
            <w:pPr>
              <w:spacing w:line="360" w:lineRule="auto"/>
              <w:jc w:val="both"/>
              <w:rPr>
                <w:rFonts w:ascii="Arial" w:hAnsi="Arial"/>
                <w:color w:val="00B050"/>
              </w:rPr>
            </w:pPr>
            <w:r w:rsidRPr="0003621B">
              <w:rPr>
                <w:rFonts w:ascii="Arial" w:hAnsi="Arial"/>
                <w:color w:val="00B050"/>
              </w:rPr>
              <w:lastRenderedPageBreak/>
              <w:t>Broccoli core (-)</w:t>
            </w:r>
            <w:r w:rsidR="00BA19B9" w:rsidRPr="0003621B">
              <w:rPr>
                <w:rFonts w:ascii="Arial" w:hAnsi="Arial"/>
                <w:color w:val="00B050"/>
              </w:rPr>
              <w:t xml:space="preserve">     </w:t>
            </w:r>
            <w:r w:rsidR="00BA19B9" w:rsidRPr="0003621B">
              <w:rPr>
                <w:rFonts w:ascii="Arial" w:hAnsi="Arial"/>
                <w:color w:val="7030A0"/>
              </w:rPr>
              <w:t>T7 promoter</w:t>
            </w:r>
          </w:p>
          <w:p w14:paraId="2F9E38F0" w14:textId="77777777" w:rsidR="005007B7" w:rsidRPr="0003621B" w:rsidRDefault="00BA19B9" w:rsidP="00F460BB">
            <w:pPr>
              <w:spacing w:line="360" w:lineRule="auto"/>
              <w:jc w:val="both"/>
              <w:rPr>
                <w:rFonts w:ascii="Arial" w:hAnsi="Arial"/>
                <w:bCs/>
              </w:rPr>
            </w:pPr>
            <w:r w:rsidRPr="0003621B">
              <w:rPr>
                <w:rFonts w:ascii="Arial" w:hAnsi="Arial"/>
                <w:color w:val="7030A0"/>
              </w:rPr>
              <w:t>TAATACGACTCACTATA</w:t>
            </w:r>
            <w:r w:rsidR="00281ECA" w:rsidRPr="0003621B">
              <w:rPr>
                <w:rFonts w:ascii="Arial" w:hAnsi="Arial"/>
                <w:bCs/>
              </w:rPr>
              <w:t>GGGTGGTAACTAGCCAAGCAGCTAGTTACCAAATCGGGAGAATCCCGGGTCCTCTCTTTAGGGGGAGGTCCCTGGGCCGAAGCCCGCCCACCTTTCGGTGGAGCCaccgCtttcgCGgACCCGTGCTCTTTCGAGCACACCCACCCCGTTTACGGGGGTCCCTCGGTCAGCTACCGAGGAGAGCTCGCTGGCCCACACTCCTGAGGGAATGTGGGAACCGGCGTTAGCCACTCCGAAGTGCGTATAACGCGCACGCCGGCGGACTTCATGCTGTCGGTGATTTCACCTCCAGTATGGAACCACGCTATGTAGCGACCACTGTCGTGCTTTTCGCTGAAGAACTTGCGTTCTCGAGCGATACGAGCAAGACGGAAACCCGAGGTACGGGTATCCGCGAGCAGCCGCCCGTgCGGAGTCTTGGTGTATACCGAGACTGCCGTAGGCGGGCTGACTACGTAGTAGTCGGCAGCGAGGTCCGTCCCACCGAAGAACATCGAAGGCACCTGGGAGGAGAGCCGTACCCACACCTTgTAGAGGCGTGGATCTGACATACCTCCGACAACTCCCCAACCCCGTAGCCGATTTAATATCAGCATCAGGGCGAAGAGATTGTCAACAGGTTTCTTGATGTAAAACGGTTTGACATCGACACCACGGTAAAAGTGCGCGCCGCAGCTCTCGCGAAAGAGCCCGGACACGAACGTTTTACGAAGATTCGGTTTAAAACCGTAGTAGGCAAGTGCCTCTAGCACACGGGGTGCAATCTCACTGGGACATATAATATCGTCCCCGTAGATGCCTATGGTTCCGGCGTTACCAAAATGGATTTGGGTCGCTTTGACTATTGCCCAGAATATCATGGACTCTAGCTCAAATGTGAACCCATTTCCCATTGTGGAAAATAGTTCCCATCGTATCGTCTCGCCATCTACGATTCCGTAGTGTGAGCGGATACGATCGAGATATGAATATAGCTCaGGTGGGAGAAAACTCCACACCAGGCGATCGGAGATGGAATCGGATGCAGACGATAAGTCTATCGTCGCAAGCGAACCATCTACGCTGCCCTGCTGAGCCAGACGCTGGTTGATCGATTGATCATTtAGGTCTATACCAACGGATTTGAGCCGGCGTCTGATaAAgGCACCGACCCCTTTCTGGAGGTACATATTCATATCAGGCTCCTTACAGGCAGCCCGATCTATTTTATTATTCTTCGGAACTGTAAACACTCCGTTCCCTACAACGAGCCTAAATTCATATGACTCGTTATAGCGGACCGCGTGTCTGATCCACGGCGCACATTGGTCTCGGACCAATAGAGCCGCTCTCAGAGCGCGGGGGGTAACGGTTGCTTGTTCAGCGAACTTCTTGTAAGGCGCTGCATCCTGCAACTTGTGCCCCATAGagGCACCGTTGGAGAACGTGCATTGCCCAAACAACGACGATCGGTAGCCAGAGAGGAGGTTGCCAATAAGGCTACGGATGCTGGTTTGTAAAACATCCGGATCCCATGACAAGGATTTGTCATGTAAGAAACCTTCTCTATTTATCTGACCGCaccgAtCATTCGCCTCCCGTAGCTTAGCGATAGCTAAGGTACGACGGGTCGCCTCGTCATTACCgGAACCTgAGGTCGGATGCTTTGTGAGCAATTCGTCCCTTAAGTAAGCAATTGCTGTAAAGTCGTCACTGTGCGGATCACCGCTTCCAGTAGCGACAGAAGCAATTGATTGGTAAATTTCGAGAGAAAGATCGCGAGGAAGATCAATACATAAAGAGTTGAACTTCTTTGTTGTCTTCGACATGGGTAATCCTCATGTTTGAATGGCCGGCGTCTATTAGTAGATGCCGGAGTTTGCTGCGATTGCTGAGGGAATCGGGTTTCCATCTTTTAGGAGACCTTGCATTGCCTTAACAATAAGCTCGCAGTCGGAATTCGTAGCGAAAATTGGAATGGTTAGTTCCATATTTAAGTACGAA</w:t>
            </w:r>
            <w:r w:rsidR="00281ECA" w:rsidRPr="0003621B">
              <w:rPr>
                <w:rFonts w:ascii="Arial" w:hAnsi="Arial"/>
                <w:bCs/>
              </w:rPr>
              <w:lastRenderedPageBreak/>
              <w:t>CGCCATGCGGCTACAGGAAGCTCTACACCACCAACAGTCTGGGTTGCCACTTTAGGCACCTCGACTTTGATGGTGTATTTGCGATTCTGCGCAGAGCTCTGACGAACGCTACAGGTTACTTTGTAAGCCTGTGAACGCGAGTTAGAGCTGATCCATTCAGCGACCCCGTTAGCGAAGTTGCTTGGGGCGACAGTCACGTCGCCAGTTCCGCCATTGTCGACGAGAACGAACTGAGTAAAGTTAGAAGCCATGCTTCAAACTCCGGTTGAGGGCcctctagatag</w:t>
            </w:r>
            <w:r w:rsidR="00281ECA" w:rsidRPr="0003621B">
              <w:rPr>
                <w:rFonts w:ascii="Arial" w:hAnsi="Arial"/>
                <w:bCs/>
                <w:color w:val="00B050"/>
              </w:rPr>
              <w:t>AGCCCACACTCTACTCGACAGATACGAATATCTGGACCCGACCGTCT</w:t>
            </w:r>
            <w:r w:rsidR="00281ECA" w:rsidRPr="0003621B">
              <w:rPr>
                <w:rFonts w:ascii="Arial" w:hAnsi="Arial"/>
                <w:bCs/>
              </w:rPr>
              <w:t>CTATCTAGAGAGCCGTTGCCTGATTAATGCTAACGCATCTAAGGTATGGACCATCGAGAAAGGAGACTTTACGTACGCGCCAGTTGTTGGCCATACGGATTGTACCCCTCGATGCATGGCTGAGATTTGGGCCTTAGCAGTGCCCTGTCTCTCCACAGTCCACCCGTAGGGAGCGTCAACGCTTATGATGGACTCACCCGTTATTACGTCAGTAACTGTTCCTGACATGTAGGAGCATCCCACGGGGGCCGTAAGGCCCTCGAGCATGTTACCTACAGGTAGGAGCCAGTCGACAACGAATGAGAAAGGCACCTTTTCCCACACTATACCTAGTGGGTTCAAGATACCTAGAGACGACAACCATGCCAAACGTGCATCGTTTATGTAAAACCATATCACGATACGTCGCGATATGTTGCACGTTGTCTGGAAGTTTGCAGCTGGATACGACAGACGGCCATCTAACTTGATGTTAGTACCGACCTGACGTACGGCTCTCATAGGAAGAAACTCTTGAAGGTGAACCTTCGTAAGCATCTCATATGCACCCTGGATATCACTCATTAGTGGTAACCAACCGAACTGCAACTCCAACCACCTGCCGGCCACGTGTTTTGATCGAAACTTTCGATCTTCGTTTAGGGCAAGGTAGCGGAGCGCCTGGCGCCAATTACCGCGACGAGCGGCAGTGTACGCCTTCACGAGCGCAATGGTTTGCGTCGCGAGTTGTGAGGCTGTCGACCTGGCCTCTGCTAgAGCAACACCAAGGTTAAAAcTACCCTGGGTGACCTTTTGCAGGACTTCGGTCGACGCCCGGTTCGCAACGTTCTGCGGCACTTCGATGTAAGTCAAGTTTTGGCTTACAGGGAAGAGGCTGTAGCAGGAGCGTGCGTCGAGGGAGAAGCCGAAACCGGCTTTCTCaTCGTACGGGCGACCCCACGATGACCCACTTCGCTTGTAGGCACCTTGATCTATCGATGTGACACTTAACGCCCCCCGTGAATACGGAGAGGGGTAGTGCCACTGTTTCGTTTTGGCCCCAGTCGAGTTAAAACGACCGGGAGTCCAGTTCGAACGATATTTTAAAGAGAATGAGTTATCTTCAGTCTCACCGTCCGCGTAAACGCGAACGGAGGGGACGAAGGTCTCGTTCTCCCTATCAAGGGTACTAAAAGCTCGCACAGGTCAAACCTCCTAGGAATGGAATTCCGGCTACCTACAGCGATAGCCATGGTAGCGTCTCGCTAAAGACATTAAAAATGGCATTAGCTCGACAGGAAGTTGAGCAGGACCCCGAAAGGGGTCCCACCC</w:t>
            </w:r>
          </w:p>
        </w:tc>
      </w:tr>
      <w:tr w:rsidR="00DB4B92" w:rsidRPr="0003621B" w14:paraId="14256760" w14:textId="77777777" w:rsidTr="00F460BB">
        <w:tc>
          <w:tcPr>
            <w:tcW w:w="9039" w:type="dxa"/>
            <w:shd w:val="clear" w:color="auto" w:fill="auto"/>
          </w:tcPr>
          <w:p w14:paraId="3619BAF0" w14:textId="77777777" w:rsidR="00DB4B92" w:rsidRPr="0003621B" w:rsidRDefault="00C12120" w:rsidP="00F460BB">
            <w:pPr>
              <w:spacing w:line="360" w:lineRule="auto"/>
              <w:jc w:val="both"/>
              <w:rPr>
                <w:rFonts w:ascii="Arial" w:hAnsi="Arial"/>
                <w:b/>
                <w:bCs/>
              </w:rPr>
            </w:pPr>
            <w:r w:rsidRPr="0003621B">
              <w:rPr>
                <w:rFonts w:ascii="Arial" w:hAnsi="Arial"/>
                <w:b/>
                <w:bCs/>
              </w:rPr>
              <w:lastRenderedPageBreak/>
              <w:t>MS2</w:t>
            </w:r>
            <w:r w:rsidR="00314749" w:rsidRPr="0003621B">
              <w:rPr>
                <w:rFonts w:ascii="Arial" w:hAnsi="Arial"/>
                <w:b/>
                <w:bCs/>
              </w:rPr>
              <w:t>(wt)</w:t>
            </w:r>
            <w:r w:rsidR="006328E3" w:rsidRPr="0003621B">
              <w:rPr>
                <w:rFonts w:ascii="Arial" w:hAnsi="Arial"/>
                <w:b/>
                <w:bCs/>
              </w:rPr>
              <w:t>(+)</w:t>
            </w:r>
          </w:p>
        </w:tc>
      </w:tr>
      <w:tr w:rsidR="00DB4B92" w:rsidRPr="0003621B" w14:paraId="2254CE93" w14:textId="77777777" w:rsidTr="00F460BB">
        <w:tc>
          <w:tcPr>
            <w:tcW w:w="9039" w:type="dxa"/>
            <w:shd w:val="clear" w:color="auto" w:fill="auto"/>
          </w:tcPr>
          <w:p w14:paraId="79FB8DB6" w14:textId="77777777" w:rsidR="00BA19B9" w:rsidRPr="0003621B" w:rsidRDefault="00BA19B9" w:rsidP="00F460BB">
            <w:pPr>
              <w:spacing w:line="360" w:lineRule="auto"/>
              <w:jc w:val="both"/>
              <w:rPr>
                <w:rFonts w:ascii="Arial" w:hAnsi="Arial"/>
                <w:color w:val="7030A0"/>
              </w:rPr>
            </w:pPr>
            <w:r w:rsidRPr="0003621B">
              <w:rPr>
                <w:rFonts w:ascii="Arial" w:hAnsi="Arial"/>
                <w:color w:val="7030A0"/>
              </w:rPr>
              <w:t>T7 promoter</w:t>
            </w:r>
          </w:p>
          <w:p w14:paraId="42787607" w14:textId="77777777" w:rsidR="00DB4B92" w:rsidRPr="0003621B" w:rsidRDefault="00BA19B9" w:rsidP="00F460BB">
            <w:pPr>
              <w:spacing w:line="360" w:lineRule="auto"/>
              <w:jc w:val="both"/>
              <w:rPr>
                <w:rFonts w:ascii="Arial" w:hAnsi="Arial"/>
              </w:rPr>
            </w:pPr>
            <w:r w:rsidRPr="0003621B">
              <w:rPr>
                <w:rFonts w:ascii="Arial" w:hAnsi="Arial"/>
                <w:color w:val="7030A0"/>
              </w:rPr>
              <w:t>TAATACGACTCACTATA</w:t>
            </w:r>
            <w:r w:rsidR="008E5F50" w:rsidRPr="0003621B">
              <w:rPr>
                <w:rFonts w:ascii="Arial" w:hAnsi="Arial"/>
              </w:rPr>
              <w:t>GGGTGGGACCCCTTTCGGGGTCCTGCTCAACTTCCTGTCGAGCTAATGCCATTTTTAATGTCTTTAGCGAGACGCTACCATGGCTATCGCTGTAGGTAGCCGGAATTCCATTCCTAGGAGGTTTGACCTGTGCGAGCTTTTAGTACCCTTGATAGGGAGAACGAGACCTTCGTCCCCTCCGTTCGCGTTTACGCGGACGGTGAGACTGAAG</w:t>
            </w:r>
            <w:r w:rsidR="008E5F50" w:rsidRPr="0003621B">
              <w:rPr>
                <w:rFonts w:ascii="Arial" w:hAnsi="Arial"/>
              </w:rPr>
              <w:lastRenderedPageBreak/>
              <w:t>ATAACTCATTCTCTTTAAAATATCGTTCGAACTGGACTCCCGGTCGTTTTAACTCGACTGGGGCCAAAACGAAACAGTGGCACTACCCCTCTCCGTATTCACGGGGGGCGTTAAGTGTCACATCGATAGATCAAGGTGCCTACAAGCGAAGTGGGTCATCGTGGGGTCGCCCGTACGAtGAGAAAGCCGGTTTCGGCTTCTCCCTCGACGCACGCTCCTGCTACAGCCTCTTCCCTGTAAGCCAAAACTTGACTTACATCGAAGTGCCGCAGAACGTTGCGAACCGGGCGTCGACCGAAGTCCTGCAAAAGGTCACCCAGGGTAgTTTTAACCTTGGTGTTGCTcTAGCAGAGGCCAGGTCGACAGCCTCACAACTCGCGACGCAAACCATTGCGCTCGTGAAGGCGTACACTGCCGCTCGTCGCGGTAATTGGCGCCAGGCGCTCCGCTACCTTGCCCTAAACGAAGATCGAAAGTTTCGATCAAAACACGTGGCCGGCAGGTGGTTGGAGTTGCAGTTCGGTTGGTTACCACTAATGAGTGATATCCAGGGTGCATATGAGATGCTTACGAAGGTTCACCTTCAAGAGTTTCTTCCTATGAGAGCCGTACGTCAGGTCGGTACTAACATCAAGTTAGATGGCCGTCTGTCGTATCCAGCTGCAAACTTCCAGACAACGTGCAACATATCGCGACGTATCGTGATATGGTTTTACATAAACGATGCACGTTTGGCATGGTTGTCGTCTCTAGGTATCTTGAACCCACTAGGTATAGTGTGGGAAAAGGTGCCTTTCTCATTCGTTGTCGACTGGCTCCTACCTGTAGGTAACATGCTCGAGGGCCTTACGGCCCCCGTGGGATGCTCCTACATGTCAGGAACAGTTACTGACGTAATAACGGGTGAGTCCATCATAAGCGTTGACGCTCCCTACGGGTGGACTGTGGAGAGACAGGGCACTGCTAAGGCCCAAATCTCAGCCATGCATCGAGGGGTACAATCCGTATGGCCAACAACTGGCGCGTACGTAAAGTCTCCTTTCTCGATGGTCCATACCTTAGATGCGTTAGCATTAATCAGGCAACGGCTCTCTAGATAGgGCCCTCAACCGGAGTTTGAAGCATGGCTTCTAACTTTACTCAGTTCGTTCTCGTCGACAATGGCGGAACTGGCGACGTGACTGTCGCCCCAAGCAACTTCGCTAACGGGGTCGCTGAATGGATCAGCTCTAACTCGCGTTCACAGGCTTACAAAGTAACCTGTAGCGTTCGTCAGAGCTCTGCGCAGAATCGCAAATACACCATCAAAGTCGAGGTGCCTAAAGTGGCAACCCAGACTGTTGGTGGTGTAGAGCTTCCTGTAGCCGCATGGCGTTCGTACTTAAATATGGAACTAACCATTCCAATTTTCGCTACGAATTCCGACTGCGAGCTTATTGTTAAGGCAATGCAAGGTCTCCTAAAAGATGGAAACCCGATTCCCTCAGCAATCGCAGCAAACTCCGGCATCTACTAATAGACGCCGGCCATTCAAACATGAGGATTACCCATGTCGAAGACAACAAAGAAGTTCAACTCTTTATGTATTGATCTTCCTCGCGATCTTTCTCTCGAAATTTACCAATCAATTGCTTCTGTCGCTACTGGAAGCGGTGATCCGCACAGTGACGACTTTACAGCAATTGCTTACTTAAGGGACGAATTGCTCACAAAGCATCCGACCTcAGGTTCcGGTAATGACGAGGCGACCCGTCGTACCTTAGCTATCGCTAAGCTACGGGAGGCGAATGaTcggtGCGGTCAGATAAATAGAGAAGGTTTCTTACATGACAAATCCTTGTCATGGGATCCGGATGTTTTACAAACCAGCATCCGTAGCCTTATTGGCAACCTCCTCTCTGGCTACCGATCGTCGTTGTTTGGGCAATGCACGTTCTCCAACGGTGCctCTATGGGGCACAAGTTGCAGGATGCAGCGCCTTACAAGAAGTTCGCTGAACAAGCAACCGTTACCCCCCGCGCTCTGAGAGCGGCTCTATTGGTCCGAGACCAATGT</w:t>
            </w:r>
            <w:r w:rsidR="008E5F50" w:rsidRPr="0003621B">
              <w:rPr>
                <w:rFonts w:ascii="Arial" w:hAnsi="Arial"/>
              </w:rPr>
              <w:lastRenderedPageBreak/>
              <w:t>GCGCCGTGGATCAGACACGCGGTCCGCTATAACGAGTCATATGAATTTAGGCTCGTTGTAGGGAACGGAGTGTTTACAGTTCCGAAGAATAATAAAATAGATCGGGCTGCCTGTAAGGAGCCTGATATGAATATGTACCTCCAGAAAGGGGTCGGTGCcTTtATCAGACGCCGGCTCAAATCCGTTGGTATAGACCTaAATGATCAATCGATCAACCAGCGTCTGGCTCAGCAGGGCAGCGTAGATGGTTCGCTTGCGACGATAGACTTATCGTCTGCATCCGATTCCATCTCCGATCGCCTGGTGTGGAGTTTTCTCCCACCtGAGCTATATTCATATCTCGATCGTATCCGCTCACACTACGGAATCGTAGATGGCGAGACGATACGATGGGAACTATTTTCCACAATGGGAAATGGGTTCACATTTGAGCTAGAGTCCATGATATTCTGGGCAATAGTCAAAGCGACCCAAATCCATTTTGGTAACGCCGGAACCATAGGCATCTACGGGGACGATATTATATGTCCCAGTGAGATTGCACCCCGTGTGCTAGAGGCACTTGCCTACTACGGTTTTAAACCGAATCTTCGTAAAACGTTCGTGTCCGGGCTCTTTCGCGAGAGCTGCGGCGCGCACTTTTACCGTGGTGTCGATGTCAAACCGTTTTACATCAAGAAACCTGTTGACAATCTCTTCGCCCTGATGCTGATATTAAATCGGCTACGGGGTTGGGGAGTTGTCGGAGGTATGTCAGATCCACGCCTCTAcAAGGTGTGGGTACGGCTCTCCTCCCAGGTGCCTTCGATGTTCTTCGGTGGGACGGACCTCGCTGCCGACTACTACGTAGTCAGCCCGCCTACGGCAGTCTCGGTATACACCAAGACTCCGcACGGGCGGCTGCTCGCGGATACCCGTACCTCGGGTTTCCGTCTTGCTCGTATCGCTCGAGAACGCAAGTTCTTCAGCGAAAAGCACGACAGTGGTCGCTACATAGCGTGGTTCCATACTGGAGGTGAAATCACCGACAGCATGAAGTCCGCCGGCGTGCGCGTTATACGCACTTCGGAGTGGCTAACGCCGGTTCCCACATTCCCTCAGGAGTGTGGGCCAGCGAGCTCTCCTCGGTAGCTGACCGAGGGACCCCCGTAAACGGGGTGGGTGTGCTCGAAAGAGCACGGGTcCGcgaaaGcggtGGCTCCACCGAAAGGTGGGCGGGCTTCGGCCCAGGGACCTCCCCCTAAAGAGAGGACCCGGGATTCTCCCGATTTGGTAACTAGCTGCTTGGCTAGTTACCACCC</w:t>
            </w:r>
          </w:p>
        </w:tc>
      </w:tr>
      <w:tr w:rsidR="005344AE" w:rsidRPr="0003621B" w14:paraId="05431E03" w14:textId="77777777" w:rsidTr="00F460BB">
        <w:tc>
          <w:tcPr>
            <w:tcW w:w="9039" w:type="dxa"/>
            <w:shd w:val="clear" w:color="auto" w:fill="auto"/>
          </w:tcPr>
          <w:p w14:paraId="29D90289" w14:textId="29A62477" w:rsidR="005344AE" w:rsidRPr="0003621B" w:rsidRDefault="005344AE" w:rsidP="00F460BB">
            <w:pPr>
              <w:spacing w:line="360" w:lineRule="auto"/>
              <w:jc w:val="both"/>
              <w:rPr>
                <w:rFonts w:ascii="Arial" w:hAnsi="Arial"/>
                <w:color w:val="7030A0"/>
              </w:rPr>
            </w:pPr>
            <w:r w:rsidRPr="0003621B">
              <w:rPr>
                <w:rFonts w:ascii="Arial" w:hAnsi="Arial"/>
                <w:b/>
                <w:bCs/>
              </w:rPr>
              <w:lastRenderedPageBreak/>
              <w:t>MS</w:t>
            </w:r>
            <w:r>
              <w:rPr>
                <w:rFonts w:ascii="Arial" w:hAnsi="Arial"/>
                <w:b/>
                <w:bCs/>
              </w:rPr>
              <w:t>RP-22 anti</w:t>
            </w:r>
          </w:p>
        </w:tc>
      </w:tr>
      <w:tr w:rsidR="005344AE" w:rsidRPr="0003621B" w14:paraId="592CAC36" w14:textId="77777777" w:rsidTr="00F460BB">
        <w:tc>
          <w:tcPr>
            <w:tcW w:w="9039" w:type="dxa"/>
            <w:shd w:val="clear" w:color="auto" w:fill="auto"/>
          </w:tcPr>
          <w:p w14:paraId="1896A84E" w14:textId="77777777" w:rsidR="005344AE" w:rsidRPr="0003621B" w:rsidRDefault="005344AE" w:rsidP="005344AE">
            <w:pPr>
              <w:spacing w:line="360" w:lineRule="auto"/>
              <w:jc w:val="both"/>
              <w:rPr>
                <w:rFonts w:ascii="Arial" w:hAnsi="Arial"/>
                <w:color w:val="7030A0"/>
              </w:rPr>
            </w:pPr>
            <w:r w:rsidRPr="0003621B">
              <w:rPr>
                <w:rFonts w:ascii="Arial" w:hAnsi="Arial"/>
                <w:color w:val="7030A0"/>
              </w:rPr>
              <w:t>T7 promoter</w:t>
            </w:r>
          </w:p>
          <w:p w14:paraId="22A54B94" w14:textId="77777777" w:rsidR="005344AE" w:rsidRDefault="005344AE" w:rsidP="00F460BB">
            <w:pPr>
              <w:spacing w:line="360" w:lineRule="auto"/>
              <w:jc w:val="both"/>
              <w:rPr>
                <w:rFonts w:ascii="Arial" w:hAnsi="Arial"/>
                <w:color w:val="000000" w:themeColor="text1"/>
              </w:rPr>
            </w:pPr>
            <w:r w:rsidRPr="0003621B">
              <w:rPr>
                <w:rFonts w:ascii="Arial" w:hAnsi="Arial"/>
                <w:color w:val="7030A0"/>
              </w:rPr>
              <w:t>TAATACGACTCACTATA</w:t>
            </w:r>
            <w:r w:rsidRPr="005344AE">
              <w:rPr>
                <w:rFonts w:ascii="Arial" w:hAnsi="Arial"/>
                <w:color w:val="000000" w:themeColor="text1"/>
              </w:rPr>
              <w:t>AGGGGTGGTAACTAGCCAATCAGCTAGTTACCAAACCGGTAGAATCCCGGGTCCTCTCTTTAGGGGGAGGTCCCTGGGCCGAAGCCCCGCCCACCTTTCGGTGGAGCCCTAGGAATGGAATTCCGGCTACCTACAGCGATAGCCATGGTAGCGTCTCGCTAAAGACATTAAAAATGGCATTAGCTCGACAGGAAGTTGAGCAGGACCCCGAAAGGGGTCCCACCCA</w:t>
            </w:r>
          </w:p>
          <w:p w14:paraId="5531FD7D" w14:textId="77777777" w:rsidR="00C866BB" w:rsidRDefault="00C866BB" w:rsidP="00F460BB">
            <w:pPr>
              <w:spacing w:line="360" w:lineRule="auto"/>
              <w:jc w:val="both"/>
              <w:rPr>
                <w:rFonts w:ascii="Arial" w:hAnsi="Arial"/>
                <w:color w:val="000000" w:themeColor="text1"/>
              </w:rPr>
            </w:pPr>
          </w:p>
          <w:p w14:paraId="7118A2DB" w14:textId="3A511F7E" w:rsidR="00C866BB" w:rsidRPr="0003621B" w:rsidRDefault="00C866BB" w:rsidP="00F460BB">
            <w:pPr>
              <w:spacing w:line="360" w:lineRule="auto"/>
              <w:jc w:val="both"/>
              <w:rPr>
                <w:rFonts w:ascii="Arial" w:hAnsi="Arial"/>
                <w:color w:val="7030A0"/>
              </w:rPr>
            </w:pPr>
          </w:p>
        </w:tc>
      </w:tr>
      <w:tr w:rsidR="00752FA7" w:rsidRPr="0003621B" w14:paraId="0CE3AF50" w14:textId="77777777" w:rsidTr="00F460BB">
        <w:tc>
          <w:tcPr>
            <w:tcW w:w="9039" w:type="dxa"/>
            <w:shd w:val="clear" w:color="auto" w:fill="auto"/>
          </w:tcPr>
          <w:p w14:paraId="2A1BF070" w14:textId="731DEA2E" w:rsidR="00752FA7" w:rsidRPr="0003621B" w:rsidRDefault="00752FA7" w:rsidP="005344AE">
            <w:pPr>
              <w:spacing w:line="360" w:lineRule="auto"/>
              <w:jc w:val="both"/>
              <w:rPr>
                <w:rFonts w:ascii="Arial" w:hAnsi="Arial"/>
                <w:color w:val="7030A0"/>
              </w:rPr>
            </w:pPr>
            <w:r>
              <w:rPr>
                <w:rFonts w:ascii="Arial" w:hAnsi="Arial"/>
                <w:b/>
                <w:bCs/>
              </w:rPr>
              <w:lastRenderedPageBreak/>
              <w:t>RQ-135-</w:t>
            </w:r>
          </w:p>
        </w:tc>
      </w:tr>
      <w:tr w:rsidR="00752FA7" w:rsidRPr="0003621B" w14:paraId="5E4390EF" w14:textId="77777777" w:rsidTr="00F460BB">
        <w:tc>
          <w:tcPr>
            <w:tcW w:w="9039" w:type="dxa"/>
            <w:shd w:val="clear" w:color="auto" w:fill="auto"/>
          </w:tcPr>
          <w:p w14:paraId="16475E4E" w14:textId="03FE6E1D" w:rsidR="00752FA7" w:rsidRDefault="00752FA7" w:rsidP="00752FA7">
            <w:pPr>
              <w:spacing w:line="360" w:lineRule="auto"/>
              <w:jc w:val="both"/>
              <w:rPr>
                <w:rFonts w:ascii="Arial" w:hAnsi="Arial"/>
                <w:color w:val="7030A0"/>
              </w:rPr>
            </w:pPr>
            <w:r w:rsidRPr="0003621B">
              <w:rPr>
                <w:rFonts w:ascii="Arial" w:hAnsi="Arial"/>
                <w:color w:val="7030A0"/>
              </w:rPr>
              <w:t>T7 promoter</w:t>
            </w:r>
          </w:p>
          <w:p w14:paraId="67951B42" w14:textId="342B4450" w:rsidR="00752FA7" w:rsidRPr="0003621B" w:rsidRDefault="00752FA7" w:rsidP="00752FA7">
            <w:pPr>
              <w:spacing w:line="360" w:lineRule="auto"/>
              <w:jc w:val="both"/>
              <w:rPr>
                <w:rFonts w:ascii="Arial" w:hAnsi="Arial"/>
                <w:color w:val="7030A0"/>
              </w:rPr>
            </w:pPr>
            <w:r w:rsidRPr="0003621B">
              <w:rPr>
                <w:rFonts w:ascii="Arial" w:hAnsi="Arial"/>
                <w:color w:val="7030A0"/>
              </w:rPr>
              <w:t>TAATACGACTCACTATA</w:t>
            </w:r>
            <w:r w:rsidR="00757121" w:rsidRPr="00757121">
              <w:rPr>
                <w:rFonts w:ascii="Arial" w:hAnsi="Arial"/>
                <w:color w:val="000000" w:themeColor="text1"/>
              </w:rPr>
              <w:t>GGGGTTCCAACCGGAAGTTGAGGGATGCCTAGGCATCCCCCGTGCGTCCCTTCGATCCTACGAGGGATTTGAGAGATGCCTAGGCATCTCCCGCGCGCCGGTTTCGGACCTCCAGTGCGTGTTACCGCACTGTTAGCCC</w:t>
            </w:r>
          </w:p>
        </w:tc>
      </w:tr>
    </w:tbl>
    <w:p w14:paraId="61411A35" w14:textId="77777777" w:rsidR="005344AE" w:rsidRPr="005344AE" w:rsidRDefault="005344AE" w:rsidP="005344AE"/>
    <w:p w14:paraId="63E558F3" w14:textId="77777777" w:rsidR="002C0E07" w:rsidRPr="0003621B" w:rsidRDefault="008A2FC0" w:rsidP="008A2FC0">
      <w:pPr>
        <w:pStyle w:val="Caption"/>
        <w:rPr>
          <w:rFonts w:ascii="Arial" w:hAnsi="Arial"/>
          <w:b w:val="0"/>
          <w:bCs w:val="0"/>
          <w:i/>
          <w:sz w:val="22"/>
          <w:szCs w:val="22"/>
        </w:rPr>
      </w:pPr>
      <w:bookmarkStart w:id="10" w:name="_Ref52131654"/>
      <w:r w:rsidRPr="0003621B">
        <w:rPr>
          <w:rFonts w:ascii="Arial" w:hAnsi="Arial"/>
          <w:i/>
          <w:sz w:val="22"/>
          <w:szCs w:val="22"/>
        </w:rPr>
        <w:t xml:space="preserve">Supplementary Table </w:t>
      </w:r>
      <w:r w:rsidRPr="0003621B">
        <w:rPr>
          <w:rFonts w:ascii="Arial" w:hAnsi="Arial"/>
          <w:i/>
          <w:sz w:val="22"/>
          <w:szCs w:val="22"/>
        </w:rPr>
        <w:fldChar w:fldCharType="begin"/>
      </w:r>
      <w:r w:rsidRPr="0003621B">
        <w:rPr>
          <w:rFonts w:ascii="Arial" w:hAnsi="Arial"/>
          <w:i/>
          <w:sz w:val="22"/>
          <w:szCs w:val="22"/>
        </w:rPr>
        <w:instrText xml:space="preserve"> SEQ Supplementary_Table \* ARABIC </w:instrText>
      </w:r>
      <w:r w:rsidRPr="0003621B">
        <w:rPr>
          <w:rFonts w:ascii="Arial" w:hAnsi="Arial"/>
          <w:i/>
          <w:sz w:val="22"/>
          <w:szCs w:val="22"/>
        </w:rPr>
        <w:fldChar w:fldCharType="separate"/>
      </w:r>
      <w:r w:rsidR="00C67A94">
        <w:rPr>
          <w:rFonts w:ascii="Arial" w:hAnsi="Arial"/>
          <w:i/>
          <w:noProof/>
          <w:sz w:val="22"/>
          <w:szCs w:val="22"/>
        </w:rPr>
        <w:t>3</w:t>
      </w:r>
      <w:r w:rsidRPr="0003621B">
        <w:rPr>
          <w:rFonts w:ascii="Arial" w:hAnsi="Arial"/>
          <w:i/>
          <w:sz w:val="22"/>
          <w:szCs w:val="22"/>
        </w:rPr>
        <w:fldChar w:fldCharType="end"/>
      </w:r>
      <w:bookmarkEnd w:id="10"/>
      <w:r w:rsidRPr="0003621B">
        <w:rPr>
          <w:rFonts w:ascii="Arial" w:hAnsi="Arial"/>
          <w:i/>
          <w:sz w:val="22"/>
          <w:szCs w:val="22"/>
        </w:rPr>
        <w:t xml:space="preserve">: </w:t>
      </w:r>
      <w:r w:rsidRPr="0003621B">
        <w:rPr>
          <w:rFonts w:ascii="Arial" w:hAnsi="Arial"/>
          <w:b w:val="0"/>
          <w:i/>
          <w:sz w:val="22"/>
          <w:szCs w:val="22"/>
        </w:rPr>
        <w:t>Expression plasmids</w:t>
      </w:r>
      <w:r w:rsidRPr="0003621B">
        <w:rPr>
          <w:rFonts w:ascii="Arial" w:hAnsi="Arial"/>
          <w:i/>
          <w:sz w:val="22"/>
          <w:szCs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8A2FC0" w:rsidRPr="0003621B" w14:paraId="353E7AE4" w14:textId="77777777" w:rsidTr="00F460BB">
        <w:tc>
          <w:tcPr>
            <w:tcW w:w="0" w:type="auto"/>
            <w:shd w:val="clear" w:color="auto" w:fill="auto"/>
          </w:tcPr>
          <w:p w14:paraId="70923D16" w14:textId="77777777" w:rsidR="008A2FC0" w:rsidRPr="0003621B" w:rsidRDefault="00805C90" w:rsidP="00F460BB">
            <w:pPr>
              <w:spacing w:line="360" w:lineRule="auto"/>
              <w:jc w:val="both"/>
              <w:rPr>
                <w:rFonts w:ascii="Arial" w:hAnsi="Arial"/>
                <w:b/>
                <w:bCs/>
              </w:rPr>
            </w:pPr>
            <w:r w:rsidRPr="0003621B">
              <w:rPr>
                <w:rFonts w:ascii="Arial" w:hAnsi="Arial"/>
                <w:b/>
                <w:bCs/>
              </w:rPr>
              <w:t>pBAD33 backbone</w:t>
            </w:r>
          </w:p>
        </w:tc>
      </w:tr>
      <w:tr w:rsidR="008A2FC0" w:rsidRPr="0003621B" w14:paraId="0518CEE2" w14:textId="77777777" w:rsidTr="00F460BB">
        <w:tc>
          <w:tcPr>
            <w:tcW w:w="0" w:type="auto"/>
            <w:shd w:val="clear" w:color="auto" w:fill="auto"/>
          </w:tcPr>
          <w:p w14:paraId="38FD4715" w14:textId="77777777" w:rsidR="008A2FC0" w:rsidRPr="0003621B" w:rsidRDefault="003B15DB" w:rsidP="00F460BB">
            <w:pPr>
              <w:spacing w:line="360" w:lineRule="auto"/>
              <w:jc w:val="both"/>
              <w:rPr>
                <w:rFonts w:ascii="Arial" w:hAnsi="Arial"/>
                <w:bCs/>
              </w:rPr>
            </w:pPr>
            <w:r w:rsidRPr="0003621B">
              <w:rPr>
                <w:rFonts w:ascii="Arial" w:hAnsi="Arial"/>
                <w:bCs/>
                <w:color w:val="00B0F0"/>
              </w:rPr>
              <w:t xml:space="preserve">P15A </w:t>
            </w:r>
            <w:proofErr w:type="spellStart"/>
            <w:r w:rsidRPr="0003621B">
              <w:rPr>
                <w:rFonts w:ascii="Arial" w:hAnsi="Arial"/>
                <w:bCs/>
                <w:color w:val="00B0F0"/>
              </w:rPr>
              <w:t>ori</w:t>
            </w:r>
            <w:proofErr w:type="spellEnd"/>
            <w:r w:rsidRPr="0003621B">
              <w:rPr>
                <w:rFonts w:ascii="Arial" w:hAnsi="Arial"/>
                <w:bCs/>
              </w:rPr>
              <w:t xml:space="preserve">     </w:t>
            </w:r>
            <w:proofErr w:type="spellStart"/>
            <w:r w:rsidRPr="0003621B">
              <w:rPr>
                <w:rFonts w:ascii="Arial" w:hAnsi="Arial"/>
                <w:bCs/>
                <w:color w:val="00B050"/>
              </w:rPr>
              <w:t>CmR</w:t>
            </w:r>
            <w:proofErr w:type="spellEnd"/>
            <w:r w:rsidRPr="0003621B">
              <w:rPr>
                <w:rFonts w:ascii="Arial" w:hAnsi="Arial"/>
                <w:bCs/>
              </w:rPr>
              <w:t xml:space="preserve">     </w:t>
            </w:r>
            <w:proofErr w:type="spellStart"/>
            <w:r w:rsidRPr="0003621B">
              <w:rPr>
                <w:rFonts w:ascii="Arial" w:hAnsi="Arial"/>
                <w:bCs/>
                <w:color w:val="FF0000"/>
              </w:rPr>
              <w:t>araBp</w:t>
            </w:r>
            <w:proofErr w:type="spellEnd"/>
          </w:p>
          <w:p w14:paraId="35122AC9" w14:textId="77777777" w:rsidR="00D56D4C" w:rsidRDefault="00D56D4C" w:rsidP="00F460BB">
            <w:pPr>
              <w:spacing w:line="360" w:lineRule="auto"/>
              <w:jc w:val="both"/>
              <w:rPr>
                <w:rFonts w:ascii="Arial" w:hAnsi="Arial"/>
                <w:bCs/>
              </w:rPr>
            </w:pPr>
            <w:r w:rsidRPr="0003621B">
              <w:rPr>
                <w:rFonts w:ascii="Arial" w:hAnsi="Arial"/>
                <w:bCs/>
              </w:rPr>
              <w:t>TTTTGTATAGAATTTACGAAGCTTGGCTGTTTTGGCGGATGAGAGAAGATTTTCAGCCTGATACAGATTAAATCAGAACGCAGAAGCGGTCTGATAAAACAGAATTTGCCTGGCGGCAGTAGCGCGGTGGTCCCACCTGACCCCATGCCGAACTCAGAAGTGAAACGCCGTAGCGCCGATGGTAGTGTGGGGTCTCCCCATGCGAGAGTAGGGAACTGCCAGGCATCAAATAAAACGAAAGGCTCAGTCGAAAGACTGGGCCTTTCGTTTTATCTGTTGTTTGTCGGTGAACGCTCTCCTGAGTAGGACAAATCCGCCGGGAGCGGATTTGAACGTTGCGAAGCAACGGCCCGGAGGGTGGCGGGCAGGACGCCCGCCATAAACTGCCAGGCATCAAATTAAGCAGAAGGCCATCCTGACGGATGGCCTTTTTGCGTTTCTACAAACTCTTTTGTTTATTTTTCTAAATACATTCAAATATGTATCCGCTCATGAGACAATAACCCTGATAAATGCTTCAATAATATTGAAAAAGGAAGAGTATGAGTATTCAACATTTCCGTGTCGCCCTTATTCCCTTTTTTGCGGCATTTTGCCTTCCTGTTTTTGCTCACCCAGAAACGCTGGTGAAAGTAAAAGATGCTGAAGATCAGTTGGGTGCA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TAACTGTCAGACCAAGTTTACTCATATATACTTTAGATTGATTTACGCGCCCTGTAGCGGCGCATTAAGCGCGGCGGGTGTGGTGGTTACGCGCAGCGTGACCGCTACACTTGCCAGCGCCCTAGCGCCCGCTCCTTTCGCTTTCTTCCCTTCCTTTCTCGCCACGTTCGCCGGCTTTCCCCGTCAAGCTCTAAATCGGGGGCTCCCTTTAGGGTTCCGATTTAGTGCTTTACGGCACCTCGACCCCAAAAAACTTGATTTGGGTGATGGTTCACGTAGTGGGCCATCGCCCTGATAGACGGTTTTTCGCCCTTTGACGTTGGAGTCCACGTTCTTTAATAGTGGACTCTTGTTCCAAACTTGAACAACACTCAACCCTATCTCGGGCTATTCTTTTGATTTATAAGGGATTTTGCCGAT</w:t>
            </w:r>
            <w:r w:rsidRPr="0003621B">
              <w:rPr>
                <w:rFonts w:ascii="Arial" w:hAnsi="Arial"/>
                <w:bCs/>
              </w:rPr>
              <w:lastRenderedPageBreak/>
              <w:t>TTCGGCCTATTGGTTAAAAAATGAGCTGATTTAACAAAAATTTAACGCGAATTTTAACAAAATATTAACGTTTACAATTTAAAAGGATCTAGGTGAAGATCCTTTTTGATAATC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CAGGCATTTGAGAAGCACACGGTCACACTGCTTCCGGTAGTCAATAAACCGGTAAACCAGCAATAGACATAAGCGGCTATTTAACGACCCTGCCCTGAACCGACGACCGGGTCGAATTTGCTTTCGAATTTCTGCCATTCATCCGCTTATTATCACTTATTCAGGCGTAGCACCAGGCGTTTAAGGGCACCAATAACTGCCTTAAAAAAATTA</w:t>
            </w:r>
            <w:r w:rsidRPr="0003621B">
              <w:rPr>
                <w:rFonts w:ascii="Arial" w:hAnsi="Arial"/>
                <w:bCs/>
                <w:color w:val="00B050"/>
              </w:rPr>
              <w:t>CGCCCCGCCCTGCCACTCATCGCAGTACTGTTGTAATTCATTAAGCATTCTGCCGACATGGAAGCCATCACAGACGGCATGATGAACCTGAATCGCCAGCGGCATCAGCACCTTGTCGCCTTGCGTATAATATTTGCCCATGGTGAAAACGGGGGCGAAGAAGTTGTCCATATTGGCCACGTTTAAATCAAAACTGGTGAAACTCACCCAGGGATTGGCTGAGACGAAAAACATATTCTCAATAAACCCTTTAGG</w:t>
            </w:r>
            <w:r w:rsidRPr="0003621B">
              <w:rPr>
                <w:rFonts w:ascii="Arial" w:hAnsi="Arial"/>
                <w:bCs/>
              </w:rPr>
              <w:t>GAAATAGGCCAGGTTTTCACCGTAACACGCCACATCTTGCGAATATATGTGTAGAAACTGCCGGAAATCGTCGTGGTATTCACTCCAGAGCGATGAAAACGTTTCAGTTTGCTCATGGAAAACGGTGTAACAAGGGTGAACACTATCCCATATCACCAGCTCACCGTCTTTCATTGCCATACGGAATTCCGGATGAGCATTCATCAGGCGGGCAAGAATGTGAATAAAGGCCGGATAAAACTTGTGCTTATTTTTCTTTACGGTCTTTAAAAAGGCCGTAATATCCAGCTGAACGGTCTGGTTATAGGTACATTGAGCAACTGACTGAAATGCCTCAAAATGTTCTTTACGATGCCATTGGGATATATCAACGGTGGTATATCCAGTGATTTTTTTCTCCATTTTAGCTTCCTTAGCTCCTGAAAATCTCGATAACTCAAAAAATACGCCCGGTAGTGATCTTATTTCATTATGGTGAAAGTTGGAACCTCTTACGTGCCGATCAACGTCTCATTTTCGCCAAAAGTTGGCCCAGGGCTTCCCGGTATCAACAGGGACACCAGGATTTATTTATTCTGCGAAGTGATCTTCCGTCACAGGTATTTATTCGGCGCAAAGTGCGTCGGGTGATGCTGCCAACTTACTGATTTAGTGTATGATGGTGTTTTTGAGGTGCTCCAGTGGCTTCTGTTTCTATCAGCTGTCCCTCCTGTTCAGCTACTGACGGGGTGGTGCGTAACGGCAAAAGCACCGCCGGACATCA</w:t>
            </w:r>
            <w:r w:rsidRPr="0003621B">
              <w:rPr>
                <w:rFonts w:ascii="Arial" w:hAnsi="Arial"/>
                <w:bCs/>
                <w:color w:val="00B0F0"/>
              </w:rPr>
              <w:t>GCGCTAGCGGAGTGTATACTGGCTTACTATGTTGGCACTGATGAGGGTGTCAGTGAAGTGCTTCATGTGGCAGGAGAAAAAAGGCTGCACCGGTGCGTCAGCAGAATATGTGATACAGGATATATTCCGCTTCCTCGCTCACTGACTCGCTACGCTCGGTCGTTCGACTGCGGCGAGCGGAAATGGCTTACGAACGGGGCGGAGATTTCCTGGAAGATGCCAGGAAGATACTTAACAGGGAAGTGAGAGGGCCGC</w:t>
            </w:r>
            <w:r w:rsidRPr="0003621B">
              <w:rPr>
                <w:rFonts w:ascii="Arial" w:hAnsi="Arial"/>
                <w:bCs/>
              </w:rPr>
              <w:t>GGCAAAGCCGTTTTTCCATAGGCTCCGCCCCCCTGACAAGCATCACGAAATCTGACGCTCAAATCAGTGGTGGCGAAACCCGACAGGACTATAAAGATACCAGGCGTTTCCCCCTGGCGGCTCCCTCGTGCGCTCTCCTGTTCCTGCCTTTCGG</w:t>
            </w:r>
            <w:r w:rsidRPr="0003621B">
              <w:rPr>
                <w:rFonts w:ascii="Arial" w:hAnsi="Arial"/>
                <w:bCs/>
              </w:rPr>
              <w:lastRenderedPageBreak/>
              <w:t>TTTACCGGTGTCATTCCGCTGTTATGGCCGCGTTTGTCTCATTCCACGCCTGACACTCAGTTCCGGGTAGGCAGTTCGCTCCAAGCTGGACTGTATGCACGAACCCCCCGTTCAGTCCGACCGCTGCGCCTTATCCGGTAACTATCGTCTTGAGTCCAACCCGGAAAGACATGCAAAAGCACCACTGGCAGCAGCCACTGGTAATTGATTTAGAGGAGTTAGTCTTGAAGTCATGCGCCGGTTAAGGCTAAACTGAAAGGACAAGTTTTGGTGACTGCGCTCCTCCAAGCCAGTTACCTCGGTTCAAAGAGTTGGTAGCTCAGAGAACCTTCGAAAAACCGCCCTGCAAGGCGGTTTTTTCGTTTTCAGAGCAAGAGATTACGCGCAGACCAAAACGATCTCAAGAAGATCATCTTATTAATCAGATAAAATATTTCTAGGCTCATGAGCCCGAAGTGGCGAGCCCGATCTTCCCCATCGGTGATGTCGGCGATATAGGCGCCAGCAACCGCACCTGTGGCGCCGGTGATGCCGGCCACGATGCGTCCGGCGTAGAGGATCTGCTCATGTTTGACAGCTTATCATCGATGCATAATGTGCCTGTCAAATGGACGAAGCAGGGATTCTGCAAACCCTATGCTACTCCGTCAAGCCGTCAATTGTCTGATTCGTTACCAATTATGACAACTTGACGGCTACATCATTCACTTTTTCTTCACAACCGGCACGGAACTCGCTCGGGCTGGCCCCGGTGCATTTTTTAAATACCCGCGAGAAATAGAGTTGATCGTCAAAACCAACATTGCGACCGACGGTGGCGATAGGCATCCGGGTGGTGCTCAAAAGCAGCTTCGCCTGGCTGATACGTTGGTCCTCGCGCCAGCTTAAGACGCTAATCCCTAACTGCTGGCGGAAAAGATGTGACAGACGCGACGGCGACAAGCAAACATGCTGTGCGACGCTGGCGATATCAAAATTGCTGTCTGCCAGGTGATCGCTGATGTACTGACAAGCCTCGCGTAC</w:t>
            </w:r>
            <w:r w:rsidRPr="0003621B">
              <w:rPr>
                <w:rFonts w:ascii="Arial" w:hAnsi="Arial"/>
              </w:rPr>
              <w:t xml:space="preserve"> </w:t>
            </w:r>
            <w:r w:rsidRPr="0003621B">
              <w:rPr>
                <w:rFonts w:ascii="Arial" w:hAnsi="Arial"/>
                <w:bCs/>
              </w:rPr>
              <w:t>CCGATTATCCATCGGTGGATGGAGCGACTCGTTAATCGCTTCCATGCGCCGCAGTAACAATTGCTCAAGCAGATTTATCGCCAGCAGCTCCGAATAGCGCCCTTCCCCTTGCCCGGCGTTAATGATTTGCCCAAACAGGTCGCTGAAATGCGGCTGGTGCGCTTCATCCGGGCGAAAGAACCCCGTATTGGCAAATATTGACGGCCAGTTAAGCCATTCATGCCAGTAGGCGCGCGGACGAAAGTAAACCCACTGGTGATACCATTCGCGAGCCTCCGGATGACGACCGTAGTGATGAATCTCTCCTGGCGGGAACAGCAAAATATCACCCGGTCGGCAAACAAATTCTCGTCCCTGATTTTTCACCACCCCCTGACCGCGAATGGTGAGATTGAGAATATAACCTTTCATTCCCAGCGGTCGGTCGATAAAAAAATCGAGATAACCGTTGGCCTCAATCGGCGTTAAACCCGCCACCAGATGGGCATTAAACGAGTATCCCGGCAGCAGGGGATCATTTTGCGCTTCAGCCATACTTTTCATACTCCCGCCATTCAGAGAAGAAACCAATTGTCCATATTGCATCAGACATTGCCGTCACTGCGTCTTTTACTGGCTCTTCTCGCTAACCAAACCGGTAACCCCGCTTATTAAAAGCATTCTGTAACAAAGCGGGACCAAAGCCATGACAAAAACGCGTAACAAAAGTGTCTATAATCACGGCAGAAAAGTCCACATTGATTATTTGCACGGCGTCACACTTTGCTATGCCATAGCATTTTTATCCATAAGATTAGCGGATCCTACCTGACGCTTTTTATCGCAACTCTCTACT</w:t>
            </w:r>
            <w:r w:rsidRPr="0003621B">
              <w:rPr>
                <w:rFonts w:ascii="Arial" w:hAnsi="Arial"/>
                <w:bCs/>
                <w:color w:val="FF0000"/>
              </w:rPr>
              <w:t>GTTTCTCCATACCCGTTTTTTTGGGCTAGC</w:t>
            </w:r>
            <w:r w:rsidRPr="0003621B">
              <w:rPr>
                <w:rFonts w:ascii="Arial" w:hAnsi="Arial"/>
                <w:bCs/>
              </w:rPr>
              <w:t>AGGAGGAATTCACC</w:t>
            </w:r>
          </w:p>
          <w:p w14:paraId="679CCAB1" w14:textId="79D680A5" w:rsidR="00C866BB" w:rsidRPr="0003621B" w:rsidRDefault="00C866BB" w:rsidP="00F460BB">
            <w:pPr>
              <w:spacing w:line="360" w:lineRule="auto"/>
              <w:jc w:val="both"/>
              <w:rPr>
                <w:rFonts w:ascii="Arial" w:hAnsi="Arial"/>
                <w:bCs/>
              </w:rPr>
            </w:pPr>
          </w:p>
        </w:tc>
      </w:tr>
      <w:tr w:rsidR="008A2FC0" w:rsidRPr="0003621B" w14:paraId="6537E08D" w14:textId="77777777" w:rsidTr="00F460BB">
        <w:tc>
          <w:tcPr>
            <w:tcW w:w="0" w:type="auto"/>
            <w:shd w:val="clear" w:color="auto" w:fill="auto"/>
          </w:tcPr>
          <w:p w14:paraId="23C55AC4" w14:textId="77777777" w:rsidR="008A2FC0" w:rsidRPr="0003621B" w:rsidRDefault="00805C90" w:rsidP="00F460BB">
            <w:pPr>
              <w:spacing w:line="360" w:lineRule="auto"/>
              <w:jc w:val="both"/>
              <w:rPr>
                <w:rFonts w:ascii="Arial" w:hAnsi="Arial"/>
                <w:b/>
                <w:bCs/>
              </w:rPr>
            </w:pPr>
            <w:r w:rsidRPr="0003621B">
              <w:rPr>
                <w:rFonts w:ascii="Arial" w:hAnsi="Arial"/>
                <w:b/>
                <w:bCs/>
              </w:rPr>
              <w:lastRenderedPageBreak/>
              <w:t>His</w:t>
            </w:r>
            <w:r w:rsidRPr="0003621B">
              <w:rPr>
                <w:rFonts w:ascii="Arial" w:hAnsi="Arial"/>
                <w:b/>
                <w:bCs/>
                <w:vertAlign w:val="subscript"/>
              </w:rPr>
              <w:t>6</w:t>
            </w:r>
            <w:r w:rsidRPr="0003621B">
              <w:rPr>
                <w:rFonts w:ascii="Arial" w:hAnsi="Arial"/>
                <w:b/>
                <w:bCs/>
              </w:rPr>
              <w:t>-MS2rep</w:t>
            </w:r>
            <w:r w:rsidR="005264BF" w:rsidRPr="0003621B">
              <w:rPr>
                <w:rFonts w:ascii="Arial" w:hAnsi="Arial"/>
                <w:b/>
                <w:bCs/>
              </w:rPr>
              <w:t xml:space="preserve"> insert</w:t>
            </w:r>
          </w:p>
        </w:tc>
      </w:tr>
      <w:tr w:rsidR="008A2FC0" w:rsidRPr="0003621B" w14:paraId="703A8E6D" w14:textId="77777777" w:rsidTr="00F460BB">
        <w:tc>
          <w:tcPr>
            <w:tcW w:w="0" w:type="auto"/>
            <w:shd w:val="clear" w:color="auto" w:fill="auto"/>
          </w:tcPr>
          <w:p w14:paraId="2BAE68C6" w14:textId="77777777" w:rsidR="008A2FC0" w:rsidRPr="0003621B" w:rsidRDefault="00CD640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424F7915" w14:textId="77777777" w:rsidR="00CD6404" w:rsidRDefault="00CD6404" w:rsidP="00F460BB">
            <w:pPr>
              <w:spacing w:line="360" w:lineRule="auto"/>
              <w:jc w:val="both"/>
              <w:rPr>
                <w:rFonts w:ascii="Arial" w:hAnsi="Arial"/>
                <w:bCs/>
                <w:color w:val="FF0000"/>
              </w:rPr>
            </w:pPr>
            <w:r w:rsidRPr="0003621B">
              <w:rPr>
                <w:rFonts w:ascii="Arial" w:hAnsi="Arial"/>
                <w:bCs/>
                <w:color w:val="00B050"/>
              </w:rPr>
              <w:t>ATG</w:t>
            </w:r>
            <w:r w:rsidR="005354D5" w:rsidRPr="0003621B">
              <w:rPr>
                <w:rFonts w:ascii="Arial" w:hAnsi="Arial"/>
                <w:bCs/>
                <w:color w:val="000000"/>
              </w:rPr>
              <w:t>CATCACCATCACCATCACTCGAAGACAACAAAGAAGTTCAACTCTTTATGTATTGATCTTCCTCGCGATCTTTCTCTCGAAATTTACCAATCAATTGCTTCTGTCGCTACTGGAAGCGGTGATCCGCACAGTGACGACTTTACAGCAATTGCTTACTTAAGGGACGAATTGCTCACAAAGCATCCGACCTTAGGTTCTGGTAATGACGAGGCGACCCGTCGTACCTTAGCTATCGCTAAGCTACGGGAGGCGAATGATCGGTGCGGTCAGATAAATAGAGAAGGTTTCTTACATGACAAATCCTTGTCATGGGATCCGGATGTTTTACAAACCAGCATCCGTAGCCTTATTGGCAACCTCCTCTCTGGCTACCGATCGTCGTTGTTTGGGCAATGCACGTTCTCCAACGGTGCCTCTATGGGGCACAAGTTGCAGGATGCAGCGCCCTACAAGAAGTTCGCTGAACAAGCAACCGTTACCCCCCGCGCTCTGAGAGCGGCTCTATTGGTCCGAGACCAATGTGCGCCGTGGATCAGACACGCGGTCCGCTATAACGAGTCATATGAGTTTAGGCTCGTTGTAGGGAACGGAGTGTTTACAGTTCCGAAGAATAATAAAATAGATCGGGCTGCCTGTAAGGAGCCTGATATGAATATGTACCTCCAGAAAGGGGTCGGTGCCTTTATCAGACGCCGGCTCAAATCCGTTGGTATAGACCTGAATGATCAATCGATCAACCAGCGTCTGGCTCAGCAGGGCAGCGTAGATGGTTCGCTTGCGACGATAGACTTATCGTCTGCATCCGATTCCATCTCCGATCGCCTGGTGTGGAGTTTTCTCCCACCTGAGCTATATTCATATCTCGATCGTATCCGCTCACACTACGGAATCGTAGATGGCGAGACGATACGATGGGAACTATTTTCCACAATGGGAAATGGGTTCACATTTGAGCTAGAGTCCATGATATTCTGGGCAATAGTCAAAGCGACCCAAATCCATTTTGGTAACGCCGGAACCATAGGCATCTACGGGGACGATATTATATGCCCCAGTGAGATTGCACCCCGTGTGCTAGAGGCACTTGCCTACTACGGTTTTAAACCGAATCTTCGCAAAACGTTCGTGTCCGGGCTCTTTCGCGAGAGCTGCGGCGCGCACTTTTACCGTGGTGTCGATGTCAAACCGTTTTACATCAAGAAACCTGTTGACAATCTCTTCGCCCTGATGCTGATATTAAATCGGCTACGGGGTTGGGGAGTTGTCGGAGGTATGTCAGATCCACGCCTCTACAAGGTGTGGGTACGGCTCTCCTCCCAGGTGCCTTCGATGTTCTTCGGTGGGACGGACCTCGCTGCCGACTACTACGTAGTCAGCCCGCCTACGGCAGTCTCGGTATACACCAAGACTCCGTACGGGCGGCTGCTCGCGGATACCCGTACCTCGGGTTTCCGTCTTGCTCGTATCGCTCGAGAACGCAAGTTCTTCAGCGAAAAGCACGACAGTGGTCGCTACATAGCGTGGTTCCATACTGGAGGTGAAATCACCGACAGCATGAAGTCCGCCGGCGTGCGCGTTATACGCACTTCGGAGTGGCTAACGCCGGTTCCCACATTCCCTCAGGAGTGTGGGCCAGCGAGCTCTCCTCGG</w:t>
            </w:r>
            <w:r w:rsidRPr="0003621B">
              <w:rPr>
                <w:rFonts w:ascii="Arial" w:hAnsi="Arial"/>
                <w:bCs/>
                <w:color w:val="FF0000"/>
              </w:rPr>
              <w:t>TAA</w:t>
            </w:r>
          </w:p>
          <w:p w14:paraId="5086D3AA" w14:textId="77777777" w:rsidR="00C866BB" w:rsidRDefault="00C866BB" w:rsidP="00F460BB">
            <w:pPr>
              <w:spacing w:line="360" w:lineRule="auto"/>
              <w:jc w:val="both"/>
              <w:rPr>
                <w:rFonts w:ascii="Arial" w:hAnsi="Arial"/>
                <w:bCs/>
                <w:color w:val="FF0000"/>
              </w:rPr>
            </w:pPr>
          </w:p>
          <w:p w14:paraId="5CF64ED1" w14:textId="7DE4E089" w:rsidR="00C866BB" w:rsidRPr="0003621B" w:rsidRDefault="00C866BB" w:rsidP="00F460BB">
            <w:pPr>
              <w:spacing w:line="360" w:lineRule="auto"/>
              <w:jc w:val="both"/>
              <w:rPr>
                <w:rFonts w:ascii="Arial" w:hAnsi="Arial"/>
                <w:bCs/>
              </w:rPr>
            </w:pPr>
          </w:p>
        </w:tc>
      </w:tr>
      <w:tr w:rsidR="008A2FC0" w:rsidRPr="0003621B" w14:paraId="174A0B5D" w14:textId="77777777" w:rsidTr="00F460BB">
        <w:tc>
          <w:tcPr>
            <w:tcW w:w="0" w:type="auto"/>
            <w:shd w:val="clear" w:color="auto" w:fill="auto"/>
          </w:tcPr>
          <w:p w14:paraId="1176D806" w14:textId="03613065" w:rsidR="008A2FC0" w:rsidRPr="0003621B" w:rsidRDefault="00805C90" w:rsidP="00F460BB">
            <w:pPr>
              <w:spacing w:line="360" w:lineRule="auto"/>
              <w:jc w:val="both"/>
              <w:rPr>
                <w:rFonts w:ascii="Arial" w:hAnsi="Arial"/>
                <w:b/>
                <w:bCs/>
              </w:rPr>
            </w:pPr>
            <w:r w:rsidRPr="0003621B">
              <w:rPr>
                <w:rFonts w:ascii="Arial" w:hAnsi="Arial"/>
                <w:b/>
                <w:bCs/>
              </w:rPr>
              <w:lastRenderedPageBreak/>
              <w:t>Qβrep</w:t>
            </w:r>
            <w:r w:rsidR="00747F01" w:rsidRPr="0003621B">
              <w:rPr>
                <w:rFonts w:ascii="Arial" w:hAnsi="Arial"/>
                <w:b/>
                <w:bCs/>
              </w:rPr>
              <w:t>-His</w:t>
            </w:r>
            <w:r w:rsidR="00747F01" w:rsidRPr="0003621B">
              <w:rPr>
                <w:rFonts w:ascii="Arial" w:hAnsi="Arial"/>
                <w:b/>
                <w:bCs/>
                <w:vertAlign w:val="subscript"/>
              </w:rPr>
              <w:t>6</w:t>
            </w:r>
            <w:r w:rsidR="005264BF" w:rsidRPr="0003621B">
              <w:rPr>
                <w:rFonts w:ascii="Arial" w:hAnsi="Arial"/>
                <w:b/>
                <w:bCs/>
              </w:rPr>
              <w:t xml:space="preserve"> insert</w:t>
            </w:r>
          </w:p>
        </w:tc>
      </w:tr>
      <w:tr w:rsidR="008A2FC0" w:rsidRPr="0003621B" w14:paraId="00D882DA" w14:textId="77777777" w:rsidTr="00F460BB">
        <w:tc>
          <w:tcPr>
            <w:tcW w:w="0" w:type="auto"/>
            <w:shd w:val="clear" w:color="auto" w:fill="auto"/>
          </w:tcPr>
          <w:p w14:paraId="0EA2B692"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1342B2F8" w14:textId="77777777" w:rsidR="008A2FC0" w:rsidRPr="0003621B" w:rsidRDefault="003D0E14" w:rsidP="00F460BB">
            <w:pPr>
              <w:spacing w:line="360" w:lineRule="auto"/>
              <w:jc w:val="both"/>
              <w:rPr>
                <w:rFonts w:ascii="Arial" w:hAnsi="Arial"/>
                <w:bCs/>
              </w:rPr>
            </w:pPr>
            <w:r w:rsidRPr="0003621B">
              <w:rPr>
                <w:rFonts w:ascii="Arial" w:hAnsi="Arial"/>
                <w:bCs/>
                <w:color w:val="00B050"/>
              </w:rPr>
              <w:t>ATG</w:t>
            </w:r>
            <w:r w:rsidR="00150B31" w:rsidRPr="0003621B">
              <w:rPr>
                <w:rFonts w:ascii="Arial" w:hAnsi="Arial"/>
                <w:bCs/>
                <w:color w:val="000000"/>
              </w:rPr>
              <w:t>TCTAAGACAGCATCTTCGCGTAACTCTCTCAGCGCACAATTGCGCCGAGCCGCGAACACAAGAATTGAGGTTGAAGGTAACCTCGCACTTTCCATTGCCAACGATTTACTGTTGGCCTATGGTCAGTCGCCATTTAACTCTGAGGCTGAGTGTATTTCATTCAGCCCGAGATTCGACGGGACCCCGGATGACTTTAGGATAAATTATCTTAAAGCCGAGATCATGTCGAAGTATGACGACTTCAGCCTAGGTATTGATACCGAAGCTGTTGCCTGGGAGAAGTTCCTGGCAGCAGAGGCTGAATGTGCTTTAACGAACGCTCGTCTCTATAGGCCTGACTACAGTGAGGATTTCAATTTCTCACTGGGCGAGTCATGTATACACATGGCTCGTAGAAAAATAGCCAAGCTAATAGGAGATGTTCCGTCCGTTGAGGGTATGTTGCGTCACTGCCGATTTTCTGGCGGTGCTACAACAACGAATAACCGTTCGTACGGTCATCCGTCCTTCAAGTTTGCGCTTCCGCAAGCGTGTACGCCTCGGGCTTTGAAGTATGTTTTAGCTCTCAGAGCTTCTACACATTTCGATATCAGAATTTCTGATATTAGCCCTTTTAATAAAGCAGTTACTGTACCTAAGAACAGTAAGACAGATCGTTGTATTGCTATCGAACCTGGTTGGAATATGTTTTTCCAACTGGGTATCGGTGGCATTCTACGCGATCGGTTGCGTTGCTGGGGTATCGATCTGAATGATCAGACGATAAATCAGCGCCGCGCTCACGAAGGCTCCGTTACTAATAACTTAGCAACGGTTGATCTCTCAGCGGCAAGCGATTCTATATCTCTTGCCCTCTGTGAGCTCTTATTGCCCCCAGGCTGGTTTGAGGTTCTTATGGACCTCAGATCACCTAAGGGGCGATTGCCTGACGGTAGTGTTGTTACCTACGAGAAGATTTCTTCTATGGGTAACGGTTACACATTCGAGCTCGAGTCGCTTATTTTTGCTTCTCTCGCTCGTTCCGTTTGTGAGATACTGGACTTAGACTCGTCTGAGGTCACTGTTTACGGAGACGATATTATTTTACCGTCCTGTGCAGTCCCTGCCCTCCGGGAAGTTTTTAAGTATGTTGGTTTTACGACCAATACTAAAAAGACTTTTTCCGAGGGGCCGTTCAGAGAGTCGTGCGGCAAGCACTACTATTCTGGCGTAGATGTTACTCCCTTTTACATACGTCACCGTATAGTGAGTCCTGCCGATTTAATACTGGTTTTGAATAACCTATATCGGTGGGCCACAATTGACGGCGTATGGGATCCTAGGGCCCATTCTGTGTACCTCAAGTATCGTAAGTTGCTGCCTAAACAGCTGCAACGTAATACTATACCTGATGGTTACGGTGATGGTGCCCTCGTCGGATCGGTCCTAATCAATCCTTTCGCGAAAAACCGCGGGTGGATCCGGTACGTACCGGTGATTACGGACCATACAAGGGACCGAGAGCGCGCTGAGTTGGGGTCGTATCTCTACGACCTCTTCTCGCGTTGTCTCTCGGAAAGTAACGATGGGTTGCCTCTTAGGGGTCCATCGGGTTGCGATTCTGCGGATCTATTTGCCATCGATCAGCTTATCTGTAGGAGTAATCCTACGAAGATAAGCAGGTCTACCGGCAAATTCGATATACAGTATATCGCGTGCAGTAGCCGTGTTCTGGCACCCTACGGGGTCTTCCAGGGCACGAAGGTTGCGTCTCTACACGAGGCGCACCACCACCACCACCAC</w:t>
            </w:r>
            <w:r w:rsidRPr="0003621B">
              <w:rPr>
                <w:rFonts w:ascii="Arial" w:hAnsi="Arial"/>
                <w:bCs/>
                <w:color w:val="FF0000"/>
              </w:rPr>
              <w:t>TAA</w:t>
            </w:r>
          </w:p>
        </w:tc>
      </w:tr>
      <w:tr w:rsidR="008A2FC0" w:rsidRPr="0003621B" w14:paraId="3887B966" w14:textId="77777777" w:rsidTr="00F460BB">
        <w:tc>
          <w:tcPr>
            <w:tcW w:w="0" w:type="auto"/>
            <w:shd w:val="clear" w:color="auto" w:fill="auto"/>
          </w:tcPr>
          <w:p w14:paraId="0D20A5DD" w14:textId="77777777" w:rsidR="008A2FC0" w:rsidRPr="0003621B" w:rsidRDefault="005264BF" w:rsidP="00F460BB">
            <w:pPr>
              <w:spacing w:line="360" w:lineRule="auto"/>
              <w:jc w:val="both"/>
              <w:rPr>
                <w:rFonts w:ascii="Arial" w:hAnsi="Arial"/>
                <w:b/>
                <w:bCs/>
              </w:rPr>
            </w:pPr>
            <w:r w:rsidRPr="0003621B">
              <w:rPr>
                <w:rFonts w:ascii="Arial" w:hAnsi="Arial"/>
                <w:b/>
                <w:bCs/>
              </w:rPr>
              <w:lastRenderedPageBreak/>
              <w:t>EF-Tu-His</w:t>
            </w:r>
            <w:r w:rsidRPr="0003621B">
              <w:rPr>
                <w:rFonts w:ascii="Arial" w:hAnsi="Arial"/>
                <w:b/>
                <w:bCs/>
                <w:vertAlign w:val="subscript"/>
              </w:rPr>
              <w:t>6</w:t>
            </w:r>
            <w:r w:rsidRPr="0003621B">
              <w:rPr>
                <w:rFonts w:ascii="Arial" w:hAnsi="Arial"/>
                <w:b/>
                <w:bCs/>
              </w:rPr>
              <w:t xml:space="preserve"> insert</w:t>
            </w:r>
          </w:p>
        </w:tc>
      </w:tr>
      <w:tr w:rsidR="005264BF" w:rsidRPr="0003621B" w14:paraId="2EAC2637" w14:textId="77777777" w:rsidTr="00F460BB">
        <w:tc>
          <w:tcPr>
            <w:tcW w:w="0" w:type="auto"/>
            <w:shd w:val="clear" w:color="auto" w:fill="auto"/>
          </w:tcPr>
          <w:p w14:paraId="49E0402E"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3B0AF6D5" w14:textId="77777777" w:rsidR="005264BF" w:rsidRPr="0003621B" w:rsidRDefault="003D0E14" w:rsidP="00F460BB">
            <w:pPr>
              <w:spacing w:line="360" w:lineRule="auto"/>
              <w:jc w:val="both"/>
              <w:rPr>
                <w:rFonts w:ascii="Arial" w:hAnsi="Arial"/>
                <w:bCs/>
              </w:rPr>
            </w:pPr>
            <w:r w:rsidRPr="0003621B">
              <w:rPr>
                <w:rFonts w:ascii="Arial" w:hAnsi="Arial"/>
                <w:bCs/>
                <w:color w:val="00B050"/>
              </w:rPr>
              <w:t>ATG</w:t>
            </w:r>
            <w:r w:rsidR="00635550" w:rsidRPr="0003621B">
              <w:rPr>
                <w:rFonts w:ascii="Arial" w:hAnsi="Arial"/>
                <w:bCs/>
                <w:color w:val="000000"/>
              </w:rPr>
              <w:t>TCTAAAGAAAAGTTTGAACGTACAAAACCGCACGTTAACGTCGGTACTATCGGCCACGTTGACCATGGTAAAACAACGCTGACCGCTGCAATCACTACCGTACTGGCTAAAACCTACGGCGGTGCTGCTCGCGCATTCGACCAGATCGATAACGCGCCGGAAGAAAAAGCTCGTGGTATCACCATCAACACTTCTCACGTTGAATACGACACCCCGACCCGTCACTACGCACACGTAGACTGCCCGGGGCACGCCGACTATGTTAAAAACATGATCACCGGTGCTGCGCAGATGGACGGCGCGATCCTGGTAGTTGCTGCGACTGACGGCCCGATGCCGCAGACTCGTGAGCACATCCTGCTGGGTCGTCAGGTAGGCGTTCCGTACATCATCGTGTTCCTGAACAAATGCGACATGGTTGATGACGAAGAGCTGCTGGAACTGGTTGAAATGGAAGTTCGTGAACTTCTGTCTCAGTACGACTTCCCGGGCGACGACACTCCGATCGTTCGTGGTTCTGCTCTGAAAGCGCTGGAAGGCGACGCAGAGTGGGAAGCGAAAATCCTGGAACTGGCTGGCTTCCTGGATTCTTACATTCCGGAACCAGAGCGTGCGATTGACAAGCCGTTCCTGCTGCCGATCGAAGACGTATTCTCCATCTCCGGTCGTGGTACCGTTGTTACCGGTCGTGTAGAACGCGGTATCATCAAAGTTGGTGAAGAAGTTGAAATCGTTGGTATCAAAGAGACTCAGAAGTCTACCTGTACTGGCGTTGAAATGTTCCGCAAACTGCTGGACGAAGGCCGTGCTGGTGAGAACGTAGGTGTTCTGCTGCGTGGTATCAAACGTGAAGAAATCGAACGTGGTCAGGTACTGGCTAAGCCGGGCACCATCAAGCCGCACACCAAGTTCGAATCTGAAGTGTACATTCTGTCCAAAGATGAAGGCGGCCGTCATACTCCGTTCTTCAAAGGCTACCGTCCGCAGTTCTACTTCCGTACTACTGACGTGACTGGTACCATCGAACTGCCGGAAGGCGTAGAGATGGTAATGCCGGGCGACAACATCAAAATGGTTGTTACCCTGATCCACCCGATCGCGATGGACGACGGTCTGCGTTTCGCAATCCGTGAAGGCGGCCGTACCGTTGGCGCGGGCGTTGTAGCAAAAGTTCTGCACCACCACCACCACCAC</w:t>
            </w:r>
            <w:r w:rsidRPr="0003621B">
              <w:rPr>
                <w:rFonts w:ascii="Arial" w:hAnsi="Arial"/>
                <w:bCs/>
                <w:color w:val="FF0000"/>
              </w:rPr>
              <w:t>TAA</w:t>
            </w:r>
          </w:p>
        </w:tc>
      </w:tr>
      <w:tr w:rsidR="005264BF" w:rsidRPr="0003621B" w14:paraId="2AC51779" w14:textId="77777777" w:rsidTr="00F460BB">
        <w:tc>
          <w:tcPr>
            <w:tcW w:w="0" w:type="auto"/>
            <w:shd w:val="clear" w:color="auto" w:fill="auto"/>
          </w:tcPr>
          <w:p w14:paraId="1D42E7D8" w14:textId="77777777" w:rsidR="005264BF" w:rsidRPr="0003621B" w:rsidRDefault="005264BF" w:rsidP="00F460BB">
            <w:pPr>
              <w:spacing w:line="360" w:lineRule="auto"/>
              <w:jc w:val="both"/>
              <w:rPr>
                <w:rFonts w:ascii="Arial" w:hAnsi="Arial"/>
                <w:b/>
                <w:bCs/>
              </w:rPr>
            </w:pPr>
            <w:r w:rsidRPr="0003621B">
              <w:rPr>
                <w:rFonts w:ascii="Arial" w:hAnsi="Arial"/>
                <w:b/>
                <w:bCs/>
              </w:rPr>
              <w:t>EF-Ts-His</w:t>
            </w:r>
            <w:r w:rsidRPr="0003621B">
              <w:rPr>
                <w:rFonts w:ascii="Arial" w:hAnsi="Arial"/>
                <w:b/>
                <w:bCs/>
                <w:vertAlign w:val="subscript"/>
              </w:rPr>
              <w:t>6</w:t>
            </w:r>
            <w:r w:rsidRPr="0003621B">
              <w:rPr>
                <w:rFonts w:ascii="Arial" w:hAnsi="Arial"/>
                <w:b/>
                <w:bCs/>
              </w:rPr>
              <w:t xml:space="preserve"> insert</w:t>
            </w:r>
          </w:p>
        </w:tc>
      </w:tr>
      <w:tr w:rsidR="005264BF" w:rsidRPr="0003621B" w14:paraId="74A0241A" w14:textId="77777777" w:rsidTr="00F460BB">
        <w:tc>
          <w:tcPr>
            <w:tcW w:w="0" w:type="auto"/>
            <w:shd w:val="clear" w:color="auto" w:fill="auto"/>
          </w:tcPr>
          <w:p w14:paraId="662233CD"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492A3E2D" w14:textId="77777777" w:rsidR="005264BF" w:rsidRPr="0003621B" w:rsidRDefault="003D0E14" w:rsidP="00F460BB">
            <w:pPr>
              <w:spacing w:line="360" w:lineRule="auto"/>
              <w:jc w:val="both"/>
              <w:rPr>
                <w:rFonts w:ascii="Arial" w:hAnsi="Arial"/>
                <w:bCs/>
              </w:rPr>
            </w:pPr>
            <w:r w:rsidRPr="0003621B">
              <w:rPr>
                <w:rFonts w:ascii="Arial" w:hAnsi="Arial"/>
                <w:bCs/>
                <w:color w:val="00B050"/>
              </w:rPr>
              <w:t>ATG</w:t>
            </w:r>
            <w:r w:rsidR="00A7060B" w:rsidRPr="0003621B">
              <w:rPr>
                <w:rFonts w:ascii="Arial" w:hAnsi="Arial"/>
                <w:bCs/>
                <w:color w:val="000000"/>
              </w:rPr>
              <w:t>GCTGAAATTACCGCATCCCTGGTAAAAGAGCTGCGTGAGCGTACTGGCGCAGGCATGATGGATTGCAAAAAAGCACTGACTGAAGCTAACGGCGACATCGAGCTGGCAATCGAAAACATGCGTAAGTCCGGTGCTATTAAAGCAGCGAAAAAAGCAGGCAACGTTGCTGCTGACGGCGTGATCAAAACCAAAATCGACGGCAACTACGGCATCATTCTGGAAGTTAACTGCCAGACTGACTTCGTTGCAAAAGACGCTGGTTTCCAGGCGTTCGCAGACAAAGTTCTGGACGCAGCTGTTGCTGGCAAAATCACTGACGTTGAAGTTCTGAAAGCACAGTTCGAAGAAGAACGTGTTGCGCTGGTAGCGAAAATTGGTGAAAACATCAACATTCGCCGCGTTGCTGCGCTGGAAGGCGACGTTCTGGGTTCTTATCAGCACGGTGCGCGTA</w:t>
            </w:r>
            <w:r w:rsidR="00A7060B" w:rsidRPr="0003621B">
              <w:rPr>
                <w:rFonts w:ascii="Arial" w:hAnsi="Arial"/>
                <w:bCs/>
                <w:color w:val="000000"/>
              </w:rPr>
              <w:lastRenderedPageBreak/>
              <w:t>TCGGCGTTCTGGTTGCTGCTAAAGGCGCTGACGAAGAGCTGGTTAAACACATCGCTATGCACGTTGCTGCAAGCAAGCCAGAATTCATCAAACCGGAAGACGTATCCGCTGAAGTGGTAGAAAAAGAATACCAGGTACAGCTGGATATCGCGATGCAGTCTGGTAAGCCGAAAGAAATCGCGGAGAAAATGGTTGAAGGCCGCATGAAGAAATTCACCGGCGAAGTTTCTCTGACCGGTCAGCCGTTCGTTATGGAACCAAGCAAAACTGTTGGTCAGCTGCTGAAAGAGCATAACGCTGAAGTGACTGGCTTCATCCGCTTCGAAGTGGGTGAAGGCATCGAGAAAGTTGAGACTGACTTTGCAGCAGAAGTTGCTGCGATGTCCAAGCAGTCTCACCACCACCACCACCAC</w:t>
            </w:r>
            <w:r w:rsidRPr="0003621B">
              <w:rPr>
                <w:rFonts w:ascii="Arial" w:hAnsi="Arial"/>
                <w:bCs/>
                <w:color w:val="FF0000"/>
              </w:rPr>
              <w:t>TAA</w:t>
            </w:r>
          </w:p>
        </w:tc>
      </w:tr>
      <w:tr w:rsidR="005264BF" w:rsidRPr="0003621B" w14:paraId="1B605E00" w14:textId="77777777" w:rsidTr="00F460BB">
        <w:tc>
          <w:tcPr>
            <w:tcW w:w="0" w:type="auto"/>
            <w:shd w:val="clear" w:color="auto" w:fill="auto"/>
          </w:tcPr>
          <w:p w14:paraId="3E95FEE5" w14:textId="77777777" w:rsidR="005264BF" w:rsidRPr="0003621B" w:rsidRDefault="005264BF" w:rsidP="00F460BB">
            <w:pPr>
              <w:spacing w:line="360" w:lineRule="auto"/>
              <w:jc w:val="both"/>
              <w:rPr>
                <w:rFonts w:ascii="Arial" w:hAnsi="Arial"/>
                <w:b/>
                <w:bCs/>
              </w:rPr>
            </w:pPr>
            <w:r w:rsidRPr="0003621B">
              <w:rPr>
                <w:rFonts w:ascii="Arial" w:hAnsi="Arial"/>
                <w:b/>
                <w:bCs/>
              </w:rPr>
              <w:lastRenderedPageBreak/>
              <w:t>S1-His</w:t>
            </w:r>
            <w:r w:rsidRPr="0003621B">
              <w:rPr>
                <w:rFonts w:ascii="Arial" w:hAnsi="Arial"/>
                <w:b/>
                <w:bCs/>
                <w:vertAlign w:val="subscript"/>
              </w:rPr>
              <w:t>6</w:t>
            </w:r>
            <w:r w:rsidRPr="0003621B">
              <w:rPr>
                <w:rFonts w:ascii="Arial" w:hAnsi="Arial"/>
                <w:b/>
                <w:bCs/>
              </w:rPr>
              <w:t xml:space="preserve"> insert</w:t>
            </w:r>
          </w:p>
        </w:tc>
      </w:tr>
      <w:tr w:rsidR="005264BF" w:rsidRPr="0003621B" w14:paraId="7B3E1D40" w14:textId="77777777" w:rsidTr="00F460BB">
        <w:tc>
          <w:tcPr>
            <w:tcW w:w="0" w:type="auto"/>
            <w:shd w:val="clear" w:color="auto" w:fill="auto"/>
          </w:tcPr>
          <w:p w14:paraId="5B02F26D"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1B1B23EE" w14:textId="77777777" w:rsidR="005264BF" w:rsidRPr="0003621B" w:rsidRDefault="003D0E14" w:rsidP="00F460BB">
            <w:pPr>
              <w:spacing w:line="360" w:lineRule="auto"/>
              <w:jc w:val="both"/>
              <w:rPr>
                <w:rFonts w:ascii="Arial" w:hAnsi="Arial"/>
                <w:bCs/>
              </w:rPr>
            </w:pPr>
            <w:r w:rsidRPr="0003621B">
              <w:rPr>
                <w:rFonts w:ascii="Arial" w:hAnsi="Arial"/>
                <w:bCs/>
                <w:color w:val="00B050"/>
              </w:rPr>
              <w:t>ATG</w:t>
            </w:r>
            <w:r w:rsidR="008876B1" w:rsidRPr="0003621B">
              <w:rPr>
                <w:rFonts w:ascii="Arial" w:hAnsi="Arial"/>
                <w:bCs/>
                <w:color w:val="000000"/>
              </w:rPr>
              <w:t>ACTGAATCTTTTGCTCAACTCTTTGAAGAGTCCTTAAAAGAAATCGAAACCCGCCCGGGTTCTATCGTTCGTGGCGTTGTTGTTGCTATCGACAAAGACGTAGTACTGGTTGACGCTGGTCTGAAATCTGAGTCCGCCATCCCGGCTGAGCAGTTCAAAAACGCCCAGGGCGAGCTGGAAATCCAGGTAGGTGACGAAGTTGACGTTGCTCTGGACGCAGTAGAAGACGGCTTCGGTGAAACTCTGCTGTCCCGTGAGAAAGCTAAACGTCACGAAGCCTGGATCACGCTGGAAAAAGCTTACGAAGATGCTGAAACTGTTACCGGTGTTATCAACGGCAAAGTTAAGGGCGGCTTCACTGTTGAGCTGAACGGTATTCGTGCGTTCCTGCCAGGTTCTCTGGTAGACGTTCGTCCGGTGCGTGACACTCTGCACCTGGAAGGCAAAGAGCTTGAATTTAAAGTAATCAAGCTGGATCAGAAGCGCAACAACGTTGTTGTTTCTCGTCGTGCCGTTATCGAATCCGAAAACAGCGCAGAGCGCGATCAGCTGCTGGAAAACCTGCAGGAAGGCATGGAAGTTAAAGGTATCGTTAAGAACCTCACTGACTACGGTGCATTCGTTGATCTGGGCGGCGTTGACGGCCTGCTGCACATCACTGACATGGCCTGGAAACGCGTTAAGCATCCGAGCGAAATCGTCAACGTGGGCGACGAAATCACTGTTAAAGTGCTGAAGTTCGACCGCGAACGTACCCGTGTATCCCTGGGCCTGAAACAGCTGGGCGAAGATCCGTGGGTAGCTATCGCTAAACGTTATCCGGAAGGTACCAAACTGACTGGTCGCGTGACCAACCTGACCGACTACGGCTGCTTCGTTGAAATCGAAGAAGGCGTTGAAGGCCTGGTACACGTTTCCGAAATGGACTGGACCAACAAAAACATCCACCCGTCCAAAGTTGTTAACGTTGGCGATGTAGTGGAAGTTATGGTTCTGGATATCGACGAAGAACGTCGTCGTATCTCCCTGGGTCTGAAACAGTGCAAAGCTAACCCGTGGCAGCAGTTCGCGGAAACCCACAACAAGGGCGACCGTGTTGAAGGTAAAATCAAGTCTATCACTGACTTCGGTATCTTCATCGGCTTGGACGGCGGCATCGACGGCCTGGTTCACCTGTCTGACATCTCCTGGAACGTTGCAGGCGAAGAAGCAGTTCGTGAATACAAAAAAGGCGACGAAATCGCTGCAGTTGTTCTGCAGGTTGACGCAGAACGTGAACGTATCTCCCTGGGCGTTAAACAGCTCGCAGAAGATCCGTTCAACAACTGGGTTGCTCTGAACAAGAAAGGCGCTATCGTAACCGGTAAAGTAACTGCAGTTGACGCTAAAGGCGCAACCGTAGAACTGGCTGACG</w:t>
            </w:r>
            <w:r w:rsidR="008876B1" w:rsidRPr="0003621B">
              <w:rPr>
                <w:rFonts w:ascii="Arial" w:hAnsi="Arial"/>
                <w:bCs/>
                <w:color w:val="000000"/>
              </w:rPr>
              <w:lastRenderedPageBreak/>
              <w:t>GCGTTGAAGGTTACCTGCGTGCTTCTGAAGCATCCCGTGACCGCGTTGAAGACGCTACCCTGGTTCTGAGCGTTGGCGACGAAGTTGAAGCTAAATTCACCGGCGTTGATCGTAAAAACCGCGCAATCAGCCTGTCTGTTCGTGCGAAAGACGAAGCTGACGAGAAAGATGCAATCGCAACTGTTAACAAACAGGAAGATGCAAACTTCTCCAACAACGCAATGGCTGAAGCTTTCAAAGCAGCTAAAGGCGAGCACCACCACCACCACCACCAC</w:t>
            </w:r>
            <w:r w:rsidRPr="0003621B">
              <w:rPr>
                <w:rFonts w:ascii="Arial" w:hAnsi="Arial"/>
                <w:bCs/>
                <w:color w:val="FF0000"/>
              </w:rPr>
              <w:t>TAA</w:t>
            </w:r>
          </w:p>
        </w:tc>
      </w:tr>
      <w:tr w:rsidR="005264BF" w:rsidRPr="0003621B" w14:paraId="0EA01741" w14:textId="77777777" w:rsidTr="00F460BB">
        <w:tc>
          <w:tcPr>
            <w:tcW w:w="0" w:type="auto"/>
            <w:shd w:val="clear" w:color="auto" w:fill="auto"/>
          </w:tcPr>
          <w:p w14:paraId="18F51E82" w14:textId="77777777" w:rsidR="005264BF" w:rsidRPr="0003621B" w:rsidRDefault="005264BF" w:rsidP="00F460BB">
            <w:pPr>
              <w:spacing w:line="360" w:lineRule="auto"/>
              <w:jc w:val="both"/>
              <w:rPr>
                <w:rFonts w:ascii="Arial" w:hAnsi="Arial"/>
                <w:b/>
                <w:bCs/>
              </w:rPr>
            </w:pPr>
            <w:r w:rsidRPr="0003621B">
              <w:rPr>
                <w:rFonts w:ascii="Arial" w:hAnsi="Arial"/>
                <w:b/>
                <w:bCs/>
              </w:rPr>
              <w:lastRenderedPageBreak/>
              <w:t>MTF-His</w:t>
            </w:r>
            <w:r w:rsidRPr="0003621B">
              <w:rPr>
                <w:rFonts w:ascii="Arial" w:hAnsi="Arial"/>
                <w:b/>
                <w:bCs/>
                <w:vertAlign w:val="subscript"/>
              </w:rPr>
              <w:t>6</w:t>
            </w:r>
            <w:r w:rsidRPr="0003621B">
              <w:rPr>
                <w:rFonts w:ascii="Arial" w:hAnsi="Arial"/>
                <w:b/>
                <w:bCs/>
              </w:rPr>
              <w:t xml:space="preserve"> insert</w:t>
            </w:r>
          </w:p>
        </w:tc>
      </w:tr>
      <w:tr w:rsidR="005264BF" w:rsidRPr="0003621B" w14:paraId="1FF8EA03" w14:textId="77777777" w:rsidTr="00F460BB">
        <w:tc>
          <w:tcPr>
            <w:tcW w:w="0" w:type="auto"/>
            <w:shd w:val="clear" w:color="auto" w:fill="auto"/>
          </w:tcPr>
          <w:p w14:paraId="2EA8CAAB"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1C73C27D" w14:textId="77777777" w:rsidR="005264BF" w:rsidRPr="0003621B" w:rsidRDefault="003D0E14" w:rsidP="00F460BB">
            <w:pPr>
              <w:spacing w:line="360" w:lineRule="auto"/>
              <w:jc w:val="both"/>
              <w:rPr>
                <w:rFonts w:ascii="Arial" w:hAnsi="Arial"/>
                <w:bCs/>
              </w:rPr>
            </w:pPr>
            <w:r w:rsidRPr="0003621B">
              <w:rPr>
                <w:rFonts w:ascii="Arial" w:hAnsi="Arial"/>
                <w:bCs/>
                <w:color w:val="00B050"/>
              </w:rPr>
              <w:t>ATG</w:t>
            </w:r>
            <w:r w:rsidR="00596479" w:rsidRPr="0003621B">
              <w:rPr>
                <w:rFonts w:ascii="Arial" w:hAnsi="Arial"/>
                <w:bCs/>
                <w:color w:val="000000"/>
              </w:rPr>
              <w:t>TCAGAATCACTACGTATTATTTTTGCGGGTACACCTGACTTTGCAGCGCGTCATCTCGACGCGCTGTTGTCTTCTGGTCATAACGTCGTTGGCGTGTTCACCCAGCCAGACCGACCGGCAGGACGCGGTAAAAAACTGATGCCCAGCCCGGTTAAAGTTCTGGCTGAGGAAAAAGGTCTGCCCGTTTTTCAACCTGTTTCCCTGCGTCCACAAGAAAACCAGCAACTGGTCGCCGAACTGCAAGCTGATGTTATGGTCGTCGTCGCCTATGGTTTAATTCTGCCGAAAGCAGTGCTGGAGATGCCGCGTCTTGGCTGTATCAACGTTCATGGTTCACTGCTGCCACGCTGGCGCGGTGCTGCACCAATCCAACGCTCACTATGGGCGGGTGATGCAGAAACTGGTGTGACCATTATGCAAATGGATGTCGGTTTAGACACCGGTGATATGCTCTATAAGCTCTCCTGCCCGATTACCGCAGAAGATACCAGTGGTACGCTGTACGACAAGCTGGCAGAGCTTGGCCCACAAGGGCTTATCACCACGTTGAAACAACTGGCAGACGGCACGGCGAAACCAGAAGTTCAGGACGAAACTCTTGTCACTTACGCCGAGAAGTTGAGTAAAGAAGAAGCGCGTATTGACTGGTCACTTTCGGCAGCACAGCTTGAACGCTGCATTCGCGCTTTCAATCCATGGCCAATGAGCTGGCTGGAAATTGAAGGACAGCCGGTTAAAGTCTGGAAAGCATCGGTCATTGATACGGCAACCAACGCTGCACCAGGAACGATCCTTGAAGCCAACAAACAAGGCATTCAGGTTGCGACTGGTGATGGCATCCTGAACCTGCTCTCGTTACAACCTGCGGGTAAGAAAGCGATGAGCGCGCAAGACCTCCTGAACTCTCGTCGGGAATGGTTTGTTCCGGGCAACCGTCTGGTCCACCACCACCACCACCAC</w:t>
            </w:r>
            <w:r w:rsidRPr="0003621B">
              <w:rPr>
                <w:rFonts w:ascii="Arial" w:hAnsi="Arial"/>
                <w:bCs/>
                <w:color w:val="FF0000"/>
              </w:rPr>
              <w:t>TAA</w:t>
            </w:r>
          </w:p>
        </w:tc>
      </w:tr>
      <w:tr w:rsidR="005264BF" w:rsidRPr="0003621B" w14:paraId="5AB03277" w14:textId="77777777" w:rsidTr="00F460BB">
        <w:tc>
          <w:tcPr>
            <w:tcW w:w="0" w:type="auto"/>
            <w:shd w:val="clear" w:color="auto" w:fill="auto"/>
          </w:tcPr>
          <w:p w14:paraId="2B363C33" w14:textId="77777777" w:rsidR="005264BF" w:rsidRPr="0003621B" w:rsidRDefault="005264BF" w:rsidP="00F460BB">
            <w:pPr>
              <w:spacing w:line="360" w:lineRule="auto"/>
              <w:jc w:val="both"/>
              <w:rPr>
                <w:rFonts w:ascii="Arial" w:hAnsi="Arial"/>
                <w:b/>
                <w:bCs/>
              </w:rPr>
            </w:pPr>
            <w:r w:rsidRPr="0003621B">
              <w:rPr>
                <w:rFonts w:ascii="Arial" w:hAnsi="Arial"/>
                <w:b/>
                <w:bCs/>
              </w:rPr>
              <w:t>Ile-His</w:t>
            </w:r>
            <w:r w:rsidRPr="0003621B">
              <w:rPr>
                <w:rFonts w:ascii="Arial" w:hAnsi="Arial"/>
                <w:b/>
                <w:bCs/>
                <w:vertAlign w:val="subscript"/>
              </w:rPr>
              <w:t>6</w:t>
            </w:r>
            <w:r w:rsidRPr="0003621B">
              <w:rPr>
                <w:rFonts w:ascii="Arial" w:hAnsi="Arial"/>
                <w:b/>
                <w:bCs/>
              </w:rPr>
              <w:t xml:space="preserve"> insert</w:t>
            </w:r>
          </w:p>
        </w:tc>
      </w:tr>
      <w:tr w:rsidR="008A2FC0" w:rsidRPr="0003621B" w14:paraId="6D1A2EC0" w14:textId="77777777" w:rsidTr="00F460BB">
        <w:tc>
          <w:tcPr>
            <w:tcW w:w="0" w:type="auto"/>
            <w:shd w:val="clear" w:color="auto" w:fill="auto"/>
          </w:tcPr>
          <w:p w14:paraId="348CD314"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198A638F" w14:textId="77777777" w:rsidR="008A2FC0" w:rsidRPr="0003621B" w:rsidRDefault="003D0E14" w:rsidP="00F460BB">
            <w:pPr>
              <w:spacing w:line="360" w:lineRule="auto"/>
              <w:jc w:val="both"/>
              <w:rPr>
                <w:rFonts w:ascii="Arial" w:hAnsi="Arial"/>
                <w:bCs/>
              </w:rPr>
            </w:pPr>
            <w:r w:rsidRPr="0003621B">
              <w:rPr>
                <w:rFonts w:ascii="Arial" w:hAnsi="Arial"/>
                <w:bCs/>
                <w:color w:val="00B050"/>
              </w:rPr>
              <w:t>ATG</w:t>
            </w:r>
            <w:r w:rsidR="00E443D3" w:rsidRPr="0003621B">
              <w:rPr>
                <w:rFonts w:ascii="Arial" w:hAnsi="Arial"/>
                <w:bCs/>
                <w:color w:val="000000"/>
              </w:rPr>
              <w:t>AGTGACTATAAATCAACCCTGAATCTGCCGGAAACAGGGTTCCCGATGCGTGGCGATCTCGCCAAGCGCGAACCCGGAATGCTGGCGCGTTGGACTGATGATGATCTGTACGGCATCATCCGTGCGGCTAAAAAAGGCAAAAAAACCTTCATTCTGCATGATGGCCCTCCTTATGCGAATGGCAGCATTCATATTGGTCACTCGGTTAACAAGATTCTGAAAGACATTATCGTGAAGTCCAAAGGGCTTTCCGGTTATGACTCGCCGTATGTGCCTGGCTGGGACTGCCACGGTCTGCCGATCGAGCTGAAAGTCGAGCAAGAATACGGTAAGCCGGGTGAGAAGTTCACCGCCGCCGAGTTCCGCGCCAAGTGCCGCGAATACGCGGCGACC</w:t>
            </w:r>
            <w:r w:rsidR="00E443D3" w:rsidRPr="0003621B">
              <w:rPr>
                <w:rFonts w:ascii="Arial" w:hAnsi="Arial"/>
                <w:bCs/>
                <w:color w:val="000000"/>
              </w:rPr>
              <w:lastRenderedPageBreak/>
              <w:t>CAGGTTGACGGTCAACGCAAAGACTTTATCCGTCTGGGCGTGCTGGGCGACTGGTCGCACCCGTACCTGACCATGGACTTCAAAACTGAAGCCAACATCATCCGCGCGCTGGGCAAAATCATCGGCAACGGTCACCTGCACAAAGGCGCGAAGCCAGTTCACTGGTGCGTTGACTGCCGTTCTGCGCTGGCGGAAGCGGAAGTTGAGTATTACGACAAAACTTCTCCGTCCATCGACGTTGCTTTCCAGGCAGTCGATCAGGATGCACTGAAAGCAAAGTTTGCCGTAAGCAACGTTAACGGCCCAATCTCGCTGGTAATCTGGACCACCACGCCGTGGACTCTGCCTGCCAACCGCGCAATCTCTATTGCACCAGATTTCGACTATGCGCTGGTGCAGATCGACGGTCAGGCCGTGATTCTGGCGAAAGATCTGGTTGAAAGCGTAATGCAGCGTATCGGCGTGACCGATTACACCATTCTCGGCACGGTAAAAGGTGCGGAGCTTGAGCTGCTGCGCTTTACCCATCCGTTTATGGGCTTCGACGTTCCGGCAATCCTCGGCGATCACGTTACCCTGGATGCCGGTACCGGTGCCGTTCACACCGCGCCTGGCCACGGCCCGGACGACTATGTGATCGGTCAGAAATACGGCCTGGAAACCGCTAACCCGGTTGGCCCGGACGGCACTTATCTGCCGGGCACTTATCCGACGCTGGATGGCGTGAACGTCTTCAAAGCGAACGACATCGTCGTTGCGCTGCTGCAAGAAAAAGGCGCGCTGCTGCACGTTGAGAAAATGCAGCACAGCTATCCGTGCTGCTGGCGTCACAAAACGCCGATCATCTTCCGCGCGACGCCGCAGTGGTTCGTCAGCATGGATCAGAAAGGTCTGCGTGCGCAGTCACTGAAAGAGATCAAAGGCGTGCAGTGGATCCCGGACTGGGGCCAGGCGCGTATCGAGTCGATGGTTGCTAACCGTCCTGACTGGTGTATCTCCCGTCAGCGCACCTGGGGTGTACCGATGTCACTGTTCGTGCACAAAGACACGGAAGAGCTGCATCCGCGTACCCTTGAACTGATGGAAGAAGTGGCAAAACGCGTTGAAGTCGATGGCATCCAGGCGTGGTGGGATCTCGATGCGAAAGAGATCCTCGGCGACGAAGCTGATCAGTACGTGAAAGTGCCGGACACATTGGATGTATGGTTTGACTCCGGATCTACCCACTCTTCTGTTGTTGACGTGCGTCCGGAGTTTGCCGGTCACGCAGCGGACATGTATCTGGAAGGTTCTGACCAACACCGCGGCTGGTTCATGTCTTCCCTAATGATCTCCACCGCGATGAAGGGTAAAGCGCCGTATCGTCAGGTACTGACCCACGGCTTTACCGTGGATGGTCAGGGCCGCAAGATGTCTAAATCCATCGGCAATACCGTTTCGCCGCAGGATGTGATGAACAAACTGGGCGCGGATATTCTGCGTCTGTGGGTGGCATCAACCGACTACACCGGTGAAATGGCCGTTTCTGACGAGATCCTGAAACGTGCTGCCGATAGCTATCGTCGTATCCGTAACACCGCGCGCTTCCTGCTGGCAAACCTGAACGGTTTTGATCCAGCAAAAGATATGGTGAAACCGGAAGAGATGGTGGTACTGGATCGCTGGGCCGTAGGTTGTGCGAAAGCGGCACAGGAAGACATCCTCAAGGCGTACGAAGCATACGATTTCCACGAAGTGGTACAGCGTCTGATGCGCTTCTGCTCCGTTGAGATGGGTTCCTTCTACCTCGACATCATCAAAGACCGTCAGTACACCGCCAAAGCGGACAGTGTGGCGCGTCGTAGCTGCCAGACTGCGCTATATCACATCGCAGAAGCGCTGGTGCGCTGGATGGCACCAATCCTCTCCTTCACCGCTGATGAAGTGTGGGGCTACCTGCCGGGCGAACGTGAAAAATACGTCTTCACCGGTGAGTGGTACGAAGGCCTGTTTGGCCTGGCAGACAGTGAAGCGATGAACGATGCGTTCTG</w:t>
            </w:r>
            <w:r w:rsidR="00E443D3" w:rsidRPr="0003621B">
              <w:rPr>
                <w:rFonts w:ascii="Arial" w:hAnsi="Arial"/>
                <w:bCs/>
                <w:color w:val="000000"/>
              </w:rPr>
              <w:lastRenderedPageBreak/>
              <w:t>GGACGAGCTGTTGAAAGTGCGTGGCGAAGTGAACAAAGTCATTGAGCAAGCGCGTGCCGACAAGAAAGTGGGTGGCTCGCTGGAAGCGGCAGTAACCTTGTATGCAGAACCGGAACTGTCGGCGAAACTGACCGCGCTGGGCGATGAATTACGATTTGTCCTGTTGACCTCCGGCGCTACCGTTGCAGACTATAACGACGCACCTGCTGATGCTCAGCAGAGCGAAGTACTCAAAGGGCTGAAAGTCGCGTTGAGTAAAGCCGAAGGTGAGAAGTGCCCACGCTGCTGGCACTACACCCAGGATGTCGGCAAGGTGGCGGAACACGCAGAAATCTGTGGCCGCTGTGTCAGCAACGTCGCCGGTGACGGTGAAAAACGTAAGTTTGCCCACCACCACCACCACCAC</w:t>
            </w:r>
            <w:r w:rsidRPr="0003621B">
              <w:rPr>
                <w:rFonts w:ascii="Arial" w:hAnsi="Arial"/>
                <w:bCs/>
                <w:color w:val="FF0000"/>
              </w:rPr>
              <w:t>TAA</w:t>
            </w:r>
          </w:p>
        </w:tc>
      </w:tr>
      <w:tr w:rsidR="00FB5EA9" w:rsidRPr="0003621B" w14:paraId="7BA476DF" w14:textId="77777777" w:rsidTr="00F460BB">
        <w:tc>
          <w:tcPr>
            <w:tcW w:w="0" w:type="auto"/>
            <w:shd w:val="clear" w:color="auto" w:fill="auto"/>
          </w:tcPr>
          <w:p w14:paraId="208078BC" w14:textId="77777777" w:rsidR="00FB5EA9" w:rsidRPr="0003621B" w:rsidRDefault="00FB5EA9" w:rsidP="00F460BB">
            <w:pPr>
              <w:spacing w:line="360" w:lineRule="auto"/>
              <w:jc w:val="both"/>
              <w:rPr>
                <w:rFonts w:ascii="Arial" w:hAnsi="Arial"/>
                <w:b/>
                <w:bCs/>
              </w:rPr>
            </w:pPr>
            <w:r w:rsidRPr="0003621B">
              <w:rPr>
                <w:rFonts w:ascii="Arial" w:hAnsi="Arial"/>
                <w:b/>
                <w:bCs/>
              </w:rPr>
              <w:lastRenderedPageBreak/>
              <w:t>His</w:t>
            </w:r>
            <w:r w:rsidRPr="0003621B">
              <w:rPr>
                <w:rFonts w:ascii="Arial" w:hAnsi="Arial"/>
                <w:b/>
                <w:bCs/>
                <w:vertAlign w:val="subscript"/>
              </w:rPr>
              <w:t>6</w:t>
            </w:r>
            <w:r w:rsidRPr="0003621B">
              <w:rPr>
                <w:rFonts w:ascii="Arial" w:hAnsi="Arial"/>
                <w:b/>
                <w:bCs/>
              </w:rPr>
              <w:t>-</w:t>
            </w:r>
            <w:r w:rsidR="00C95EA0" w:rsidRPr="0003621B">
              <w:rPr>
                <w:rFonts w:ascii="Arial" w:hAnsi="Arial"/>
                <w:b/>
                <w:bCs/>
              </w:rPr>
              <w:t>IF1</w:t>
            </w:r>
            <w:r w:rsidRPr="0003621B">
              <w:rPr>
                <w:rFonts w:ascii="Arial" w:hAnsi="Arial"/>
                <w:b/>
                <w:bCs/>
              </w:rPr>
              <w:t xml:space="preserve"> insert</w:t>
            </w:r>
          </w:p>
        </w:tc>
      </w:tr>
      <w:tr w:rsidR="00FB5EA9" w:rsidRPr="0003621B" w14:paraId="169A3FDA" w14:textId="77777777" w:rsidTr="00F460BB">
        <w:tc>
          <w:tcPr>
            <w:tcW w:w="0" w:type="auto"/>
            <w:shd w:val="clear" w:color="auto" w:fill="auto"/>
          </w:tcPr>
          <w:p w14:paraId="6F713A27"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65D0CECB" w14:textId="77777777" w:rsidR="00FB5EA9" w:rsidRPr="0003621B" w:rsidRDefault="003D0E14" w:rsidP="00F460BB">
            <w:pPr>
              <w:spacing w:line="360" w:lineRule="auto"/>
              <w:jc w:val="both"/>
              <w:rPr>
                <w:rFonts w:ascii="Arial" w:hAnsi="Arial"/>
                <w:bCs/>
              </w:rPr>
            </w:pPr>
            <w:r w:rsidRPr="0003621B">
              <w:rPr>
                <w:rFonts w:ascii="Arial" w:hAnsi="Arial"/>
                <w:bCs/>
                <w:color w:val="00B050"/>
              </w:rPr>
              <w:t>ATG</w:t>
            </w:r>
            <w:r w:rsidR="00D02E55" w:rsidRPr="0003621B">
              <w:rPr>
                <w:rFonts w:ascii="Arial" w:hAnsi="Arial"/>
                <w:bCs/>
                <w:color w:val="000000"/>
              </w:rPr>
              <w:t>CATCACCATCACCATCACGCGAAAGAAGATAATATTGAAATGCAAGGCACGGTCCTCGAAACGCTTCCGAACACGATGTTCCGGGTCGAGCTCGAAAACGGCCACGTCGTGACGGCGCATATCTCGGGCAAAATGCGCAAAAACTACATCCGGATCCTGACCGGCGACAAGGTCACCGTCGAACTCACGCCGTACGACCTCTCGAAAGGCCGCATCGTCTTCCGCTCGCGC</w:t>
            </w:r>
            <w:r w:rsidRPr="0003621B">
              <w:rPr>
                <w:rFonts w:ascii="Arial" w:hAnsi="Arial"/>
                <w:bCs/>
                <w:color w:val="FF0000"/>
              </w:rPr>
              <w:t>TAA</w:t>
            </w:r>
          </w:p>
        </w:tc>
      </w:tr>
      <w:tr w:rsidR="00FB5EA9" w:rsidRPr="0003621B" w14:paraId="5B3C26BA" w14:textId="77777777" w:rsidTr="00F460BB">
        <w:tc>
          <w:tcPr>
            <w:tcW w:w="0" w:type="auto"/>
            <w:shd w:val="clear" w:color="auto" w:fill="auto"/>
          </w:tcPr>
          <w:p w14:paraId="36905C92" w14:textId="77777777" w:rsidR="00FB5EA9" w:rsidRPr="0003621B" w:rsidRDefault="00FB5EA9" w:rsidP="00F460BB">
            <w:pPr>
              <w:spacing w:line="360" w:lineRule="auto"/>
              <w:jc w:val="both"/>
              <w:rPr>
                <w:rFonts w:ascii="Arial" w:hAnsi="Arial"/>
                <w:b/>
                <w:bCs/>
              </w:rPr>
            </w:pPr>
            <w:r w:rsidRPr="0003621B">
              <w:rPr>
                <w:rFonts w:ascii="Arial" w:hAnsi="Arial"/>
                <w:b/>
                <w:bCs/>
              </w:rPr>
              <w:t>His</w:t>
            </w:r>
            <w:r w:rsidRPr="0003621B">
              <w:rPr>
                <w:rFonts w:ascii="Arial" w:hAnsi="Arial"/>
                <w:b/>
                <w:bCs/>
                <w:vertAlign w:val="subscript"/>
              </w:rPr>
              <w:t>6</w:t>
            </w:r>
            <w:r w:rsidRPr="0003621B">
              <w:rPr>
                <w:rFonts w:ascii="Arial" w:hAnsi="Arial"/>
                <w:b/>
                <w:bCs/>
              </w:rPr>
              <w:t>-</w:t>
            </w:r>
            <w:r w:rsidR="00C95EA0" w:rsidRPr="0003621B">
              <w:rPr>
                <w:rFonts w:ascii="Arial" w:hAnsi="Arial"/>
                <w:b/>
                <w:bCs/>
              </w:rPr>
              <w:t>IF3</w:t>
            </w:r>
            <w:r w:rsidRPr="0003621B">
              <w:rPr>
                <w:rFonts w:ascii="Arial" w:hAnsi="Arial"/>
                <w:b/>
                <w:bCs/>
              </w:rPr>
              <w:t xml:space="preserve"> insert</w:t>
            </w:r>
          </w:p>
        </w:tc>
      </w:tr>
      <w:tr w:rsidR="00FB5EA9" w:rsidRPr="0003621B" w14:paraId="2D942597" w14:textId="77777777" w:rsidTr="00F460BB">
        <w:tc>
          <w:tcPr>
            <w:tcW w:w="0" w:type="auto"/>
            <w:shd w:val="clear" w:color="auto" w:fill="auto"/>
          </w:tcPr>
          <w:p w14:paraId="2DA697AC"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6B155CC0" w14:textId="77777777" w:rsidR="00FB5EA9" w:rsidRPr="0003621B" w:rsidRDefault="003D0E14" w:rsidP="00F460BB">
            <w:pPr>
              <w:spacing w:line="360" w:lineRule="auto"/>
              <w:jc w:val="both"/>
              <w:rPr>
                <w:rFonts w:ascii="Arial" w:hAnsi="Arial"/>
                <w:bCs/>
              </w:rPr>
            </w:pPr>
            <w:r w:rsidRPr="0003621B">
              <w:rPr>
                <w:rFonts w:ascii="Arial" w:hAnsi="Arial"/>
                <w:bCs/>
                <w:color w:val="00B050"/>
              </w:rPr>
              <w:t>ATG</w:t>
            </w:r>
            <w:r w:rsidR="00776984" w:rsidRPr="0003621B">
              <w:rPr>
                <w:rFonts w:ascii="Arial" w:hAnsi="Arial"/>
                <w:bCs/>
                <w:color w:val="000000"/>
              </w:rPr>
              <w:t>CATCACCATCACCATCACAAAGGCGGAAAACGAGTTCAAACGGCGCGCCCTAACCGTATCAATGGCGAAATTCGCGCCCAGGAAGTTCGCTTAACAGGTCTGGAAGGCGAGCAGCTTGGTATTGTGAGTCTGAGAGAAGCTCTGGAGAAAGCAGAAGAAGCCGGAGTAGACTTAGTCGAGATCAGCCCTAACGCCGAGCCGCCGGTTTGTCGTATAATGGATTACGGCAAATTCCTCTATGAAAAGAGCAAGTCTTCTAAGGAACAGAAGAAAAAGCAAAAAGTTATCCAGGTTAAGGAAATTAAATTCCGTCCTGGTACAGATGAAGGCGACTATCAGGTAAAACTCCGCAGCCTGATTCGCTTTCTCGAAGAGGGTGATAAAGCCAAAATCACGCTGCGTTTCCGCGGTCGTGAGATGGCGCACCAGCAAATCGGTATGGAAGTGCTTAATCGCGTGAAAGACGATTTGCAAGAACTGGCAGTGGTCGAATCCTTCCCAACGAAGATCGAAGGCCGCCAGATGATCATGGTGCTCGCTCCTAAGAAGAAACAG</w:t>
            </w:r>
            <w:r w:rsidRPr="0003621B">
              <w:rPr>
                <w:rFonts w:ascii="Arial" w:hAnsi="Arial"/>
                <w:bCs/>
                <w:color w:val="FF0000"/>
              </w:rPr>
              <w:t>TAA</w:t>
            </w:r>
          </w:p>
        </w:tc>
      </w:tr>
      <w:tr w:rsidR="00FB5EA9" w:rsidRPr="0003621B" w14:paraId="7DC0693B" w14:textId="77777777" w:rsidTr="00F460BB">
        <w:tc>
          <w:tcPr>
            <w:tcW w:w="0" w:type="auto"/>
            <w:shd w:val="clear" w:color="auto" w:fill="auto"/>
          </w:tcPr>
          <w:p w14:paraId="2772E4CE" w14:textId="77777777" w:rsidR="00FB5EA9" w:rsidRPr="0003621B" w:rsidRDefault="00FB5EA9" w:rsidP="00F460BB">
            <w:pPr>
              <w:spacing w:line="360" w:lineRule="auto"/>
              <w:jc w:val="both"/>
              <w:rPr>
                <w:rFonts w:ascii="Arial" w:hAnsi="Arial"/>
                <w:b/>
                <w:bCs/>
              </w:rPr>
            </w:pPr>
            <w:r w:rsidRPr="0003621B">
              <w:rPr>
                <w:rFonts w:ascii="Arial" w:hAnsi="Arial"/>
                <w:b/>
                <w:bCs/>
              </w:rPr>
              <w:t>His</w:t>
            </w:r>
            <w:r w:rsidRPr="0003621B">
              <w:rPr>
                <w:rFonts w:ascii="Arial" w:hAnsi="Arial"/>
                <w:b/>
                <w:bCs/>
                <w:vertAlign w:val="subscript"/>
              </w:rPr>
              <w:t>6</w:t>
            </w:r>
            <w:r w:rsidRPr="0003621B">
              <w:rPr>
                <w:rFonts w:ascii="Arial" w:hAnsi="Arial"/>
                <w:b/>
                <w:bCs/>
              </w:rPr>
              <w:t>-</w:t>
            </w:r>
            <w:r w:rsidR="00C95EA0" w:rsidRPr="0003621B">
              <w:rPr>
                <w:rFonts w:ascii="Arial" w:hAnsi="Arial"/>
                <w:b/>
                <w:bCs/>
              </w:rPr>
              <w:t>AlaRS</w:t>
            </w:r>
            <w:r w:rsidRPr="0003621B">
              <w:rPr>
                <w:rFonts w:ascii="Arial" w:hAnsi="Arial"/>
                <w:b/>
                <w:bCs/>
              </w:rPr>
              <w:t xml:space="preserve"> insert</w:t>
            </w:r>
          </w:p>
        </w:tc>
      </w:tr>
      <w:tr w:rsidR="00FB5EA9" w:rsidRPr="0003621B" w14:paraId="2F70D2F1" w14:textId="77777777" w:rsidTr="00F460BB">
        <w:tc>
          <w:tcPr>
            <w:tcW w:w="0" w:type="auto"/>
            <w:shd w:val="clear" w:color="auto" w:fill="auto"/>
          </w:tcPr>
          <w:p w14:paraId="5991F7B0"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4FD8137F" w14:textId="77777777" w:rsidR="00FB5EA9" w:rsidRPr="0003621B" w:rsidRDefault="003D0E14" w:rsidP="00F460BB">
            <w:pPr>
              <w:spacing w:line="360" w:lineRule="auto"/>
              <w:jc w:val="both"/>
              <w:rPr>
                <w:rFonts w:ascii="Arial" w:hAnsi="Arial"/>
                <w:bCs/>
              </w:rPr>
            </w:pPr>
            <w:r w:rsidRPr="0003621B">
              <w:rPr>
                <w:rFonts w:ascii="Arial" w:hAnsi="Arial"/>
                <w:bCs/>
                <w:color w:val="00B050"/>
              </w:rPr>
              <w:t>ATG</w:t>
            </w:r>
            <w:r w:rsidR="00C36B74" w:rsidRPr="0003621B">
              <w:rPr>
                <w:rFonts w:ascii="Arial" w:hAnsi="Arial"/>
                <w:bCs/>
                <w:color w:val="000000"/>
              </w:rPr>
              <w:t>CACCACCACCACCACCACAGCAAGAGCACCGCTGAGATCCGTCAGGCGTTTCTCGACTTTTTCCATAGTAAGGGACATCAGGTAGTTGCCAGCAGCTCCCTGGTACCCCA</w:t>
            </w:r>
            <w:r w:rsidR="00C36B74" w:rsidRPr="0003621B">
              <w:rPr>
                <w:rFonts w:ascii="Arial" w:hAnsi="Arial"/>
                <w:bCs/>
                <w:color w:val="000000"/>
              </w:rPr>
              <w:lastRenderedPageBreak/>
              <w:t>TAACGACCCAACTTTGTTGTTTACCAACGCCGGGATGAACCAGTTCAAGGATGTGTTCCTTGGGCTCGACAAGCGTAATTATTCCCGCGCTACCACTTCCCAACGCTGCGTGCGTGCGGGTGGTAAACACAACGACCTGGAAAACGTCGGTTACACCGCGCGTCACCATACCTTCTTCGAAATGCTGGGCAACTTCAGCTTCGGCGACTATTTCAAACACGATGCCATTCAGTTTGCATGGGAACTGCTGACCAGCGAAAAATGGTTTGCCCTGCCGAAAGAGCGTCTGTGGGTTACCGTCTATGAAAGCGACGACGAAGCCTACGAAATCTGGGAAAAAGAAGTAGGGATCCCGCGCGAACGTATTATTCGCATCGGCGATAACAAAGGTGCGCCATACGCATCTGACAACTTCTGGCAGATGGGTGACACTGGTCCGTGCGGCCCGTGCACCGAAATCTTCTACGATCACGGCGACCACATTTGGGGGGGCCCTCCGGGAAGCCCGGAAGAAGACGGCGACCGCTACATTGAGATCTGGAACATCGTCTTCATGCAGTTCAACCGCCAGGCCGATGGCACGATGGAACCGCTGCCGAAGCCGTCTGTAGATACCGGTATGGGTCTGGAGCGTATTGCTGCGGTGCTGCAACACGTTAACTCTAACTATGACATCGACCTGTTCCGCACGCTGATCCAGGCGGTAGCGAAAGTCACTGGCGCAACCGATCTGAGCAATAAATCGCTGCGCGTAATCGCTGACCACATTCGTTCTTGTGCGTTCCTGATCGCGGATGGCGTAATGCCGTCCAATGAAAACCGTGGTTATGTACTGCGTCGTATCATTCGTCGCGCAGTGCGTCACGGTAATATGCTCGGCGCGAAAGAAACCTTCTTCTACAAACTGGTTGGTCCGCTGATCGACGTTATGGGCTCTGCGGGTGAAGACCTGAAACGCCAGCAGGCGCAGGTTGAGCAGGTGCTGAAGACTGAAGAAGAGCAGTTTGCTCGTACTCTGGAGCGCGGTCTGGCGTTGCTGGATGAAGAGCTGGCAAAACTTTCTGGTGATACGCTGGATGGTGAAACTGCTTTCCGTCTGTACGACACCTATGGCTTCCCGGTTGACCTGACGGCTGATGTTTGTCGTGAGCGCAACATCAAAGTTGACGAAGCTGGTTTTGAAGCTGCAATGGAAGAGCAGCGTCGTCGCGCGCGCGAAGCCAGCGGCTTTGGTGCCGATTACAACGCAATGATCCGTGTTGACAGTGCATCTGAGTTTAAAGGCTATGACCATCTGGAACTGAACGGCAAAGTGACTGCGCTGTTTGTTGATGGTAAAGCGGTTGATGCCATCAATGCAGGCCAGGAAGCTGTGGTCGTGCTGGATCAAACGCCATTCTATGCGGAATCCGGCGGTCAGGTTGGCGATAAAGGCGAACTGAAAGGCGCTAACTTCTCCTTTGCGGTGGAAGATACGCAGAAATACGGCCAGGCGATTGGTCACATCGGTAAACTTGCTGCGGGTTCTCTGAAAGTGGGCGACGCGGTGCAGGCTGATGTTGATGAGGCTCGTCGCGCCCGTATTCGTCTGAATCACTCCGCAACGCACCTGATGCACGCTGCGCTGCGCCAGGTTCTGGGTACTCATGTATCGCAGAAAGGTTCACTGGTTAACGACAAGGTGCTGCGCTTCGACTTCTCACACAACGAAGCGATGAAACCAGAAGAGATTCGTGCGGTCGAAGACCTGGTGAACACACAGATTCGTCGCAATTTGCCGATCGAAACCAACATCATGGATCTCGAAGCGGCGAAAGCGAAAGGTGCGATGGCGCTGTTCGGCGAGAAGTATGATGAGCGCGTACGCGTGCTGAGCATGGGCGATTTCTCTACCGAGTTGTGTGGCGGTACTCACGCCAGCCGCACTGGTGATATTGGTCTGTTCCGCATCATCTCTGAATCGGGTACTGCTGCCGGCGTTCGTCGTATCGAAGCGGTAACCGGAGAAGGTGCTATCGCCACCGTTCATGCAGACAG</w:t>
            </w:r>
            <w:r w:rsidR="00C36B74" w:rsidRPr="0003621B">
              <w:rPr>
                <w:rFonts w:ascii="Arial" w:hAnsi="Arial"/>
                <w:bCs/>
                <w:color w:val="000000"/>
              </w:rPr>
              <w:lastRenderedPageBreak/>
              <w:t>CGATCGCTTAAGCGAAGTCGCGCATCTGCTGAAAGGCGATAGCAATAATCTGGCTGATAAAGTGCGCTCAGTACTGGAACGTACGCGTCAGCTGGAAAAAGAGTTACAACAGCTTAAAGAACAAGCTGCCGCACAGGAGAGCGCAAATCTTTCCAGTAAGGCAATCGATGTTAATGGTGTTAAGCTGTTGGTTAGCGAGCTTAGCGGTGTTGAGCCGAAAATGTTGCGTACCATGGTTGACGATTTAAAAAATCAGCTGGGGTCGACAATTATCGTGCTGGCAACGGTAGTCGAAGGTAAGGTTTCTCTGATTGCAGGCGTATCTAAGGACGTCACAGATCGTGTGAAAGCAGGGGAACTGATTGGTATGGTCGCTCAGCAGGTGGGCGGCAAGGGTGGTGGACGTCCTGACATGGCGCAAGCCGGTGGTACGGATGCTGCGGCCTTACCGGCAGCGTTAGCCAGTGTGAAAGGCTGGGTCAGCGCGAAATTGCAA</w:t>
            </w:r>
            <w:r w:rsidRPr="0003621B">
              <w:rPr>
                <w:rFonts w:ascii="Arial" w:hAnsi="Arial"/>
                <w:bCs/>
                <w:color w:val="FF0000"/>
              </w:rPr>
              <w:t>TAA</w:t>
            </w:r>
          </w:p>
        </w:tc>
      </w:tr>
      <w:tr w:rsidR="00FB5EA9" w:rsidRPr="0003621B" w14:paraId="78DDEE9E" w14:textId="77777777" w:rsidTr="00F460BB">
        <w:tc>
          <w:tcPr>
            <w:tcW w:w="0" w:type="auto"/>
            <w:shd w:val="clear" w:color="auto" w:fill="auto"/>
          </w:tcPr>
          <w:p w14:paraId="16593F4B" w14:textId="77777777" w:rsidR="00FB5EA9" w:rsidRPr="0003621B" w:rsidRDefault="00FB5EA9" w:rsidP="00F460BB">
            <w:pPr>
              <w:spacing w:line="360" w:lineRule="auto"/>
              <w:jc w:val="both"/>
              <w:rPr>
                <w:rFonts w:ascii="Arial" w:hAnsi="Arial"/>
                <w:b/>
                <w:bCs/>
              </w:rPr>
            </w:pPr>
            <w:r w:rsidRPr="0003621B">
              <w:rPr>
                <w:rFonts w:ascii="Arial" w:hAnsi="Arial"/>
                <w:b/>
                <w:bCs/>
              </w:rPr>
              <w:lastRenderedPageBreak/>
              <w:t>His</w:t>
            </w:r>
            <w:r w:rsidRPr="0003621B">
              <w:rPr>
                <w:rFonts w:ascii="Arial" w:hAnsi="Arial"/>
                <w:b/>
                <w:bCs/>
                <w:vertAlign w:val="subscript"/>
              </w:rPr>
              <w:t>6</w:t>
            </w:r>
            <w:r w:rsidRPr="0003621B">
              <w:rPr>
                <w:rFonts w:ascii="Arial" w:hAnsi="Arial"/>
                <w:b/>
                <w:bCs/>
              </w:rPr>
              <w:t>-</w:t>
            </w:r>
            <w:r w:rsidR="00C95EA0" w:rsidRPr="0003621B">
              <w:rPr>
                <w:rFonts w:ascii="Arial" w:hAnsi="Arial"/>
                <w:b/>
                <w:bCs/>
              </w:rPr>
              <w:t>AsnRS</w:t>
            </w:r>
            <w:r w:rsidRPr="0003621B">
              <w:rPr>
                <w:rFonts w:ascii="Arial" w:hAnsi="Arial"/>
                <w:b/>
                <w:bCs/>
              </w:rPr>
              <w:t xml:space="preserve"> insert</w:t>
            </w:r>
          </w:p>
        </w:tc>
      </w:tr>
      <w:tr w:rsidR="00FB5EA9" w:rsidRPr="0003621B" w14:paraId="4D6D3EF4" w14:textId="77777777" w:rsidTr="00F460BB">
        <w:tc>
          <w:tcPr>
            <w:tcW w:w="0" w:type="auto"/>
            <w:shd w:val="clear" w:color="auto" w:fill="auto"/>
          </w:tcPr>
          <w:p w14:paraId="75182373" w14:textId="77777777" w:rsidR="003D0E14" w:rsidRPr="0003621B" w:rsidRDefault="003D0E14" w:rsidP="00F460BB">
            <w:pPr>
              <w:spacing w:line="360" w:lineRule="auto"/>
              <w:jc w:val="both"/>
              <w:rPr>
                <w:rFonts w:ascii="Arial" w:hAnsi="Arial"/>
                <w:bCs/>
                <w:color w:val="00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p>
          <w:p w14:paraId="3A14DCF4" w14:textId="7278811E" w:rsidR="004716F9" w:rsidRPr="0003621B" w:rsidRDefault="003D0E14" w:rsidP="002B77E6">
            <w:pPr>
              <w:spacing w:line="360" w:lineRule="auto"/>
              <w:jc w:val="both"/>
              <w:rPr>
                <w:rFonts w:ascii="Arial" w:hAnsi="Arial"/>
                <w:bCs/>
              </w:rPr>
            </w:pPr>
            <w:r w:rsidRPr="0003621B">
              <w:rPr>
                <w:rFonts w:ascii="Arial" w:hAnsi="Arial"/>
                <w:bCs/>
                <w:color w:val="00B050"/>
              </w:rPr>
              <w:t>ATG</w:t>
            </w:r>
            <w:r w:rsidR="00FF5071" w:rsidRPr="0003621B">
              <w:rPr>
                <w:rFonts w:ascii="Arial" w:hAnsi="Arial"/>
                <w:bCs/>
                <w:color w:val="000000"/>
              </w:rPr>
              <w:t>CACCACCACCACCACCACAGCGTTGTGCCTGTAGCCGACGTACTCCAGGGCCGTGTAGCCGTTGACAGCGAAGTCACCGTGCGCGGATGGGTACGTACCCGCCGAGATTCAAAAGCTGGCATCTCCTTCCTCGCCGTTTATGACGGTTCCTGCTTTGATCCTGTACAGGCTGTCATCAATAATTCTCTGCCCAATTACAATGAAGACGTCCTGCGTCTGACCACCGGCTGCTCGGTCATTGTGACGGGTAAAGTCGTGGCGTCGCCGGGCCAGGGGCAACAATTTGAAATCCAGGCCAGCAAGGTTGAAGTTGCTGGTTGGGTTGAAGATCCAGACACTTACCCGATGGCGGCAAAACGCCACAGCATTGAGTATCTGCGTGAAGTCGCTCACCTGCGTCCGCGCACAAACCTGATTGGTGCCGTCGCGCGCGTTCGCCATACGCTGGCGCAGGCGCTGCATCGCTTCTTTAACGAGCAGGGATTCTTCTGGGTTTCAACGCCACTGATTACCGCATCTGATACCGAAGGTGCAGGCGAAATGTTCCGCGTTTCTACGCTGGATCTGGAAAACCTGCCGCGTAACGATCAGGGCAAAGTGGATTTCGACAAAGACTTCTTTGGTAAAGAGTCTTTCCTGACCGTATCTGGCCAGTTGAACGGCGAAACCTACGCTTGCGCATTGTCCAAAATCTATACCTTCGGCCCGACTTTCCGTGCTGAAAACTCCAACACCAGCCGTCACCTGGCGGAGTTCTGGATGCTGGAGCCGGAAGTGGCGTTTGCTAACCTGAACGATATTGCGGGTCTGGCTGAAGCCATGCTGAAATATGTCTTCAAAGCGGTTCTCGAAGAACGCGCTGACGACATGAAGTTCTTCGCTGAACGCGTAGATAAAGATGCCGTTTCACGTCTGGAACGCTTCATTGAAGCCGATTTTGCGCAGGTGGATTATACCGACGCAGTGACCATTCTCGAAAACTGCGGCAGGAAGTTTGAAAACCCGGTTTACTGGGGAGTCGATCTCTCTTCTGAGCATGAGCGTTATCTGGCGGAAGAACACTTTAAAGCACCGGTAGTGGTTAAAAACTATCCGAAAGATATTAAAGCGTTCTATATGCGCCTTAACGAAGACGGTAAAACCGTTGCGGCTATGGACGTTCTGGCTCCGGGCATCGGTGAGATCATTGGTGGCTCCCAGCGTGAAGAACGTCTGGACGTGCTGGACGAGCGTATGCTGGAAATGGGCCTGAATAAAGAAGATTACTGGTGGTATCGCGATCTGCGTCGCTACGGTACTGTTCC</w:t>
            </w:r>
            <w:r w:rsidR="00FF5071" w:rsidRPr="0003621B">
              <w:rPr>
                <w:rFonts w:ascii="Arial" w:hAnsi="Arial"/>
                <w:bCs/>
                <w:color w:val="000000"/>
              </w:rPr>
              <w:lastRenderedPageBreak/>
              <w:t>GCATTCAGGTTTCGGTCTTGGTTTTGAACGTCTGATTGCTTACGTAACTGGCGTGCAAAACGTACGTGATGTGATTCCGTTCCCACGTACTCCGCGTAACGCCAGCTTC</w:t>
            </w:r>
            <w:r w:rsidRPr="0003621B">
              <w:rPr>
                <w:rFonts w:ascii="Arial" w:hAnsi="Arial"/>
                <w:bCs/>
                <w:color w:val="FF0000"/>
              </w:rPr>
              <w:t>TAA</w:t>
            </w:r>
          </w:p>
        </w:tc>
      </w:tr>
      <w:tr w:rsidR="00FB5EA9" w:rsidRPr="0003621B" w14:paraId="03ED60C9" w14:textId="77777777" w:rsidTr="00F460BB">
        <w:tc>
          <w:tcPr>
            <w:tcW w:w="0" w:type="auto"/>
            <w:shd w:val="clear" w:color="auto" w:fill="auto"/>
          </w:tcPr>
          <w:p w14:paraId="7314E6F6" w14:textId="77777777" w:rsidR="00FB5EA9" w:rsidRPr="0003621B" w:rsidRDefault="00FB5EA9" w:rsidP="00F460BB">
            <w:pPr>
              <w:spacing w:line="360" w:lineRule="auto"/>
              <w:jc w:val="both"/>
              <w:rPr>
                <w:rFonts w:ascii="Arial" w:hAnsi="Arial"/>
                <w:b/>
                <w:bCs/>
              </w:rPr>
            </w:pPr>
            <w:r w:rsidRPr="0003621B">
              <w:rPr>
                <w:rFonts w:ascii="Arial" w:hAnsi="Arial"/>
                <w:b/>
                <w:bCs/>
              </w:rPr>
              <w:lastRenderedPageBreak/>
              <w:t>His</w:t>
            </w:r>
            <w:r w:rsidRPr="0003621B">
              <w:rPr>
                <w:rFonts w:ascii="Arial" w:hAnsi="Arial"/>
                <w:b/>
                <w:bCs/>
                <w:vertAlign w:val="subscript"/>
              </w:rPr>
              <w:t>6</w:t>
            </w:r>
            <w:r w:rsidRPr="0003621B">
              <w:rPr>
                <w:rFonts w:ascii="Arial" w:hAnsi="Arial"/>
                <w:b/>
                <w:bCs/>
              </w:rPr>
              <w:t>-</w:t>
            </w:r>
            <w:r w:rsidR="00C95EA0" w:rsidRPr="0003621B">
              <w:rPr>
                <w:rFonts w:ascii="Arial" w:hAnsi="Arial"/>
                <w:b/>
                <w:bCs/>
              </w:rPr>
              <w:t xml:space="preserve">PheRSα + </w:t>
            </w:r>
            <w:proofErr w:type="spellStart"/>
            <w:r w:rsidR="00C95EA0" w:rsidRPr="0003621B">
              <w:rPr>
                <w:rFonts w:ascii="Arial" w:hAnsi="Arial"/>
                <w:b/>
                <w:bCs/>
              </w:rPr>
              <w:t>PheRS</w:t>
            </w:r>
            <w:proofErr w:type="spellEnd"/>
            <w:r w:rsidR="00C95EA0" w:rsidRPr="0003621B">
              <w:rPr>
                <w:rFonts w:ascii="Arial" w:hAnsi="Arial"/>
                <w:b/>
                <w:bCs/>
              </w:rPr>
              <w:t>β</w:t>
            </w:r>
            <w:r w:rsidRPr="0003621B">
              <w:rPr>
                <w:rFonts w:ascii="Arial" w:hAnsi="Arial"/>
                <w:b/>
                <w:bCs/>
              </w:rPr>
              <w:t xml:space="preserve"> insert</w:t>
            </w:r>
          </w:p>
        </w:tc>
      </w:tr>
      <w:tr w:rsidR="00FB5EA9" w:rsidRPr="0003621B" w14:paraId="7A89B224" w14:textId="77777777" w:rsidTr="00F460BB">
        <w:tc>
          <w:tcPr>
            <w:tcW w:w="0" w:type="auto"/>
            <w:shd w:val="clear" w:color="auto" w:fill="auto"/>
          </w:tcPr>
          <w:p w14:paraId="44A6A469" w14:textId="77777777" w:rsidR="003D0E14" w:rsidRPr="0003621B" w:rsidRDefault="003D0E14" w:rsidP="00F460BB">
            <w:pPr>
              <w:spacing w:line="360" w:lineRule="auto"/>
              <w:jc w:val="both"/>
              <w:rPr>
                <w:rFonts w:ascii="Arial" w:hAnsi="Arial"/>
                <w:bCs/>
                <w:color w:val="FF0000"/>
              </w:rPr>
            </w:pPr>
            <w:r w:rsidRPr="0003621B">
              <w:rPr>
                <w:rFonts w:ascii="Arial" w:hAnsi="Arial"/>
                <w:bCs/>
                <w:color w:val="00B050"/>
              </w:rPr>
              <w:t>Start</w:t>
            </w:r>
            <w:r w:rsidRPr="0003621B">
              <w:rPr>
                <w:rFonts w:ascii="Arial" w:hAnsi="Arial"/>
                <w:bCs/>
              </w:rPr>
              <w:t xml:space="preserve">     </w:t>
            </w:r>
            <w:r w:rsidRPr="0003621B">
              <w:rPr>
                <w:rFonts w:ascii="Arial" w:hAnsi="Arial"/>
                <w:bCs/>
                <w:color w:val="FF0000"/>
              </w:rPr>
              <w:t>Stop</w:t>
            </w:r>
            <w:r w:rsidR="0063483F" w:rsidRPr="0003621B">
              <w:rPr>
                <w:rFonts w:ascii="Arial" w:hAnsi="Arial"/>
                <w:bCs/>
                <w:color w:val="000000"/>
              </w:rPr>
              <w:t xml:space="preserve">     </w:t>
            </w:r>
            <w:proofErr w:type="spellStart"/>
            <w:r w:rsidR="0063483F" w:rsidRPr="0003621B">
              <w:rPr>
                <w:rFonts w:ascii="Arial" w:hAnsi="Arial"/>
                <w:bCs/>
                <w:color w:val="00B0F0"/>
              </w:rPr>
              <w:t>PheRS</w:t>
            </w:r>
            <w:proofErr w:type="spellEnd"/>
            <w:r w:rsidR="0063483F" w:rsidRPr="0003621B">
              <w:rPr>
                <w:rFonts w:ascii="Arial" w:hAnsi="Arial"/>
                <w:bCs/>
                <w:color w:val="00B0F0"/>
              </w:rPr>
              <w:t>α</w:t>
            </w:r>
            <w:r w:rsidR="0063483F" w:rsidRPr="0003621B">
              <w:rPr>
                <w:rFonts w:ascii="Arial" w:hAnsi="Arial"/>
                <w:bCs/>
                <w:color w:val="000000"/>
              </w:rPr>
              <w:t xml:space="preserve">     </w:t>
            </w:r>
            <w:proofErr w:type="spellStart"/>
            <w:r w:rsidR="0063483F" w:rsidRPr="0003621B">
              <w:rPr>
                <w:rFonts w:ascii="Arial" w:hAnsi="Arial"/>
                <w:bCs/>
                <w:color w:val="7030A0"/>
              </w:rPr>
              <w:t>PheRS</w:t>
            </w:r>
            <w:proofErr w:type="spellEnd"/>
            <w:r w:rsidR="0063483F" w:rsidRPr="0003621B">
              <w:rPr>
                <w:rFonts w:ascii="Arial" w:hAnsi="Arial"/>
                <w:bCs/>
                <w:color w:val="7030A0"/>
              </w:rPr>
              <w:t>β</w:t>
            </w:r>
          </w:p>
          <w:p w14:paraId="47FE1C1F" w14:textId="77777777" w:rsidR="00FB5EA9" w:rsidRPr="0003621B" w:rsidRDefault="003D0E14" w:rsidP="00F460BB">
            <w:pPr>
              <w:spacing w:line="360" w:lineRule="auto"/>
              <w:jc w:val="both"/>
              <w:rPr>
                <w:rFonts w:ascii="Arial" w:hAnsi="Arial"/>
                <w:bCs/>
              </w:rPr>
            </w:pPr>
            <w:r w:rsidRPr="0003621B">
              <w:rPr>
                <w:rFonts w:ascii="Arial" w:hAnsi="Arial"/>
                <w:bCs/>
                <w:color w:val="00B050"/>
              </w:rPr>
              <w:t>ATG</w:t>
            </w:r>
            <w:r w:rsidR="005A0F43" w:rsidRPr="0003621B">
              <w:rPr>
                <w:rFonts w:ascii="Arial" w:hAnsi="Arial"/>
                <w:bCs/>
                <w:color w:val="00B0F0"/>
              </w:rPr>
              <w:t>CACCACCACCACCACTCACATCTCGCAGAACTGGTTGCCAGTGCGAAGGCGGCCATTAGCCAGGCGTCAGATGTTGCCGCGTTAGATAATGTGCGCGTCGAATATTTGGGTAAAAAAGGGCACTTAACCCTTCAGATGACGACCCTGCGTGAGCTGCCGCCAGAAGAGCGTCCGGCAGCTGGTGCGGTTATCAACGAAGCGAAAGAGCAGGTTCAGCAGGCGCTGAATGCGCGTAAAGCGGAACTGGAAAGCGCTGCACTGAATGCGCGTCTGGCGGCGGAAACGATTGATGTCTCTCTGCCAGGTCGTCGCATTGAAAACGGCGGTCTGCATCCGGTTACCCGTACCATCGACCGTATCGAAAGTTTCTTCGGTGAGCTTGGCTTTACCGTGGCAACCGGGCCGGAAATCGAAGACGATTATCATAACTTCGATGCTCTGAACATTCCTGGTCACCACCCGGCGCGCGCTGACCACGACACTTTCTGGTTTGACACTACCCGCCTGCTGCGTACCCAGACCTCTGGCGTACAGATCCGCACCATGAAAGCCCAGCAGCCACCGATTCGTATCATCGCGCCTGGCCGTGTTTATCGTAACGACTACGACCAGACTCACACGCCGATGTTCCATCAGATGGAAGGTCTGATTGTTGATACCAACATCAGCTTTACCAACCTGAAAGGCACGCTGCACGACTTCCTGCGTAACTTCTTTGAGGAAGATTTGCAGATTCGCTTCCGTCCTTCCTACTTCCCGTTTACCGAACCTTCTGCGGAAGTGGACGTCATGGGTAAAAACGGTAAATGGCTGGAAGTGCTGGGCTGCGGGATGGTGCATCCGAACGTGTTGCGTAACGTTGGCATCGACCCGGAAGTTTACTCTGGTTTCGCCTTCGGGATGGGGATGGAGCGTCTGACTATGTTGCGTTACGGCGTCACCGACCTGCGTTCATTCTTCGAAAACGATCTGCGTTTCCTCAAACAGTTTAAA</w:t>
            </w:r>
            <w:r w:rsidR="005A0F43" w:rsidRPr="0003621B">
              <w:rPr>
                <w:rFonts w:ascii="Arial" w:hAnsi="Arial"/>
                <w:bCs/>
                <w:color w:val="FF0000"/>
              </w:rPr>
              <w:t>TAA</w:t>
            </w:r>
            <w:r w:rsidR="005A0F43" w:rsidRPr="0003621B">
              <w:rPr>
                <w:rFonts w:ascii="Arial" w:hAnsi="Arial"/>
                <w:bCs/>
                <w:color w:val="000000"/>
              </w:rPr>
              <w:t>GGCAGGAATAGATTATGAAGTTCAGTGAACTGTGGTTACGCGAATGGGTGAACCCGGCGATTGATAGCGATGCGCTGGCAAATCAAATCACT</w:t>
            </w:r>
            <w:r w:rsidR="005A0F43" w:rsidRPr="0003621B">
              <w:rPr>
                <w:rFonts w:ascii="Arial" w:hAnsi="Arial"/>
                <w:bCs/>
                <w:color w:val="00B050"/>
              </w:rPr>
              <w:t>ATG</w:t>
            </w:r>
            <w:r w:rsidR="005A0F43" w:rsidRPr="0003621B">
              <w:rPr>
                <w:rFonts w:ascii="Arial" w:hAnsi="Arial"/>
                <w:bCs/>
                <w:color w:val="7030A0"/>
              </w:rPr>
              <w:t>GCGGGCCTGGAAGTTGACGGTGTAGAACCGGTTGCCGGCAGCTTCCACGGCGTGGTCGTTGGTGAAGTGGTTGAGTGTGCGCAGCATCCGAACGCTGACAAACTGCGTGTGACAAAAGTGAATGTCGGCGGCGATCGCCTGCTGGACATCGTCTGCGGTGCGCCAAACTGCCGTCAGGGCCTGCGTGTAGCGGTAGCGACCATTGGTGCTGTTCTGCCGGGTGATTTCAAAATTAAAGCGGCGAAACTGCGTGGCGAACCGTCTGAAGGGATGCTGTGCTCCTTCTCTGAACTGGGCATTTCTGACGATCACAGCGGCATTATCGAACTGCCTGCGGATGCGCCGATTGGCACCGATATCCGTGAATACCTGAAACTTGATGACAACACCATCGAAATCAGCGTGACGCCAAACCGTGCCGACTGCTTAGGCATCATTGGTGTTGCGCGTGACGTTGCCGTGCTGAACCAGCTGCCGCTGGTTCAACCGGAAATCGTTCCGGTTGGTGCGACCATCGACGACACGCTGCCGATTACAGTCGAAGCGCCGGAAGCCTGCCCGCGTTATCTTGGCCGTGTGGTAAAAGGCATTAACGTTAAAGCGCCAACTCCGCTGTGGATGAAAGAAAAACTGCGTCGTTGCGGGATCCGTTCTATCGATGC</w:t>
            </w:r>
            <w:r w:rsidR="005A0F43" w:rsidRPr="0003621B">
              <w:rPr>
                <w:rFonts w:ascii="Arial" w:hAnsi="Arial"/>
                <w:bCs/>
                <w:color w:val="7030A0"/>
              </w:rPr>
              <w:lastRenderedPageBreak/>
              <w:t>AGTTGTTGACGTCACCAACTATGTGCTGCTCGAACTGGGCCAGCCGATGCACGCTTTCGATAAAGATCGCATTGAAGGCGGCATTGTGGTGCGGATGGCGAAAGAGGGCGAAACGCTGGTGCTGCTCGACGGTACTGAAGCGAAGCTGAATGCTGACACTCTGGTCATCGCCGACCACAACAAGGCGCTGGCGATGGGCGGCATCTTCGGTGGCGAACACTCTGGCGTGAATGACGAAACACAAAACGTGCTGCTGGAATGCGCGTTCTTTAGCCCGCTGTCTATCACCGGTCGTGCTCGTCGTCATGGCCTGCATACCGATGCGTCTCACCGTTATGAGCGTGGCGTTGATCCGGCACTGCAACACAAAGCGATGGAACGTGCGACCCGTCTGCTGATCGACATCTGCGGTGGTGAGGCTGGCCCGGTAATTGATATCACCAACGAAGCAACGCTGCCGAAGCGTGCAACCATCACTCTACGTCGTAGCAAACTGGATCGCCTGATCGGCCATCATATTGCGGATGAGCAGGTAACTGACATTCTGCGTCGTCTCGGCTGCGAAGTGACCGAAGGCAAAGACGAATGGCAGGCAGTTGCGCCGAGCTGGCGTTTCGATATGGAGATTGAAGAAGATCTGGTTGAAGAAGTCGCGCGTGTTTACGGCTACAACAACATCCCGGATGAGCCGGTACAGGCAAGCCTGATTATGGGTACTCACCGTGAAGCTGACCTGTCGCTCAAGCGCGTGAAAACGCTGCTCAACGACAAAGGCTATCAGGAAGTGATCACCTACAGCTTCGTTGATCCGAAAGTGCAGCAGATGATCCATCCAGGCGTTGAAGCCTTACTGCTGCCAAGCCCGATCTCTGTTGAAATGTCAGCAATGCGTCTTTCTCTGTGGACTGGCCTGCTGGCAACCGTGGTGTACAACCAGAACCGTCAGCAGAACCGTGTGCGCATTTTCGAAAGCGGTCTGCGTTTCGTACCAGATACTCAGGCACCGTTGGGCATTCGTCAGGATCTGATGTTAGCCGGTGTGATTTGCGGTAACCGTTACGAAGAGCACTGGAACCTGGCAAAAGAGACCGTTGATTTCTATGATTTGAAAGGCGATCTTGAATCCGTTCTCGACCTGACCGGTAAACTGAATGAGGTTGAGTTCCGTGCAGAAGCGAATCCGGCACTGCATCCGGGGCAATCCGCAGCGATTTATCTGAAAGGTGAACGTATTGGTTTTGTTGGGGTTGTTCATCCTGAACTGGAACGTAAACTGGATCTTAACGGTCGCACTCTGGTGTTCGAACTGGAGTGGAACAAGCTCGCAGACCGCGTGGTGCCTCAGGCGCGCGAGATTTCTCGCTTCCCGGCGAACCGTCGTGACATCGCGGTGGTGGTCGCAGAAAACGTTCCCGCAGCGGATATTTTATCCGAATGTAAGAAAGTTGGCGTAAATCAGGTAGTTGGCGTAAACTTATTTGACGTGTACCGCGGTAAGGGTGTTGCGGAGGGGTATAAGAGCCTCGCCATAAGCCTGATCCTGCAAGATACCAGCCGTACACTCGAAGAAGAGGAGATTGCCGCTACCGTCGCCAAATGTGTAGAGGCATTAAAAGAGCGATTCCAGGCATCATTGAGGGAT</w:t>
            </w:r>
            <w:r w:rsidRPr="0003621B">
              <w:rPr>
                <w:rFonts w:ascii="Arial" w:hAnsi="Arial"/>
                <w:bCs/>
                <w:color w:val="FF0000"/>
              </w:rPr>
              <w:t>TAA</w:t>
            </w:r>
          </w:p>
        </w:tc>
      </w:tr>
    </w:tbl>
    <w:p w14:paraId="589DCAB2" w14:textId="5F73102D" w:rsidR="004716F9" w:rsidRDefault="004716F9" w:rsidP="00694604">
      <w:pPr>
        <w:pStyle w:val="Caption"/>
        <w:jc w:val="both"/>
        <w:rPr>
          <w:rFonts w:ascii="Arial" w:hAnsi="Arial"/>
          <w:sz w:val="22"/>
          <w:szCs w:val="22"/>
        </w:rPr>
      </w:pPr>
      <w:bookmarkStart w:id="11" w:name="_Ref52977610"/>
    </w:p>
    <w:p w14:paraId="5C406C02" w14:textId="2E7C6484" w:rsidR="00C866BB" w:rsidRDefault="00C866BB" w:rsidP="00C866BB"/>
    <w:p w14:paraId="7528E2FB" w14:textId="3C98BEE1" w:rsidR="00C866BB" w:rsidRDefault="00C866BB" w:rsidP="00C866BB"/>
    <w:p w14:paraId="4ADF95C7" w14:textId="7E81DD8A" w:rsidR="00C866BB" w:rsidRDefault="00C866BB" w:rsidP="00C866BB"/>
    <w:p w14:paraId="571CE6B3" w14:textId="77777777" w:rsidR="00C866BB" w:rsidRPr="00C866BB" w:rsidRDefault="00C866BB" w:rsidP="00C866BB"/>
    <w:p w14:paraId="0F8409F7" w14:textId="48E2D885" w:rsidR="006A35A7" w:rsidRPr="0003621B" w:rsidRDefault="00694604" w:rsidP="00694604">
      <w:pPr>
        <w:pStyle w:val="Caption"/>
        <w:jc w:val="both"/>
        <w:rPr>
          <w:rFonts w:ascii="Arial" w:hAnsi="Arial"/>
          <w:b w:val="0"/>
          <w:sz w:val="22"/>
          <w:szCs w:val="22"/>
        </w:rPr>
      </w:pPr>
      <w:r w:rsidRPr="0003621B">
        <w:rPr>
          <w:rFonts w:ascii="Arial" w:hAnsi="Arial"/>
          <w:sz w:val="22"/>
          <w:szCs w:val="22"/>
        </w:rPr>
        <w:lastRenderedPageBreak/>
        <w:t xml:space="preserve">Supplementary Table </w:t>
      </w:r>
      <w:r w:rsidRPr="0003621B">
        <w:rPr>
          <w:rFonts w:ascii="Arial" w:hAnsi="Arial"/>
          <w:sz w:val="22"/>
          <w:szCs w:val="22"/>
        </w:rPr>
        <w:fldChar w:fldCharType="begin"/>
      </w:r>
      <w:r w:rsidRPr="0003621B">
        <w:rPr>
          <w:rFonts w:ascii="Arial" w:hAnsi="Arial"/>
          <w:sz w:val="22"/>
          <w:szCs w:val="22"/>
        </w:rPr>
        <w:instrText xml:space="preserve"> SEQ Supplementary_Table \* ARABIC </w:instrText>
      </w:r>
      <w:r w:rsidRPr="0003621B">
        <w:rPr>
          <w:rFonts w:ascii="Arial" w:hAnsi="Arial"/>
          <w:sz w:val="22"/>
          <w:szCs w:val="22"/>
        </w:rPr>
        <w:fldChar w:fldCharType="separate"/>
      </w:r>
      <w:r w:rsidR="00C67A94">
        <w:rPr>
          <w:rFonts w:ascii="Arial" w:hAnsi="Arial"/>
          <w:noProof/>
          <w:sz w:val="22"/>
          <w:szCs w:val="22"/>
        </w:rPr>
        <w:t>4</w:t>
      </w:r>
      <w:r w:rsidRPr="0003621B">
        <w:rPr>
          <w:rFonts w:ascii="Arial" w:hAnsi="Arial"/>
          <w:sz w:val="22"/>
          <w:szCs w:val="22"/>
        </w:rPr>
        <w:fldChar w:fldCharType="end"/>
      </w:r>
      <w:bookmarkEnd w:id="11"/>
      <w:r w:rsidRPr="0003621B">
        <w:rPr>
          <w:rFonts w:ascii="Arial" w:hAnsi="Arial"/>
          <w:sz w:val="22"/>
          <w:szCs w:val="22"/>
        </w:rPr>
        <w:t>:</w:t>
      </w:r>
      <w:r w:rsidRPr="0003621B">
        <w:rPr>
          <w:rFonts w:ascii="Arial" w:hAnsi="Arial"/>
          <w:b w:val="0"/>
          <w:sz w:val="22"/>
          <w:szCs w:val="22"/>
        </w:rPr>
        <w:t xml:space="preserve"> </w:t>
      </w:r>
      <w:r w:rsidR="00080752" w:rsidRPr="0003621B">
        <w:rPr>
          <w:rFonts w:ascii="Arial" w:hAnsi="Arial"/>
          <w:b w:val="0"/>
          <w:sz w:val="22"/>
          <w:szCs w:val="22"/>
        </w:rPr>
        <w:t xml:space="preserve">Composition of </w:t>
      </w:r>
      <w:r w:rsidR="007032C9">
        <w:rPr>
          <w:rFonts w:ascii="Arial" w:hAnsi="Arial"/>
          <w:b w:val="0"/>
          <w:sz w:val="22"/>
          <w:szCs w:val="22"/>
        </w:rPr>
        <w:t>in-house</w:t>
      </w:r>
      <w:r w:rsidR="007032C9" w:rsidRPr="0003621B">
        <w:rPr>
          <w:rFonts w:ascii="Arial" w:hAnsi="Arial"/>
          <w:b w:val="0"/>
          <w:sz w:val="22"/>
          <w:szCs w:val="22"/>
        </w:rPr>
        <w:t xml:space="preserve"> </w:t>
      </w:r>
      <w:r w:rsidRPr="0003621B">
        <w:rPr>
          <w:rFonts w:ascii="Arial" w:hAnsi="Arial"/>
          <w:b w:val="0"/>
          <w:sz w:val="22"/>
          <w:szCs w:val="22"/>
        </w:rPr>
        <w:t>P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7"/>
        <w:gridCol w:w="2995"/>
        <w:gridCol w:w="2994"/>
      </w:tblGrid>
      <w:tr w:rsidR="003510EB" w:rsidRPr="006D703D" w14:paraId="63AF0547" w14:textId="77777777" w:rsidTr="006D703D">
        <w:tc>
          <w:tcPr>
            <w:tcW w:w="3080" w:type="dxa"/>
            <w:shd w:val="clear" w:color="auto" w:fill="auto"/>
          </w:tcPr>
          <w:p w14:paraId="577EF802" w14:textId="77777777" w:rsidR="003510EB" w:rsidRPr="006D703D" w:rsidRDefault="004C3785" w:rsidP="00694604">
            <w:pPr>
              <w:rPr>
                <w:rFonts w:ascii="Arial" w:hAnsi="Arial"/>
                <w:b/>
                <w:bCs/>
              </w:rPr>
            </w:pPr>
            <w:r w:rsidRPr="006D703D">
              <w:rPr>
                <w:rFonts w:ascii="Arial" w:hAnsi="Arial"/>
                <w:b/>
                <w:bCs/>
              </w:rPr>
              <w:t>Component</w:t>
            </w:r>
          </w:p>
        </w:tc>
        <w:tc>
          <w:tcPr>
            <w:tcW w:w="3081" w:type="dxa"/>
            <w:shd w:val="clear" w:color="auto" w:fill="auto"/>
          </w:tcPr>
          <w:p w14:paraId="3CFD562B" w14:textId="77777777" w:rsidR="003510EB" w:rsidRPr="006D703D" w:rsidRDefault="004C3785" w:rsidP="00694604">
            <w:pPr>
              <w:rPr>
                <w:rFonts w:ascii="Arial" w:hAnsi="Arial"/>
                <w:b/>
                <w:bCs/>
              </w:rPr>
            </w:pPr>
            <w:r w:rsidRPr="006D703D">
              <w:rPr>
                <w:rFonts w:ascii="Arial" w:hAnsi="Arial"/>
                <w:b/>
                <w:bCs/>
              </w:rPr>
              <w:t>Stock</w:t>
            </w:r>
          </w:p>
        </w:tc>
        <w:tc>
          <w:tcPr>
            <w:tcW w:w="3081" w:type="dxa"/>
            <w:shd w:val="clear" w:color="auto" w:fill="auto"/>
          </w:tcPr>
          <w:p w14:paraId="5DDF899C" w14:textId="77777777" w:rsidR="003510EB" w:rsidRPr="006D703D" w:rsidRDefault="004C3785" w:rsidP="00694604">
            <w:pPr>
              <w:rPr>
                <w:rFonts w:ascii="Arial" w:hAnsi="Arial"/>
                <w:b/>
                <w:bCs/>
              </w:rPr>
            </w:pPr>
            <w:r w:rsidRPr="006D703D">
              <w:rPr>
                <w:rFonts w:ascii="Arial" w:hAnsi="Arial"/>
                <w:b/>
                <w:bCs/>
              </w:rPr>
              <w:t xml:space="preserve">Final </w:t>
            </w:r>
          </w:p>
        </w:tc>
      </w:tr>
      <w:tr w:rsidR="004C3785" w:rsidRPr="006D703D" w14:paraId="29C9BB50" w14:textId="77777777" w:rsidTr="006D703D">
        <w:tc>
          <w:tcPr>
            <w:tcW w:w="9242" w:type="dxa"/>
            <w:gridSpan w:val="3"/>
            <w:shd w:val="clear" w:color="auto" w:fill="auto"/>
          </w:tcPr>
          <w:p w14:paraId="4C6A6C4E" w14:textId="77777777" w:rsidR="004C3785" w:rsidRPr="006D703D" w:rsidRDefault="004C3785" w:rsidP="00694604">
            <w:pPr>
              <w:rPr>
                <w:rFonts w:ascii="Arial" w:hAnsi="Arial"/>
                <w:b/>
                <w:bCs/>
              </w:rPr>
            </w:pPr>
            <w:r w:rsidRPr="006D703D">
              <w:rPr>
                <w:rFonts w:ascii="Arial" w:hAnsi="Arial"/>
                <w:b/>
                <w:bCs/>
              </w:rPr>
              <w:t>LD1</w:t>
            </w:r>
            <w:r w:rsidR="005A1813" w:rsidRPr="006D703D">
              <w:rPr>
                <w:rFonts w:ascii="Arial" w:hAnsi="Arial"/>
                <w:b/>
                <w:bCs/>
              </w:rPr>
              <w:t xml:space="preserve"> (10 x)</w:t>
            </w:r>
          </w:p>
        </w:tc>
      </w:tr>
      <w:tr w:rsidR="003510EB" w:rsidRPr="006D703D" w14:paraId="3FD137EF" w14:textId="77777777" w:rsidTr="006D703D">
        <w:tc>
          <w:tcPr>
            <w:tcW w:w="3080" w:type="dxa"/>
            <w:shd w:val="clear" w:color="auto" w:fill="auto"/>
          </w:tcPr>
          <w:p w14:paraId="3B23B0C6" w14:textId="77777777" w:rsidR="003510EB" w:rsidRPr="006D703D" w:rsidRDefault="00ED45DA" w:rsidP="00694604">
            <w:pPr>
              <w:rPr>
                <w:rFonts w:ascii="Arial" w:hAnsi="Arial"/>
              </w:rPr>
            </w:pPr>
            <w:r w:rsidRPr="006D703D">
              <w:rPr>
                <w:rFonts w:ascii="Arial" w:hAnsi="Arial"/>
              </w:rPr>
              <w:t>RF1</w:t>
            </w:r>
          </w:p>
        </w:tc>
        <w:tc>
          <w:tcPr>
            <w:tcW w:w="3081" w:type="dxa"/>
            <w:shd w:val="clear" w:color="auto" w:fill="auto"/>
          </w:tcPr>
          <w:p w14:paraId="6341650F" w14:textId="77777777" w:rsidR="003510EB" w:rsidRPr="006D703D" w:rsidRDefault="003F6976" w:rsidP="00694604">
            <w:pPr>
              <w:rPr>
                <w:rFonts w:ascii="Arial" w:hAnsi="Arial"/>
              </w:rPr>
            </w:pPr>
            <w:r w:rsidRPr="006D703D">
              <w:rPr>
                <w:rFonts w:ascii="Arial" w:hAnsi="Arial"/>
              </w:rPr>
              <w:t>10 x</w:t>
            </w:r>
          </w:p>
        </w:tc>
        <w:tc>
          <w:tcPr>
            <w:tcW w:w="3081" w:type="dxa"/>
            <w:shd w:val="clear" w:color="auto" w:fill="auto"/>
          </w:tcPr>
          <w:p w14:paraId="5ECED514" w14:textId="77777777" w:rsidR="003510EB" w:rsidRPr="006D703D" w:rsidRDefault="003F6976" w:rsidP="00694604">
            <w:pPr>
              <w:rPr>
                <w:rFonts w:ascii="Arial" w:hAnsi="Arial"/>
              </w:rPr>
            </w:pPr>
            <w:r w:rsidRPr="006D703D">
              <w:rPr>
                <w:rFonts w:ascii="Arial" w:hAnsi="Arial"/>
              </w:rPr>
              <w:t>1 x</w:t>
            </w:r>
          </w:p>
        </w:tc>
      </w:tr>
      <w:tr w:rsidR="00AA20C8" w:rsidRPr="006D703D" w14:paraId="012D360B" w14:textId="77777777" w:rsidTr="006D703D">
        <w:tc>
          <w:tcPr>
            <w:tcW w:w="3080" w:type="dxa"/>
            <w:shd w:val="clear" w:color="auto" w:fill="auto"/>
          </w:tcPr>
          <w:p w14:paraId="585B933B" w14:textId="77777777" w:rsidR="00AA20C8" w:rsidRPr="006D703D" w:rsidRDefault="00AA20C8" w:rsidP="00AA20C8">
            <w:pPr>
              <w:rPr>
                <w:rFonts w:ascii="Arial" w:hAnsi="Arial"/>
              </w:rPr>
            </w:pPr>
            <w:proofErr w:type="spellStart"/>
            <w:r w:rsidRPr="006D703D">
              <w:rPr>
                <w:rFonts w:ascii="Arial" w:hAnsi="Arial"/>
              </w:rPr>
              <w:t>HisRS</w:t>
            </w:r>
            <w:proofErr w:type="spellEnd"/>
          </w:p>
        </w:tc>
        <w:tc>
          <w:tcPr>
            <w:tcW w:w="3081" w:type="dxa"/>
            <w:shd w:val="clear" w:color="auto" w:fill="auto"/>
          </w:tcPr>
          <w:p w14:paraId="4C2C1C3E"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5344603F" w14:textId="77777777" w:rsidR="00AA20C8" w:rsidRPr="006D703D" w:rsidRDefault="00AA20C8" w:rsidP="00AA20C8">
            <w:pPr>
              <w:rPr>
                <w:rFonts w:ascii="Arial" w:hAnsi="Arial"/>
              </w:rPr>
            </w:pPr>
            <w:r w:rsidRPr="006D703D">
              <w:rPr>
                <w:rFonts w:ascii="Arial" w:hAnsi="Arial"/>
              </w:rPr>
              <w:t>1 x</w:t>
            </w:r>
          </w:p>
        </w:tc>
      </w:tr>
      <w:tr w:rsidR="00AA20C8" w:rsidRPr="006D703D" w14:paraId="513BDB7B" w14:textId="77777777" w:rsidTr="006D703D">
        <w:tc>
          <w:tcPr>
            <w:tcW w:w="3080" w:type="dxa"/>
            <w:shd w:val="clear" w:color="auto" w:fill="auto"/>
          </w:tcPr>
          <w:p w14:paraId="3E7EFFB7" w14:textId="77777777" w:rsidR="00AA20C8" w:rsidRPr="006D703D" w:rsidRDefault="00AA20C8" w:rsidP="00AA20C8">
            <w:pPr>
              <w:rPr>
                <w:rFonts w:ascii="Arial" w:hAnsi="Arial"/>
              </w:rPr>
            </w:pPr>
            <w:proofErr w:type="spellStart"/>
            <w:r w:rsidRPr="006D703D">
              <w:rPr>
                <w:rFonts w:ascii="Arial" w:hAnsi="Arial"/>
              </w:rPr>
              <w:t>TyrRS</w:t>
            </w:r>
            <w:proofErr w:type="spellEnd"/>
          </w:p>
        </w:tc>
        <w:tc>
          <w:tcPr>
            <w:tcW w:w="3081" w:type="dxa"/>
            <w:shd w:val="clear" w:color="auto" w:fill="auto"/>
          </w:tcPr>
          <w:p w14:paraId="2924E068"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06C1BB52" w14:textId="77777777" w:rsidR="00AA20C8" w:rsidRPr="006D703D" w:rsidRDefault="00AA20C8" w:rsidP="00AA20C8">
            <w:pPr>
              <w:rPr>
                <w:rFonts w:ascii="Arial" w:hAnsi="Arial"/>
              </w:rPr>
            </w:pPr>
            <w:r w:rsidRPr="006D703D">
              <w:rPr>
                <w:rFonts w:ascii="Arial" w:hAnsi="Arial"/>
              </w:rPr>
              <w:t>1 x</w:t>
            </w:r>
          </w:p>
        </w:tc>
      </w:tr>
      <w:tr w:rsidR="00AA20C8" w:rsidRPr="006D703D" w14:paraId="4C1329F2" w14:textId="77777777" w:rsidTr="006D703D">
        <w:tc>
          <w:tcPr>
            <w:tcW w:w="3080" w:type="dxa"/>
            <w:shd w:val="clear" w:color="auto" w:fill="auto"/>
          </w:tcPr>
          <w:p w14:paraId="005FDB59" w14:textId="77777777" w:rsidR="00AA20C8" w:rsidRPr="006D703D" w:rsidRDefault="00AA20C8" w:rsidP="00AA20C8">
            <w:pPr>
              <w:rPr>
                <w:rFonts w:ascii="Arial" w:hAnsi="Arial"/>
              </w:rPr>
            </w:pPr>
            <w:proofErr w:type="spellStart"/>
            <w:r w:rsidRPr="006D703D">
              <w:rPr>
                <w:rFonts w:ascii="Arial" w:hAnsi="Arial"/>
              </w:rPr>
              <w:t>CysRS</w:t>
            </w:r>
            <w:proofErr w:type="spellEnd"/>
          </w:p>
        </w:tc>
        <w:tc>
          <w:tcPr>
            <w:tcW w:w="3081" w:type="dxa"/>
            <w:shd w:val="clear" w:color="auto" w:fill="auto"/>
          </w:tcPr>
          <w:p w14:paraId="786E9AC1"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4633CB83" w14:textId="77777777" w:rsidR="00AA20C8" w:rsidRPr="006D703D" w:rsidRDefault="00AA20C8" w:rsidP="00AA20C8">
            <w:pPr>
              <w:rPr>
                <w:rFonts w:ascii="Arial" w:hAnsi="Arial"/>
              </w:rPr>
            </w:pPr>
            <w:r w:rsidRPr="006D703D">
              <w:rPr>
                <w:rFonts w:ascii="Arial" w:hAnsi="Arial"/>
              </w:rPr>
              <w:t>1 x</w:t>
            </w:r>
          </w:p>
        </w:tc>
      </w:tr>
      <w:tr w:rsidR="00AA20C8" w:rsidRPr="006D703D" w14:paraId="1B102F53" w14:textId="77777777" w:rsidTr="006D703D">
        <w:tc>
          <w:tcPr>
            <w:tcW w:w="3080" w:type="dxa"/>
            <w:shd w:val="clear" w:color="auto" w:fill="auto"/>
          </w:tcPr>
          <w:p w14:paraId="163CFC16" w14:textId="77777777" w:rsidR="00AA20C8" w:rsidRPr="006D703D" w:rsidRDefault="00AA20C8" w:rsidP="00AA20C8">
            <w:pPr>
              <w:rPr>
                <w:rFonts w:ascii="Arial" w:hAnsi="Arial"/>
              </w:rPr>
            </w:pPr>
            <w:proofErr w:type="spellStart"/>
            <w:r w:rsidRPr="006D703D">
              <w:rPr>
                <w:rFonts w:ascii="Arial" w:hAnsi="Arial"/>
              </w:rPr>
              <w:t>TrpRS</w:t>
            </w:r>
            <w:proofErr w:type="spellEnd"/>
          </w:p>
        </w:tc>
        <w:tc>
          <w:tcPr>
            <w:tcW w:w="3081" w:type="dxa"/>
            <w:shd w:val="clear" w:color="auto" w:fill="auto"/>
          </w:tcPr>
          <w:p w14:paraId="3C9FA34C"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53486324" w14:textId="77777777" w:rsidR="00AA20C8" w:rsidRPr="006D703D" w:rsidRDefault="00AA20C8" w:rsidP="00AA20C8">
            <w:pPr>
              <w:rPr>
                <w:rFonts w:ascii="Arial" w:hAnsi="Arial"/>
              </w:rPr>
            </w:pPr>
            <w:r w:rsidRPr="006D703D">
              <w:rPr>
                <w:rFonts w:ascii="Arial" w:hAnsi="Arial"/>
              </w:rPr>
              <w:t>1 x</w:t>
            </w:r>
          </w:p>
        </w:tc>
      </w:tr>
      <w:tr w:rsidR="00AA20C8" w:rsidRPr="006D703D" w14:paraId="31D7D815" w14:textId="77777777" w:rsidTr="006D703D">
        <w:tc>
          <w:tcPr>
            <w:tcW w:w="3080" w:type="dxa"/>
            <w:shd w:val="clear" w:color="auto" w:fill="auto"/>
          </w:tcPr>
          <w:p w14:paraId="56F4556C" w14:textId="77777777" w:rsidR="00AA20C8" w:rsidRPr="006D703D" w:rsidRDefault="00AA20C8" w:rsidP="00AA20C8">
            <w:pPr>
              <w:rPr>
                <w:rFonts w:ascii="Arial" w:hAnsi="Arial"/>
              </w:rPr>
            </w:pPr>
            <w:proofErr w:type="spellStart"/>
            <w:r w:rsidRPr="006D703D">
              <w:rPr>
                <w:rFonts w:ascii="Arial" w:hAnsi="Arial"/>
              </w:rPr>
              <w:t>SerRS</w:t>
            </w:r>
            <w:proofErr w:type="spellEnd"/>
          </w:p>
        </w:tc>
        <w:tc>
          <w:tcPr>
            <w:tcW w:w="3081" w:type="dxa"/>
            <w:shd w:val="clear" w:color="auto" w:fill="auto"/>
          </w:tcPr>
          <w:p w14:paraId="767DFB01"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5A134F58" w14:textId="77777777" w:rsidR="00AA20C8" w:rsidRPr="006D703D" w:rsidRDefault="00AA20C8" w:rsidP="00AA20C8">
            <w:pPr>
              <w:rPr>
                <w:rFonts w:ascii="Arial" w:hAnsi="Arial"/>
              </w:rPr>
            </w:pPr>
            <w:r w:rsidRPr="006D703D">
              <w:rPr>
                <w:rFonts w:ascii="Arial" w:hAnsi="Arial"/>
              </w:rPr>
              <w:t>1 x</w:t>
            </w:r>
          </w:p>
        </w:tc>
      </w:tr>
      <w:tr w:rsidR="00AA20C8" w:rsidRPr="006D703D" w14:paraId="747EF701" w14:textId="77777777" w:rsidTr="006D703D">
        <w:tc>
          <w:tcPr>
            <w:tcW w:w="3080" w:type="dxa"/>
            <w:shd w:val="clear" w:color="auto" w:fill="auto"/>
          </w:tcPr>
          <w:p w14:paraId="408973CC" w14:textId="77777777" w:rsidR="00AA20C8" w:rsidRPr="006D703D" w:rsidRDefault="00AA20C8" w:rsidP="00AA20C8">
            <w:pPr>
              <w:rPr>
                <w:rFonts w:ascii="Arial" w:hAnsi="Arial"/>
              </w:rPr>
            </w:pPr>
            <w:proofErr w:type="spellStart"/>
            <w:r w:rsidRPr="006D703D">
              <w:rPr>
                <w:rFonts w:ascii="Arial" w:hAnsi="Arial"/>
              </w:rPr>
              <w:t>ValRS</w:t>
            </w:r>
            <w:proofErr w:type="spellEnd"/>
          </w:p>
        </w:tc>
        <w:tc>
          <w:tcPr>
            <w:tcW w:w="3081" w:type="dxa"/>
            <w:shd w:val="clear" w:color="auto" w:fill="auto"/>
          </w:tcPr>
          <w:p w14:paraId="742C2E9A"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5E04AD73" w14:textId="77777777" w:rsidR="00AA20C8" w:rsidRPr="006D703D" w:rsidRDefault="00AA20C8" w:rsidP="00AA20C8">
            <w:pPr>
              <w:rPr>
                <w:rFonts w:ascii="Arial" w:hAnsi="Arial"/>
              </w:rPr>
            </w:pPr>
            <w:r w:rsidRPr="006D703D">
              <w:rPr>
                <w:rFonts w:ascii="Arial" w:hAnsi="Arial"/>
              </w:rPr>
              <w:t>1 x</w:t>
            </w:r>
          </w:p>
        </w:tc>
      </w:tr>
      <w:tr w:rsidR="00AA20C8" w:rsidRPr="006D703D" w14:paraId="03A1BCCE" w14:textId="77777777" w:rsidTr="006D703D">
        <w:tc>
          <w:tcPr>
            <w:tcW w:w="3080" w:type="dxa"/>
            <w:shd w:val="clear" w:color="auto" w:fill="auto"/>
          </w:tcPr>
          <w:p w14:paraId="45D6E696" w14:textId="77777777" w:rsidR="00AA20C8" w:rsidRPr="006D703D" w:rsidRDefault="00AA20C8" w:rsidP="00AA20C8">
            <w:pPr>
              <w:rPr>
                <w:rFonts w:ascii="Arial" w:hAnsi="Arial"/>
              </w:rPr>
            </w:pPr>
            <w:proofErr w:type="spellStart"/>
            <w:r w:rsidRPr="006D703D">
              <w:rPr>
                <w:rFonts w:ascii="Arial" w:hAnsi="Arial"/>
              </w:rPr>
              <w:t>MetRS</w:t>
            </w:r>
            <w:proofErr w:type="spellEnd"/>
          </w:p>
        </w:tc>
        <w:tc>
          <w:tcPr>
            <w:tcW w:w="3081" w:type="dxa"/>
            <w:shd w:val="clear" w:color="auto" w:fill="auto"/>
          </w:tcPr>
          <w:p w14:paraId="6058E0D5"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4CB62B23" w14:textId="77777777" w:rsidR="00AA20C8" w:rsidRPr="006D703D" w:rsidRDefault="00AA20C8" w:rsidP="00AA20C8">
            <w:pPr>
              <w:rPr>
                <w:rFonts w:ascii="Arial" w:hAnsi="Arial"/>
              </w:rPr>
            </w:pPr>
            <w:r w:rsidRPr="006D703D">
              <w:rPr>
                <w:rFonts w:ascii="Arial" w:hAnsi="Arial"/>
              </w:rPr>
              <w:t>1 x</w:t>
            </w:r>
          </w:p>
        </w:tc>
      </w:tr>
      <w:tr w:rsidR="00AA20C8" w:rsidRPr="006D703D" w14:paraId="00F30F68" w14:textId="77777777" w:rsidTr="006D703D">
        <w:tc>
          <w:tcPr>
            <w:tcW w:w="3080" w:type="dxa"/>
            <w:shd w:val="clear" w:color="auto" w:fill="auto"/>
          </w:tcPr>
          <w:p w14:paraId="6ED4CB34" w14:textId="77777777" w:rsidR="00AA20C8" w:rsidRPr="006D703D" w:rsidRDefault="00AA20C8" w:rsidP="00AA20C8">
            <w:pPr>
              <w:rPr>
                <w:rFonts w:ascii="Arial" w:hAnsi="Arial"/>
              </w:rPr>
            </w:pPr>
            <w:proofErr w:type="spellStart"/>
            <w:r w:rsidRPr="006D703D">
              <w:rPr>
                <w:rFonts w:ascii="Arial" w:hAnsi="Arial"/>
              </w:rPr>
              <w:t>ArgRS</w:t>
            </w:r>
            <w:proofErr w:type="spellEnd"/>
          </w:p>
        </w:tc>
        <w:tc>
          <w:tcPr>
            <w:tcW w:w="3081" w:type="dxa"/>
            <w:shd w:val="clear" w:color="auto" w:fill="auto"/>
          </w:tcPr>
          <w:p w14:paraId="748475B6"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18A4AFA5" w14:textId="77777777" w:rsidR="00AA20C8" w:rsidRPr="006D703D" w:rsidRDefault="00AA20C8" w:rsidP="00AA20C8">
            <w:pPr>
              <w:rPr>
                <w:rFonts w:ascii="Arial" w:hAnsi="Arial"/>
              </w:rPr>
            </w:pPr>
            <w:r w:rsidRPr="006D703D">
              <w:rPr>
                <w:rFonts w:ascii="Arial" w:hAnsi="Arial"/>
              </w:rPr>
              <w:t>1 x</w:t>
            </w:r>
          </w:p>
        </w:tc>
      </w:tr>
      <w:tr w:rsidR="00AA20C8" w:rsidRPr="006D703D" w14:paraId="26243101" w14:textId="77777777" w:rsidTr="006D703D">
        <w:tc>
          <w:tcPr>
            <w:tcW w:w="3080" w:type="dxa"/>
            <w:shd w:val="clear" w:color="auto" w:fill="auto"/>
          </w:tcPr>
          <w:p w14:paraId="07A2C0AE" w14:textId="77777777" w:rsidR="00AA20C8" w:rsidRPr="006D703D" w:rsidRDefault="00AA20C8" w:rsidP="00AA20C8">
            <w:pPr>
              <w:rPr>
                <w:rFonts w:ascii="Arial" w:hAnsi="Arial"/>
              </w:rPr>
            </w:pPr>
            <w:proofErr w:type="spellStart"/>
            <w:r w:rsidRPr="006D703D">
              <w:rPr>
                <w:rFonts w:ascii="Arial" w:hAnsi="Arial"/>
              </w:rPr>
              <w:t>GlnRS</w:t>
            </w:r>
            <w:proofErr w:type="spellEnd"/>
          </w:p>
        </w:tc>
        <w:tc>
          <w:tcPr>
            <w:tcW w:w="3081" w:type="dxa"/>
            <w:shd w:val="clear" w:color="auto" w:fill="auto"/>
          </w:tcPr>
          <w:p w14:paraId="09C69A06"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230F89BF" w14:textId="77777777" w:rsidR="00AA20C8" w:rsidRPr="006D703D" w:rsidRDefault="00AA20C8" w:rsidP="00AA20C8">
            <w:pPr>
              <w:rPr>
                <w:rFonts w:ascii="Arial" w:hAnsi="Arial"/>
              </w:rPr>
            </w:pPr>
            <w:r w:rsidRPr="006D703D">
              <w:rPr>
                <w:rFonts w:ascii="Arial" w:hAnsi="Arial"/>
              </w:rPr>
              <w:t>1 x</w:t>
            </w:r>
          </w:p>
        </w:tc>
      </w:tr>
      <w:tr w:rsidR="00AA20C8" w:rsidRPr="006D703D" w14:paraId="1B51655C" w14:textId="77777777" w:rsidTr="006D703D">
        <w:tc>
          <w:tcPr>
            <w:tcW w:w="3080" w:type="dxa"/>
            <w:shd w:val="clear" w:color="auto" w:fill="auto"/>
          </w:tcPr>
          <w:p w14:paraId="5578AF91" w14:textId="77777777" w:rsidR="00AA20C8" w:rsidRPr="006D703D" w:rsidRDefault="00AA20C8" w:rsidP="00AA20C8">
            <w:pPr>
              <w:rPr>
                <w:rFonts w:ascii="Arial" w:hAnsi="Arial"/>
              </w:rPr>
            </w:pPr>
            <w:proofErr w:type="spellStart"/>
            <w:r w:rsidRPr="006D703D">
              <w:rPr>
                <w:rFonts w:ascii="Arial" w:hAnsi="Arial"/>
              </w:rPr>
              <w:t>LeuRS</w:t>
            </w:r>
            <w:proofErr w:type="spellEnd"/>
          </w:p>
        </w:tc>
        <w:tc>
          <w:tcPr>
            <w:tcW w:w="3081" w:type="dxa"/>
            <w:shd w:val="clear" w:color="auto" w:fill="auto"/>
          </w:tcPr>
          <w:p w14:paraId="11F438B7"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613076FB" w14:textId="77777777" w:rsidR="00AA20C8" w:rsidRPr="006D703D" w:rsidRDefault="00AA20C8" w:rsidP="00AA20C8">
            <w:pPr>
              <w:rPr>
                <w:rFonts w:ascii="Arial" w:hAnsi="Arial"/>
              </w:rPr>
            </w:pPr>
            <w:r w:rsidRPr="006D703D">
              <w:rPr>
                <w:rFonts w:ascii="Arial" w:hAnsi="Arial"/>
              </w:rPr>
              <w:t>1 x</w:t>
            </w:r>
          </w:p>
        </w:tc>
      </w:tr>
      <w:tr w:rsidR="00AA20C8" w:rsidRPr="006D703D" w14:paraId="7FA78909" w14:textId="77777777" w:rsidTr="006D703D">
        <w:tc>
          <w:tcPr>
            <w:tcW w:w="3080" w:type="dxa"/>
            <w:shd w:val="clear" w:color="auto" w:fill="auto"/>
          </w:tcPr>
          <w:p w14:paraId="1CAA3CA9" w14:textId="77777777" w:rsidR="00AA20C8" w:rsidRPr="006D703D" w:rsidRDefault="00AA20C8" w:rsidP="00AA20C8">
            <w:pPr>
              <w:rPr>
                <w:rFonts w:ascii="Arial" w:hAnsi="Arial"/>
              </w:rPr>
            </w:pPr>
            <w:proofErr w:type="spellStart"/>
            <w:r w:rsidRPr="006D703D">
              <w:rPr>
                <w:rFonts w:ascii="Arial" w:hAnsi="Arial"/>
              </w:rPr>
              <w:t>ThrRS</w:t>
            </w:r>
            <w:proofErr w:type="spellEnd"/>
          </w:p>
        </w:tc>
        <w:tc>
          <w:tcPr>
            <w:tcW w:w="3081" w:type="dxa"/>
            <w:shd w:val="clear" w:color="auto" w:fill="auto"/>
          </w:tcPr>
          <w:p w14:paraId="49E5E8C0"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141EE0EC" w14:textId="77777777" w:rsidR="00AA20C8" w:rsidRPr="006D703D" w:rsidRDefault="00AA20C8" w:rsidP="00AA20C8">
            <w:pPr>
              <w:rPr>
                <w:rFonts w:ascii="Arial" w:hAnsi="Arial"/>
              </w:rPr>
            </w:pPr>
            <w:r w:rsidRPr="006D703D">
              <w:rPr>
                <w:rFonts w:ascii="Arial" w:hAnsi="Arial"/>
              </w:rPr>
              <w:t>1 x</w:t>
            </w:r>
          </w:p>
        </w:tc>
      </w:tr>
      <w:tr w:rsidR="00AA20C8" w:rsidRPr="006D703D" w14:paraId="441FFD20" w14:textId="77777777" w:rsidTr="006D703D">
        <w:tc>
          <w:tcPr>
            <w:tcW w:w="3080" w:type="dxa"/>
            <w:shd w:val="clear" w:color="auto" w:fill="auto"/>
          </w:tcPr>
          <w:p w14:paraId="59410D2A" w14:textId="77777777" w:rsidR="00AA20C8" w:rsidRPr="006D703D" w:rsidRDefault="00AA20C8" w:rsidP="00AA20C8">
            <w:pPr>
              <w:rPr>
                <w:rFonts w:ascii="Arial" w:hAnsi="Arial"/>
              </w:rPr>
            </w:pPr>
            <w:proofErr w:type="spellStart"/>
            <w:r w:rsidRPr="006D703D">
              <w:rPr>
                <w:rFonts w:ascii="Arial" w:hAnsi="Arial"/>
              </w:rPr>
              <w:t>LysRS</w:t>
            </w:r>
            <w:proofErr w:type="spellEnd"/>
          </w:p>
        </w:tc>
        <w:tc>
          <w:tcPr>
            <w:tcW w:w="3081" w:type="dxa"/>
            <w:shd w:val="clear" w:color="auto" w:fill="auto"/>
          </w:tcPr>
          <w:p w14:paraId="2FA2D781" w14:textId="77777777" w:rsidR="00AA20C8" w:rsidRPr="006D703D" w:rsidRDefault="00AA20C8" w:rsidP="00AA20C8">
            <w:pPr>
              <w:rPr>
                <w:rFonts w:ascii="Arial" w:hAnsi="Arial"/>
              </w:rPr>
            </w:pPr>
            <w:r w:rsidRPr="006D703D">
              <w:rPr>
                <w:rFonts w:ascii="Arial" w:hAnsi="Arial"/>
              </w:rPr>
              <w:t>10 x</w:t>
            </w:r>
          </w:p>
        </w:tc>
        <w:tc>
          <w:tcPr>
            <w:tcW w:w="3081" w:type="dxa"/>
            <w:shd w:val="clear" w:color="auto" w:fill="auto"/>
          </w:tcPr>
          <w:p w14:paraId="15324223" w14:textId="77777777" w:rsidR="00AA20C8" w:rsidRPr="006D703D" w:rsidRDefault="00AA20C8" w:rsidP="00AA20C8">
            <w:pPr>
              <w:rPr>
                <w:rFonts w:ascii="Arial" w:hAnsi="Arial"/>
              </w:rPr>
            </w:pPr>
            <w:r w:rsidRPr="006D703D">
              <w:rPr>
                <w:rFonts w:ascii="Arial" w:hAnsi="Arial"/>
              </w:rPr>
              <w:t>1 x</w:t>
            </w:r>
          </w:p>
        </w:tc>
      </w:tr>
      <w:tr w:rsidR="00ED45DA" w:rsidRPr="006D703D" w14:paraId="6BFDA7A2" w14:textId="77777777" w:rsidTr="006D703D">
        <w:tc>
          <w:tcPr>
            <w:tcW w:w="9242" w:type="dxa"/>
            <w:gridSpan w:val="3"/>
            <w:shd w:val="clear" w:color="auto" w:fill="auto"/>
          </w:tcPr>
          <w:p w14:paraId="1A3E883F" w14:textId="77777777" w:rsidR="00ED45DA" w:rsidRPr="006D703D" w:rsidRDefault="00ED45DA" w:rsidP="006D703D">
            <w:pPr>
              <w:rPr>
                <w:rFonts w:ascii="Arial" w:hAnsi="Arial"/>
              </w:rPr>
            </w:pPr>
            <w:r w:rsidRPr="006D703D">
              <w:rPr>
                <w:rFonts w:ascii="Arial" w:hAnsi="Arial"/>
                <w:b/>
                <w:bCs/>
              </w:rPr>
              <w:t>LD2</w:t>
            </w:r>
            <w:r w:rsidR="005A1813" w:rsidRPr="006D703D">
              <w:rPr>
                <w:rFonts w:ascii="Arial" w:hAnsi="Arial"/>
                <w:b/>
                <w:bCs/>
              </w:rPr>
              <w:t xml:space="preserve"> (</w:t>
            </w:r>
            <w:r w:rsidR="00243E4D" w:rsidRPr="006D703D">
              <w:rPr>
                <w:rFonts w:ascii="Arial" w:hAnsi="Arial"/>
                <w:b/>
                <w:bCs/>
              </w:rPr>
              <w:t>5</w:t>
            </w:r>
            <w:r w:rsidR="005A1813" w:rsidRPr="006D703D">
              <w:rPr>
                <w:rFonts w:ascii="Arial" w:hAnsi="Arial"/>
                <w:b/>
                <w:bCs/>
              </w:rPr>
              <w:t> x)</w:t>
            </w:r>
            <w:r w:rsidR="00D978B1" w:rsidRPr="006D703D">
              <w:rPr>
                <w:rFonts w:ascii="Arial" w:hAnsi="Arial"/>
                <w:b/>
                <w:bCs/>
              </w:rPr>
              <w:t>, reconstituted</w:t>
            </w:r>
          </w:p>
        </w:tc>
      </w:tr>
      <w:tr w:rsidR="00243E4D" w:rsidRPr="006D703D" w14:paraId="092F3F98" w14:textId="77777777" w:rsidTr="006D703D">
        <w:tc>
          <w:tcPr>
            <w:tcW w:w="3080" w:type="dxa"/>
            <w:shd w:val="clear" w:color="auto" w:fill="auto"/>
          </w:tcPr>
          <w:p w14:paraId="7D14EE61" w14:textId="77777777" w:rsidR="00243E4D" w:rsidRPr="006D703D" w:rsidRDefault="00243E4D" w:rsidP="00243E4D">
            <w:pPr>
              <w:rPr>
                <w:rFonts w:ascii="Arial" w:hAnsi="Arial"/>
              </w:rPr>
            </w:pPr>
            <w:proofErr w:type="spellStart"/>
            <w:r w:rsidRPr="006D703D">
              <w:rPr>
                <w:rFonts w:ascii="Arial" w:hAnsi="Arial"/>
              </w:rPr>
              <w:t>AsnRS</w:t>
            </w:r>
            <w:proofErr w:type="spellEnd"/>
          </w:p>
        </w:tc>
        <w:tc>
          <w:tcPr>
            <w:tcW w:w="3081" w:type="dxa"/>
            <w:shd w:val="clear" w:color="auto" w:fill="auto"/>
          </w:tcPr>
          <w:p w14:paraId="2709FB3F" w14:textId="77777777" w:rsidR="00243E4D" w:rsidRPr="006D703D" w:rsidRDefault="0084182A" w:rsidP="00243E4D">
            <w:pPr>
              <w:rPr>
                <w:rFonts w:ascii="Arial" w:hAnsi="Arial"/>
              </w:rPr>
            </w:pPr>
            <w:r w:rsidRPr="006D703D">
              <w:rPr>
                <w:rFonts w:ascii="Arial" w:hAnsi="Arial"/>
              </w:rPr>
              <w:t>26</w:t>
            </w:r>
            <w:r w:rsidR="00243E4D" w:rsidRPr="006D703D">
              <w:rPr>
                <w:rFonts w:ascii="Arial" w:hAnsi="Arial"/>
              </w:rPr>
              <w:t> µM</w:t>
            </w:r>
          </w:p>
        </w:tc>
        <w:tc>
          <w:tcPr>
            <w:tcW w:w="3081" w:type="dxa"/>
            <w:shd w:val="clear" w:color="auto" w:fill="auto"/>
          </w:tcPr>
          <w:p w14:paraId="44F86B0A" w14:textId="77777777" w:rsidR="00243E4D" w:rsidRPr="006D703D" w:rsidRDefault="00243E4D" w:rsidP="00243E4D">
            <w:pPr>
              <w:rPr>
                <w:rFonts w:ascii="Arial" w:hAnsi="Arial"/>
              </w:rPr>
            </w:pPr>
            <w:r w:rsidRPr="006D703D">
              <w:rPr>
                <w:rFonts w:ascii="Arial" w:hAnsi="Arial"/>
              </w:rPr>
              <w:t>5.2 µM</w:t>
            </w:r>
          </w:p>
        </w:tc>
      </w:tr>
      <w:tr w:rsidR="00243E4D" w:rsidRPr="006D703D" w14:paraId="38EA048A" w14:textId="77777777" w:rsidTr="006D703D">
        <w:tc>
          <w:tcPr>
            <w:tcW w:w="3080" w:type="dxa"/>
            <w:shd w:val="clear" w:color="auto" w:fill="auto"/>
          </w:tcPr>
          <w:p w14:paraId="74A75F57" w14:textId="77777777" w:rsidR="00243E4D" w:rsidRPr="006D703D" w:rsidRDefault="00243E4D" w:rsidP="00243E4D">
            <w:pPr>
              <w:rPr>
                <w:rFonts w:ascii="Arial" w:hAnsi="Arial"/>
              </w:rPr>
            </w:pPr>
            <w:proofErr w:type="spellStart"/>
            <w:r w:rsidRPr="006D703D">
              <w:rPr>
                <w:rFonts w:ascii="Arial" w:hAnsi="Arial"/>
              </w:rPr>
              <w:t>IleRS</w:t>
            </w:r>
            <w:proofErr w:type="spellEnd"/>
          </w:p>
        </w:tc>
        <w:tc>
          <w:tcPr>
            <w:tcW w:w="3081" w:type="dxa"/>
            <w:shd w:val="clear" w:color="auto" w:fill="auto"/>
          </w:tcPr>
          <w:p w14:paraId="5401847D" w14:textId="77777777" w:rsidR="00243E4D" w:rsidRPr="006D703D" w:rsidRDefault="0084182A" w:rsidP="00243E4D">
            <w:pPr>
              <w:rPr>
                <w:rFonts w:ascii="Arial" w:hAnsi="Arial"/>
              </w:rPr>
            </w:pPr>
            <w:r w:rsidRPr="006D703D">
              <w:rPr>
                <w:rFonts w:ascii="Arial" w:hAnsi="Arial"/>
              </w:rPr>
              <w:t>28</w:t>
            </w:r>
            <w:r w:rsidR="00243E4D" w:rsidRPr="006D703D">
              <w:rPr>
                <w:rFonts w:ascii="Arial" w:hAnsi="Arial"/>
              </w:rPr>
              <w:t> µM</w:t>
            </w:r>
          </w:p>
        </w:tc>
        <w:tc>
          <w:tcPr>
            <w:tcW w:w="3081" w:type="dxa"/>
            <w:shd w:val="clear" w:color="auto" w:fill="auto"/>
          </w:tcPr>
          <w:p w14:paraId="5944A13A" w14:textId="77777777" w:rsidR="00243E4D" w:rsidRPr="006D703D" w:rsidRDefault="00243E4D" w:rsidP="00243E4D">
            <w:pPr>
              <w:rPr>
                <w:rFonts w:ascii="Arial" w:hAnsi="Arial"/>
              </w:rPr>
            </w:pPr>
            <w:r w:rsidRPr="006D703D">
              <w:rPr>
                <w:rFonts w:ascii="Arial" w:hAnsi="Arial"/>
              </w:rPr>
              <w:t>5.6 µM</w:t>
            </w:r>
          </w:p>
        </w:tc>
      </w:tr>
      <w:tr w:rsidR="00243E4D" w:rsidRPr="006D703D" w14:paraId="5FEDA750" w14:textId="77777777" w:rsidTr="006D703D">
        <w:tc>
          <w:tcPr>
            <w:tcW w:w="3080" w:type="dxa"/>
            <w:shd w:val="clear" w:color="auto" w:fill="auto"/>
          </w:tcPr>
          <w:p w14:paraId="04BCED24" w14:textId="77777777" w:rsidR="00243E4D" w:rsidRPr="006D703D" w:rsidRDefault="00243E4D" w:rsidP="00243E4D">
            <w:pPr>
              <w:rPr>
                <w:rFonts w:ascii="Arial" w:hAnsi="Arial"/>
              </w:rPr>
            </w:pPr>
            <w:proofErr w:type="spellStart"/>
            <w:r w:rsidRPr="006D703D">
              <w:rPr>
                <w:rFonts w:ascii="Arial" w:hAnsi="Arial"/>
              </w:rPr>
              <w:t>AlaRS</w:t>
            </w:r>
            <w:proofErr w:type="spellEnd"/>
          </w:p>
        </w:tc>
        <w:tc>
          <w:tcPr>
            <w:tcW w:w="3081" w:type="dxa"/>
            <w:shd w:val="clear" w:color="auto" w:fill="auto"/>
          </w:tcPr>
          <w:p w14:paraId="5EE22ABC" w14:textId="77777777" w:rsidR="00243E4D" w:rsidRPr="006D703D" w:rsidRDefault="0084182A" w:rsidP="00243E4D">
            <w:pPr>
              <w:rPr>
                <w:rFonts w:ascii="Arial" w:hAnsi="Arial"/>
              </w:rPr>
            </w:pPr>
            <w:r w:rsidRPr="006D703D">
              <w:rPr>
                <w:rFonts w:ascii="Arial" w:hAnsi="Arial"/>
              </w:rPr>
              <w:t>31.25</w:t>
            </w:r>
            <w:r w:rsidR="00243E4D" w:rsidRPr="006D703D">
              <w:rPr>
                <w:rFonts w:ascii="Arial" w:hAnsi="Arial"/>
              </w:rPr>
              <w:t> µM</w:t>
            </w:r>
          </w:p>
        </w:tc>
        <w:tc>
          <w:tcPr>
            <w:tcW w:w="3081" w:type="dxa"/>
            <w:shd w:val="clear" w:color="auto" w:fill="auto"/>
          </w:tcPr>
          <w:p w14:paraId="258E5207" w14:textId="77777777" w:rsidR="00243E4D" w:rsidRPr="006D703D" w:rsidRDefault="003404E8" w:rsidP="00243E4D">
            <w:pPr>
              <w:rPr>
                <w:rFonts w:ascii="Arial" w:hAnsi="Arial"/>
              </w:rPr>
            </w:pPr>
            <w:r w:rsidRPr="006D703D">
              <w:rPr>
                <w:rFonts w:ascii="Arial" w:hAnsi="Arial"/>
              </w:rPr>
              <w:t>6.25</w:t>
            </w:r>
            <w:r w:rsidR="00243E4D" w:rsidRPr="006D703D">
              <w:rPr>
                <w:rFonts w:ascii="Arial" w:hAnsi="Arial"/>
              </w:rPr>
              <w:t> µM</w:t>
            </w:r>
          </w:p>
        </w:tc>
      </w:tr>
      <w:tr w:rsidR="00243E4D" w:rsidRPr="006D703D" w14:paraId="5E92F10E" w14:textId="77777777" w:rsidTr="006D703D">
        <w:tc>
          <w:tcPr>
            <w:tcW w:w="3080" w:type="dxa"/>
            <w:shd w:val="clear" w:color="auto" w:fill="auto"/>
          </w:tcPr>
          <w:p w14:paraId="3B38A0EC" w14:textId="77777777" w:rsidR="00243E4D" w:rsidRPr="006D703D" w:rsidRDefault="00243E4D" w:rsidP="00243E4D">
            <w:pPr>
              <w:rPr>
                <w:rFonts w:ascii="Arial" w:hAnsi="Arial"/>
              </w:rPr>
            </w:pPr>
            <w:r w:rsidRPr="006D703D">
              <w:rPr>
                <w:rFonts w:ascii="Arial" w:hAnsi="Arial"/>
              </w:rPr>
              <w:t>PheRS1</w:t>
            </w:r>
          </w:p>
        </w:tc>
        <w:tc>
          <w:tcPr>
            <w:tcW w:w="3081" w:type="dxa"/>
            <w:shd w:val="clear" w:color="auto" w:fill="auto"/>
          </w:tcPr>
          <w:p w14:paraId="0682570D" w14:textId="77777777" w:rsidR="00243E4D" w:rsidRPr="006D703D" w:rsidRDefault="0084182A" w:rsidP="00243E4D">
            <w:pPr>
              <w:rPr>
                <w:rFonts w:ascii="Arial" w:hAnsi="Arial"/>
              </w:rPr>
            </w:pPr>
            <w:r w:rsidRPr="006D703D">
              <w:rPr>
                <w:rFonts w:ascii="Arial" w:hAnsi="Arial"/>
              </w:rPr>
              <w:t>50.5</w:t>
            </w:r>
            <w:r w:rsidR="00243E4D" w:rsidRPr="006D703D">
              <w:rPr>
                <w:rFonts w:ascii="Arial" w:hAnsi="Arial"/>
              </w:rPr>
              <w:t> µM</w:t>
            </w:r>
          </w:p>
        </w:tc>
        <w:tc>
          <w:tcPr>
            <w:tcW w:w="3081" w:type="dxa"/>
            <w:shd w:val="clear" w:color="auto" w:fill="auto"/>
          </w:tcPr>
          <w:p w14:paraId="515254FB" w14:textId="77777777" w:rsidR="00243E4D" w:rsidRPr="006D703D" w:rsidRDefault="003404E8" w:rsidP="00243E4D">
            <w:pPr>
              <w:rPr>
                <w:rFonts w:ascii="Arial" w:hAnsi="Arial"/>
              </w:rPr>
            </w:pPr>
            <w:r w:rsidRPr="006D703D">
              <w:rPr>
                <w:rFonts w:ascii="Arial" w:hAnsi="Arial"/>
              </w:rPr>
              <w:t>10.1</w:t>
            </w:r>
            <w:r w:rsidR="00243E4D" w:rsidRPr="006D703D">
              <w:rPr>
                <w:rFonts w:ascii="Arial" w:hAnsi="Arial"/>
              </w:rPr>
              <w:t> µM</w:t>
            </w:r>
          </w:p>
        </w:tc>
      </w:tr>
      <w:tr w:rsidR="00243E4D" w:rsidRPr="006D703D" w14:paraId="7B82C484" w14:textId="77777777" w:rsidTr="006D703D">
        <w:tc>
          <w:tcPr>
            <w:tcW w:w="3080" w:type="dxa"/>
            <w:shd w:val="clear" w:color="auto" w:fill="auto"/>
          </w:tcPr>
          <w:p w14:paraId="4636980D" w14:textId="77777777" w:rsidR="00243E4D" w:rsidRPr="006D703D" w:rsidRDefault="00243E4D" w:rsidP="00243E4D">
            <w:pPr>
              <w:rPr>
                <w:rFonts w:ascii="Arial" w:hAnsi="Arial"/>
              </w:rPr>
            </w:pPr>
            <w:r w:rsidRPr="006D703D">
              <w:rPr>
                <w:rFonts w:ascii="Arial" w:hAnsi="Arial"/>
              </w:rPr>
              <w:t>PheRS2</w:t>
            </w:r>
          </w:p>
        </w:tc>
        <w:tc>
          <w:tcPr>
            <w:tcW w:w="3081" w:type="dxa"/>
            <w:shd w:val="clear" w:color="auto" w:fill="auto"/>
          </w:tcPr>
          <w:p w14:paraId="37740F21" w14:textId="77777777" w:rsidR="00243E4D" w:rsidRPr="006D703D" w:rsidRDefault="0084182A" w:rsidP="00243E4D">
            <w:pPr>
              <w:rPr>
                <w:rFonts w:ascii="Arial" w:hAnsi="Arial"/>
              </w:rPr>
            </w:pPr>
            <w:r w:rsidRPr="006D703D">
              <w:rPr>
                <w:rFonts w:ascii="Arial" w:hAnsi="Arial"/>
              </w:rPr>
              <w:t>50.5</w:t>
            </w:r>
            <w:r w:rsidR="00243E4D" w:rsidRPr="006D703D">
              <w:rPr>
                <w:rFonts w:ascii="Arial" w:hAnsi="Arial"/>
              </w:rPr>
              <w:t> µM</w:t>
            </w:r>
          </w:p>
        </w:tc>
        <w:tc>
          <w:tcPr>
            <w:tcW w:w="3081" w:type="dxa"/>
            <w:shd w:val="clear" w:color="auto" w:fill="auto"/>
          </w:tcPr>
          <w:p w14:paraId="7A7527BF" w14:textId="77777777" w:rsidR="00243E4D" w:rsidRPr="006D703D" w:rsidRDefault="003404E8" w:rsidP="00243E4D">
            <w:pPr>
              <w:rPr>
                <w:rFonts w:ascii="Arial" w:hAnsi="Arial"/>
              </w:rPr>
            </w:pPr>
            <w:r w:rsidRPr="006D703D">
              <w:rPr>
                <w:rFonts w:ascii="Arial" w:hAnsi="Arial"/>
              </w:rPr>
              <w:t>10.1</w:t>
            </w:r>
            <w:r w:rsidR="00243E4D" w:rsidRPr="006D703D">
              <w:rPr>
                <w:rFonts w:ascii="Arial" w:hAnsi="Arial"/>
              </w:rPr>
              <w:t> µM</w:t>
            </w:r>
          </w:p>
        </w:tc>
      </w:tr>
      <w:tr w:rsidR="00243E4D" w:rsidRPr="006D703D" w14:paraId="37F95A62" w14:textId="77777777" w:rsidTr="006D703D">
        <w:tc>
          <w:tcPr>
            <w:tcW w:w="3080" w:type="dxa"/>
            <w:shd w:val="clear" w:color="auto" w:fill="auto"/>
          </w:tcPr>
          <w:p w14:paraId="62B9FF27" w14:textId="77777777" w:rsidR="00243E4D" w:rsidRPr="006D703D" w:rsidRDefault="00243E4D" w:rsidP="00243E4D">
            <w:pPr>
              <w:rPr>
                <w:rFonts w:ascii="Arial" w:hAnsi="Arial"/>
              </w:rPr>
            </w:pPr>
            <w:r w:rsidRPr="006D703D">
              <w:rPr>
                <w:rFonts w:ascii="Arial" w:hAnsi="Arial"/>
              </w:rPr>
              <w:t>MTF</w:t>
            </w:r>
          </w:p>
        </w:tc>
        <w:tc>
          <w:tcPr>
            <w:tcW w:w="3081" w:type="dxa"/>
            <w:shd w:val="clear" w:color="auto" w:fill="auto"/>
          </w:tcPr>
          <w:p w14:paraId="147E571C" w14:textId="77777777" w:rsidR="00243E4D" w:rsidRPr="006D703D" w:rsidRDefault="0084182A" w:rsidP="00243E4D">
            <w:pPr>
              <w:rPr>
                <w:rFonts w:ascii="Arial" w:hAnsi="Arial"/>
              </w:rPr>
            </w:pPr>
            <w:r w:rsidRPr="006D703D">
              <w:rPr>
                <w:rFonts w:ascii="Arial" w:hAnsi="Arial"/>
              </w:rPr>
              <w:t>52.5</w:t>
            </w:r>
            <w:r w:rsidR="00243E4D" w:rsidRPr="006D703D">
              <w:rPr>
                <w:rFonts w:ascii="Arial" w:hAnsi="Arial"/>
              </w:rPr>
              <w:t> µM</w:t>
            </w:r>
          </w:p>
        </w:tc>
        <w:tc>
          <w:tcPr>
            <w:tcW w:w="3081" w:type="dxa"/>
            <w:shd w:val="clear" w:color="auto" w:fill="auto"/>
          </w:tcPr>
          <w:p w14:paraId="4DE07BC7" w14:textId="77777777" w:rsidR="00243E4D" w:rsidRPr="006D703D" w:rsidRDefault="003404E8" w:rsidP="00243E4D">
            <w:pPr>
              <w:rPr>
                <w:rFonts w:ascii="Arial" w:hAnsi="Arial"/>
              </w:rPr>
            </w:pPr>
            <w:r w:rsidRPr="006D703D">
              <w:rPr>
                <w:rFonts w:ascii="Arial" w:hAnsi="Arial"/>
              </w:rPr>
              <w:t>10.5</w:t>
            </w:r>
            <w:r w:rsidR="00243E4D" w:rsidRPr="006D703D">
              <w:rPr>
                <w:rFonts w:ascii="Arial" w:hAnsi="Arial"/>
              </w:rPr>
              <w:t> µM</w:t>
            </w:r>
          </w:p>
        </w:tc>
      </w:tr>
      <w:tr w:rsidR="00243E4D" w:rsidRPr="006D703D" w14:paraId="098CD9A4" w14:textId="77777777" w:rsidTr="006D703D">
        <w:tc>
          <w:tcPr>
            <w:tcW w:w="3080" w:type="dxa"/>
            <w:shd w:val="clear" w:color="auto" w:fill="auto"/>
          </w:tcPr>
          <w:p w14:paraId="740D3A50" w14:textId="77777777" w:rsidR="00243E4D" w:rsidRPr="006D703D" w:rsidRDefault="00243E4D" w:rsidP="00243E4D">
            <w:pPr>
              <w:rPr>
                <w:rFonts w:ascii="Arial" w:hAnsi="Arial"/>
              </w:rPr>
            </w:pPr>
            <w:r w:rsidRPr="006D703D">
              <w:rPr>
                <w:rFonts w:ascii="Arial" w:hAnsi="Arial"/>
              </w:rPr>
              <w:t>EF-Ts</w:t>
            </w:r>
          </w:p>
        </w:tc>
        <w:tc>
          <w:tcPr>
            <w:tcW w:w="3081" w:type="dxa"/>
            <w:shd w:val="clear" w:color="auto" w:fill="auto"/>
          </w:tcPr>
          <w:p w14:paraId="3A8311AA" w14:textId="77777777" w:rsidR="00243E4D" w:rsidRPr="006D703D" w:rsidRDefault="0084182A" w:rsidP="00243E4D">
            <w:pPr>
              <w:rPr>
                <w:rFonts w:ascii="Arial" w:hAnsi="Arial"/>
              </w:rPr>
            </w:pPr>
            <w:r w:rsidRPr="006D703D">
              <w:rPr>
                <w:rFonts w:ascii="Arial" w:hAnsi="Arial"/>
              </w:rPr>
              <w:t>75</w:t>
            </w:r>
            <w:r w:rsidR="00243E4D" w:rsidRPr="006D703D">
              <w:rPr>
                <w:rFonts w:ascii="Arial" w:hAnsi="Arial"/>
              </w:rPr>
              <w:t> µM</w:t>
            </w:r>
          </w:p>
        </w:tc>
        <w:tc>
          <w:tcPr>
            <w:tcW w:w="3081" w:type="dxa"/>
            <w:shd w:val="clear" w:color="auto" w:fill="auto"/>
          </w:tcPr>
          <w:p w14:paraId="51497150" w14:textId="77777777" w:rsidR="00243E4D" w:rsidRPr="006D703D" w:rsidRDefault="003404E8" w:rsidP="00243E4D">
            <w:pPr>
              <w:rPr>
                <w:rFonts w:ascii="Arial" w:hAnsi="Arial"/>
              </w:rPr>
            </w:pPr>
            <w:r w:rsidRPr="006D703D">
              <w:rPr>
                <w:rFonts w:ascii="Arial" w:hAnsi="Arial"/>
              </w:rPr>
              <w:t>15</w:t>
            </w:r>
            <w:r w:rsidR="00243E4D" w:rsidRPr="006D703D">
              <w:rPr>
                <w:rFonts w:ascii="Arial" w:hAnsi="Arial"/>
              </w:rPr>
              <w:t> µM</w:t>
            </w:r>
          </w:p>
        </w:tc>
      </w:tr>
      <w:tr w:rsidR="00243E4D" w:rsidRPr="006D703D" w14:paraId="28590DBD" w14:textId="77777777" w:rsidTr="006D703D">
        <w:tc>
          <w:tcPr>
            <w:tcW w:w="3080" w:type="dxa"/>
            <w:shd w:val="clear" w:color="auto" w:fill="auto"/>
          </w:tcPr>
          <w:p w14:paraId="7B86184E" w14:textId="77777777" w:rsidR="00243E4D" w:rsidRPr="006D703D" w:rsidRDefault="00243E4D" w:rsidP="00243E4D">
            <w:pPr>
              <w:rPr>
                <w:rFonts w:ascii="Arial" w:hAnsi="Arial"/>
              </w:rPr>
            </w:pPr>
            <w:r w:rsidRPr="006D703D">
              <w:rPr>
                <w:rFonts w:ascii="Arial" w:hAnsi="Arial"/>
              </w:rPr>
              <w:t>IF3</w:t>
            </w:r>
          </w:p>
        </w:tc>
        <w:tc>
          <w:tcPr>
            <w:tcW w:w="3081" w:type="dxa"/>
            <w:shd w:val="clear" w:color="auto" w:fill="auto"/>
          </w:tcPr>
          <w:p w14:paraId="625F5D39" w14:textId="77777777" w:rsidR="00243E4D" w:rsidRPr="006D703D" w:rsidRDefault="0084182A" w:rsidP="00243E4D">
            <w:pPr>
              <w:rPr>
                <w:rFonts w:ascii="Arial" w:hAnsi="Arial"/>
              </w:rPr>
            </w:pPr>
            <w:r w:rsidRPr="006D703D">
              <w:rPr>
                <w:rFonts w:ascii="Arial" w:hAnsi="Arial"/>
              </w:rPr>
              <w:t>25</w:t>
            </w:r>
            <w:r w:rsidR="00243E4D" w:rsidRPr="006D703D">
              <w:rPr>
                <w:rFonts w:ascii="Arial" w:hAnsi="Arial"/>
              </w:rPr>
              <w:t> µM</w:t>
            </w:r>
          </w:p>
        </w:tc>
        <w:tc>
          <w:tcPr>
            <w:tcW w:w="3081" w:type="dxa"/>
            <w:shd w:val="clear" w:color="auto" w:fill="auto"/>
          </w:tcPr>
          <w:p w14:paraId="7F883B54" w14:textId="77777777" w:rsidR="00243E4D" w:rsidRPr="006D703D" w:rsidRDefault="003404E8" w:rsidP="00243E4D">
            <w:pPr>
              <w:rPr>
                <w:rFonts w:ascii="Arial" w:hAnsi="Arial"/>
              </w:rPr>
            </w:pPr>
            <w:r w:rsidRPr="006D703D">
              <w:rPr>
                <w:rFonts w:ascii="Arial" w:hAnsi="Arial"/>
              </w:rPr>
              <w:t>5</w:t>
            </w:r>
            <w:r w:rsidR="00243E4D" w:rsidRPr="006D703D">
              <w:rPr>
                <w:rFonts w:ascii="Arial" w:hAnsi="Arial"/>
              </w:rPr>
              <w:t> µM</w:t>
            </w:r>
          </w:p>
        </w:tc>
      </w:tr>
      <w:tr w:rsidR="00243E4D" w:rsidRPr="006D703D" w14:paraId="0127668D" w14:textId="77777777" w:rsidTr="006D703D">
        <w:tc>
          <w:tcPr>
            <w:tcW w:w="3080" w:type="dxa"/>
            <w:shd w:val="clear" w:color="auto" w:fill="auto"/>
          </w:tcPr>
          <w:p w14:paraId="7B70C7D3" w14:textId="77777777" w:rsidR="00243E4D" w:rsidRPr="006D703D" w:rsidRDefault="00243E4D" w:rsidP="00243E4D">
            <w:pPr>
              <w:rPr>
                <w:rFonts w:ascii="Arial" w:hAnsi="Arial"/>
              </w:rPr>
            </w:pPr>
            <w:r w:rsidRPr="006D703D">
              <w:rPr>
                <w:rFonts w:ascii="Arial" w:hAnsi="Arial"/>
              </w:rPr>
              <w:t>IF1</w:t>
            </w:r>
          </w:p>
        </w:tc>
        <w:tc>
          <w:tcPr>
            <w:tcW w:w="3081" w:type="dxa"/>
            <w:shd w:val="clear" w:color="auto" w:fill="auto"/>
          </w:tcPr>
          <w:p w14:paraId="30AEE463" w14:textId="77777777" w:rsidR="00243E4D" w:rsidRPr="006D703D" w:rsidRDefault="0084182A" w:rsidP="00243E4D">
            <w:pPr>
              <w:rPr>
                <w:rFonts w:ascii="Arial" w:hAnsi="Arial"/>
              </w:rPr>
            </w:pPr>
            <w:r w:rsidRPr="006D703D">
              <w:rPr>
                <w:rFonts w:ascii="Arial" w:hAnsi="Arial"/>
              </w:rPr>
              <w:t>84</w:t>
            </w:r>
            <w:r w:rsidR="00243E4D" w:rsidRPr="006D703D">
              <w:rPr>
                <w:rFonts w:ascii="Arial" w:hAnsi="Arial"/>
              </w:rPr>
              <w:t> µM</w:t>
            </w:r>
          </w:p>
        </w:tc>
        <w:tc>
          <w:tcPr>
            <w:tcW w:w="3081" w:type="dxa"/>
            <w:shd w:val="clear" w:color="auto" w:fill="auto"/>
          </w:tcPr>
          <w:p w14:paraId="407C71D2" w14:textId="77777777" w:rsidR="00243E4D" w:rsidRPr="006D703D" w:rsidRDefault="003404E8" w:rsidP="00243E4D">
            <w:pPr>
              <w:rPr>
                <w:rFonts w:ascii="Arial" w:hAnsi="Arial"/>
              </w:rPr>
            </w:pPr>
            <w:r w:rsidRPr="006D703D">
              <w:rPr>
                <w:rFonts w:ascii="Arial" w:hAnsi="Arial"/>
              </w:rPr>
              <w:t>16.8</w:t>
            </w:r>
            <w:r w:rsidR="00243E4D" w:rsidRPr="006D703D">
              <w:rPr>
                <w:rFonts w:ascii="Arial" w:hAnsi="Arial"/>
              </w:rPr>
              <w:t> µM</w:t>
            </w:r>
          </w:p>
        </w:tc>
      </w:tr>
      <w:tr w:rsidR="00C8064F" w:rsidRPr="006D703D" w14:paraId="12D38DF7" w14:textId="77777777" w:rsidTr="006D703D">
        <w:tc>
          <w:tcPr>
            <w:tcW w:w="9242" w:type="dxa"/>
            <w:gridSpan w:val="3"/>
            <w:shd w:val="clear" w:color="auto" w:fill="auto"/>
          </w:tcPr>
          <w:p w14:paraId="5F95D9DB" w14:textId="77777777" w:rsidR="00C8064F" w:rsidRPr="006D703D" w:rsidRDefault="00C8064F" w:rsidP="00616EC9">
            <w:pPr>
              <w:rPr>
                <w:rFonts w:ascii="Arial" w:hAnsi="Arial"/>
              </w:rPr>
            </w:pPr>
            <w:r w:rsidRPr="006D703D">
              <w:rPr>
                <w:rFonts w:ascii="Arial" w:hAnsi="Arial"/>
                <w:b/>
                <w:bCs/>
              </w:rPr>
              <w:t>LD3 (10 x)</w:t>
            </w:r>
          </w:p>
        </w:tc>
      </w:tr>
      <w:tr w:rsidR="00C8064F" w:rsidRPr="006D703D" w14:paraId="0FBD60C9" w14:textId="77777777" w:rsidTr="006D703D">
        <w:tc>
          <w:tcPr>
            <w:tcW w:w="3080" w:type="dxa"/>
            <w:shd w:val="clear" w:color="auto" w:fill="auto"/>
          </w:tcPr>
          <w:p w14:paraId="58F9EEC8" w14:textId="77777777" w:rsidR="00C8064F" w:rsidRPr="006D703D" w:rsidRDefault="00C8064F" w:rsidP="00C8064F">
            <w:pPr>
              <w:rPr>
                <w:rFonts w:ascii="Arial" w:hAnsi="Arial"/>
              </w:rPr>
            </w:pPr>
            <w:proofErr w:type="spellStart"/>
            <w:r w:rsidRPr="006D703D">
              <w:rPr>
                <w:rFonts w:ascii="Arial" w:hAnsi="Arial"/>
              </w:rPr>
              <w:lastRenderedPageBreak/>
              <w:t>AspRS</w:t>
            </w:r>
            <w:proofErr w:type="spellEnd"/>
          </w:p>
        </w:tc>
        <w:tc>
          <w:tcPr>
            <w:tcW w:w="3081" w:type="dxa"/>
            <w:shd w:val="clear" w:color="auto" w:fill="auto"/>
          </w:tcPr>
          <w:p w14:paraId="074A5563"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49BA6B90" w14:textId="77777777" w:rsidR="00C8064F" w:rsidRPr="006D703D" w:rsidRDefault="00C8064F" w:rsidP="00C8064F">
            <w:pPr>
              <w:rPr>
                <w:rFonts w:ascii="Arial" w:hAnsi="Arial"/>
              </w:rPr>
            </w:pPr>
            <w:r w:rsidRPr="006D703D">
              <w:rPr>
                <w:rFonts w:ascii="Arial" w:hAnsi="Arial"/>
              </w:rPr>
              <w:t>1 x</w:t>
            </w:r>
          </w:p>
        </w:tc>
      </w:tr>
      <w:tr w:rsidR="00C8064F" w:rsidRPr="006D703D" w14:paraId="4CEA4716" w14:textId="77777777" w:rsidTr="006D703D">
        <w:tc>
          <w:tcPr>
            <w:tcW w:w="3080" w:type="dxa"/>
            <w:shd w:val="clear" w:color="auto" w:fill="auto"/>
          </w:tcPr>
          <w:p w14:paraId="6F36C0F4" w14:textId="77777777" w:rsidR="00C8064F" w:rsidRPr="006D703D" w:rsidRDefault="00C8064F" w:rsidP="00C8064F">
            <w:pPr>
              <w:rPr>
                <w:rFonts w:ascii="Arial" w:hAnsi="Arial"/>
              </w:rPr>
            </w:pPr>
            <w:proofErr w:type="spellStart"/>
            <w:r w:rsidRPr="006D703D">
              <w:rPr>
                <w:rFonts w:ascii="Arial" w:hAnsi="Arial"/>
              </w:rPr>
              <w:t>ProRS</w:t>
            </w:r>
            <w:proofErr w:type="spellEnd"/>
          </w:p>
        </w:tc>
        <w:tc>
          <w:tcPr>
            <w:tcW w:w="3081" w:type="dxa"/>
            <w:shd w:val="clear" w:color="auto" w:fill="auto"/>
          </w:tcPr>
          <w:p w14:paraId="22954ADA"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54654A90" w14:textId="77777777" w:rsidR="00C8064F" w:rsidRPr="006D703D" w:rsidRDefault="00C8064F" w:rsidP="00C8064F">
            <w:pPr>
              <w:rPr>
                <w:rFonts w:ascii="Arial" w:hAnsi="Arial"/>
              </w:rPr>
            </w:pPr>
            <w:r w:rsidRPr="006D703D">
              <w:rPr>
                <w:rFonts w:ascii="Arial" w:hAnsi="Arial"/>
              </w:rPr>
              <w:t>1 x</w:t>
            </w:r>
          </w:p>
        </w:tc>
      </w:tr>
      <w:tr w:rsidR="00C8064F" w:rsidRPr="006D703D" w14:paraId="5039A3E3" w14:textId="77777777" w:rsidTr="006D703D">
        <w:tc>
          <w:tcPr>
            <w:tcW w:w="3080" w:type="dxa"/>
            <w:shd w:val="clear" w:color="auto" w:fill="auto"/>
          </w:tcPr>
          <w:p w14:paraId="52B5E97D" w14:textId="77777777" w:rsidR="00C8064F" w:rsidRPr="006D703D" w:rsidRDefault="00C8064F" w:rsidP="00C8064F">
            <w:pPr>
              <w:rPr>
                <w:rFonts w:ascii="Arial" w:hAnsi="Arial"/>
              </w:rPr>
            </w:pPr>
            <w:r w:rsidRPr="006D703D">
              <w:rPr>
                <w:rFonts w:ascii="Arial" w:hAnsi="Arial"/>
              </w:rPr>
              <w:t>GlyRS1</w:t>
            </w:r>
          </w:p>
        </w:tc>
        <w:tc>
          <w:tcPr>
            <w:tcW w:w="3081" w:type="dxa"/>
            <w:shd w:val="clear" w:color="auto" w:fill="auto"/>
          </w:tcPr>
          <w:p w14:paraId="27CB39BA"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3A725BD4" w14:textId="77777777" w:rsidR="00C8064F" w:rsidRPr="006D703D" w:rsidRDefault="00C8064F" w:rsidP="00C8064F">
            <w:pPr>
              <w:rPr>
                <w:rFonts w:ascii="Arial" w:hAnsi="Arial"/>
              </w:rPr>
            </w:pPr>
            <w:r w:rsidRPr="006D703D">
              <w:rPr>
                <w:rFonts w:ascii="Arial" w:hAnsi="Arial"/>
              </w:rPr>
              <w:t>1 x</w:t>
            </w:r>
          </w:p>
        </w:tc>
      </w:tr>
      <w:tr w:rsidR="00C8064F" w:rsidRPr="006D703D" w14:paraId="13AE776B" w14:textId="77777777" w:rsidTr="006D703D">
        <w:tc>
          <w:tcPr>
            <w:tcW w:w="3080" w:type="dxa"/>
            <w:shd w:val="clear" w:color="auto" w:fill="auto"/>
          </w:tcPr>
          <w:p w14:paraId="4E512D6E" w14:textId="77777777" w:rsidR="00C8064F" w:rsidRPr="006D703D" w:rsidRDefault="00C8064F" w:rsidP="00C8064F">
            <w:pPr>
              <w:rPr>
                <w:rFonts w:ascii="Arial" w:hAnsi="Arial"/>
              </w:rPr>
            </w:pPr>
            <w:r w:rsidRPr="006D703D">
              <w:rPr>
                <w:rFonts w:ascii="Arial" w:hAnsi="Arial"/>
              </w:rPr>
              <w:t>GlyRS2</w:t>
            </w:r>
          </w:p>
        </w:tc>
        <w:tc>
          <w:tcPr>
            <w:tcW w:w="3081" w:type="dxa"/>
            <w:shd w:val="clear" w:color="auto" w:fill="auto"/>
          </w:tcPr>
          <w:p w14:paraId="1B48B95E"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4FFC0DE9" w14:textId="77777777" w:rsidR="00C8064F" w:rsidRPr="006D703D" w:rsidRDefault="00C8064F" w:rsidP="00C8064F">
            <w:pPr>
              <w:rPr>
                <w:rFonts w:ascii="Arial" w:hAnsi="Arial"/>
              </w:rPr>
            </w:pPr>
            <w:r w:rsidRPr="006D703D">
              <w:rPr>
                <w:rFonts w:ascii="Arial" w:hAnsi="Arial"/>
              </w:rPr>
              <w:t>1 x</w:t>
            </w:r>
          </w:p>
        </w:tc>
      </w:tr>
      <w:tr w:rsidR="00C8064F" w:rsidRPr="006D703D" w14:paraId="5AE1800B" w14:textId="77777777" w:rsidTr="006D703D">
        <w:tc>
          <w:tcPr>
            <w:tcW w:w="3080" w:type="dxa"/>
            <w:shd w:val="clear" w:color="auto" w:fill="auto"/>
          </w:tcPr>
          <w:p w14:paraId="2727FA32" w14:textId="77777777" w:rsidR="00C8064F" w:rsidRPr="006D703D" w:rsidRDefault="00C8064F" w:rsidP="00C8064F">
            <w:pPr>
              <w:rPr>
                <w:rFonts w:ascii="Arial" w:hAnsi="Arial"/>
              </w:rPr>
            </w:pPr>
            <w:proofErr w:type="spellStart"/>
            <w:r w:rsidRPr="006D703D">
              <w:rPr>
                <w:rFonts w:ascii="Arial" w:hAnsi="Arial"/>
              </w:rPr>
              <w:t>GluRS</w:t>
            </w:r>
            <w:proofErr w:type="spellEnd"/>
          </w:p>
        </w:tc>
        <w:tc>
          <w:tcPr>
            <w:tcW w:w="3081" w:type="dxa"/>
            <w:shd w:val="clear" w:color="auto" w:fill="auto"/>
          </w:tcPr>
          <w:p w14:paraId="43B61E17"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3CAD2E99" w14:textId="77777777" w:rsidR="00C8064F" w:rsidRPr="006D703D" w:rsidRDefault="00C8064F" w:rsidP="00C8064F">
            <w:pPr>
              <w:rPr>
                <w:rFonts w:ascii="Arial" w:hAnsi="Arial"/>
              </w:rPr>
            </w:pPr>
            <w:r w:rsidRPr="006D703D">
              <w:rPr>
                <w:rFonts w:ascii="Arial" w:hAnsi="Arial"/>
              </w:rPr>
              <w:t>1 x</w:t>
            </w:r>
          </w:p>
        </w:tc>
      </w:tr>
      <w:tr w:rsidR="00C8064F" w:rsidRPr="006D703D" w14:paraId="775F99DB" w14:textId="77777777" w:rsidTr="006D703D">
        <w:tc>
          <w:tcPr>
            <w:tcW w:w="3080" w:type="dxa"/>
            <w:shd w:val="clear" w:color="auto" w:fill="auto"/>
          </w:tcPr>
          <w:p w14:paraId="17FA0562" w14:textId="77777777" w:rsidR="00C8064F" w:rsidRPr="006D703D" w:rsidRDefault="00C8064F" w:rsidP="00C8064F">
            <w:pPr>
              <w:rPr>
                <w:rFonts w:ascii="Arial" w:hAnsi="Arial"/>
              </w:rPr>
            </w:pPr>
            <w:r w:rsidRPr="006D703D">
              <w:rPr>
                <w:rFonts w:ascii="Arial" w:hAnsi="Arial"/>
              </w:rPr>
              <w:t>RF3</w:t>
            </w:r>
          </w:p>
        </w:tc>
        <w:tc>
          <w:tcPr>
            <w:tcW w:w="3081" w:type="dxa"/>
            <w:shd w:val="clear" w:color="auto" w:fill="auto"/>
          </w:tcPr>
          <w:p w14:paraId="6DAD3CD7"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2A0405CF" w14:textId="77777777" w:rsidR="00C8064F" w:rsidRPr="006D703D" w:rsidRDefault="00C8064F" w:rsidP="00C8064F">
            <w:pPr>
              <w:rPr>
                <w:rFonts w:ascii="Arial" w:hAnsi="Arial"/>
              </w:rPr>
            </w:pPr>
            <w:r w:rsidRPr="006D703D">
              <w:rPr>
                <w:rFonts w:ascii="Arial" w:hAnsi="Arial"/>
              </w:rPr>
              <w:t>1 x</w:t>
            </w:r>
          </w:p>
        </w:tc>
      </w:tr>
      <w:tr w:rsidR="00C8064F" w:rsidRPr="006D703D" w14:paraId="3E1ADB6C" w14:textId="77777777" w:rsidTr="006D703D">
        <w:tc>
          <w:tcPr>
            <w:tcW w:w="3080" w:type="dxa"/>
            <w:shd w:val="clear" w:color="auto" w:fill="auto"/>
          </w:tcPr>
          <w:p w14:paraId="299E6796" w14:textId="77777777" w:rsidR="00C8064F" w:rsidRPr="006D703D" w:rsidRDefault="00C8064F" w:rsidP="00C8064F">
            <w:pPr>
              <w:rPr>
                <w:rFonts w:ascii="Arial" w:hAnsi="Arial"/>
              </w:rPr>
            </w:pPr>
            <w:r w:rsidRPr="006D703D">
              <w:rPr>
                <w:rFonts w:ascii="Arial" w:hAnsi="Arial"/>
              </w:rPr>
              <w:t>RF2</w:t>
            </w:r>
          </w:p>
        </w:tc>
        <w:tc>
          <w:tcPr>
            <w:tcW w:w="3081" w:type="dxa"/>
            <w:shd w:val="clear" w:color="auto" w:fill="auto"/>
          </w:tcPr>
          <w:p w14:paraId="3CF8B73D"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2C9A7F85" w14:textId="77777777" w:rsidR="00C8064F" w:rsidRPr="006D703D" w:rsidRDefault="00C8064F" w:rsidP="00C8064F">
            <w:pPr>
              <w:rPr>
                <w:rFonts w:ascii="Arial" w:hAnsi="Arial"/>
              </w:rPr>
            </w:pPr>
            <w:r w:rsidRPr="006D703D">
              <w:rPr>
                <w:rFonts w:ascii="Arial" w:hAnsi="Arial"/>
              </w:rPr>
              <w:t>1 x</w:t>
            </w:r>
          </w:p>
        </w:tc>
      </w:tr>
      <w:tr w:rsidR="00C8064F" w:rsidRPr="006D703D" w14:paraId="71FAB6DD" w14:textId="77777777" w:rsidTr="006D703D">
        <w:tc>
          <w:tcPr>
            <w:tcW w:w="3080" w:type="dxa"/>
            <w:shd w:val="clear" w:color="auto" w:fill="auto"/>
          </w:tcPr>
          <w:p w14:paraId="27608A5D" w14:textId="77777777" w:rsidR="00C8064F" w:rsidRPr="006D703D" w:rsidRDefault="00C8064F" w:rsidP="00C8064F">
            <w:pPr>
              <w:rPr>
                <w:rFonts w:ascii="Arial" w:hAnsi="Arial"/>
              </w:rPr>
            </w:pPr>
            <w:r w:rsidRPr="006D703D">
              <w:rPr>
                <w:rFonts w:ascii="Arial" w:hAnsi="Arial"/>
              </w:rPr>
              <w:t>RRF</w:t>
            </w:r>
          </w:p>
        </w:tc>
        <w:tc>
          <w:tcPr>
            <w:tcW w:w="3081" w:type="dxa"/>
            <w:shd w:val="clear" w:color="auto" w:fill="auto"/>
          </w:tcPr>
          <w:p w14:paraId="3DA8DA3E"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11C948CE" w14:textId="77777777" w:rsidR="00C8064F" w:rsidRPr="006D703D" w:rsidRDefault="00C8064F" w:rsidP="00C8064F">
            <w:pPr>
              <w:rPr>
                <w:rFonts w:ascii="Arial" w:hAnsi="Arial"/>
              </w:rPr>
            </w:pPr>
            <w:r w:rsidRPr="006D703D">
              <w:rPr>
                <w:rFonts w:ascii="Arial" w:hAnsi="Arial"/>
              </w:rPr>
              <w:t>1 x</w:t>
            </w:r>
          </w:p>
        </w:tc>
      </w:tr>
      <w:tr w:rsidR="00C8064F" w:rsidRPr="006D703D" w14:paraId="5015E709" w14:textId="77777777" w:rsidTr="006D703D">
        <w:tc>
          <w:tcPr>
            <w:tcW w:w="3080" w:type="dxa"/>
            <w:shd w:val="clear" w:color="auto" w:fill="auto"/>
          </w:tcPr>
          <w:p w14:paraId="3A4626AF" w14:textId="77777777" w:rsidR="00C8064F" w:rsidRPr="006D703D" w:rsidRDefault="00C8064F" w:rsidP="00C8064F">
            <w:pPr>
              <w:rPr>
                <w:rFonts w:ascii="Arial" w:hAnsi="Arial"/>
              </w:rPr>
            </w:pPr>
            <w:r w:rsidRPr="006D703D">
              <w:rPr>
                <w:rFonts w:ascii="Arial" w:hAnsi="Arial"/>
              </w:rPr>
              <w:t>EF-G</w:t>
            </w:r>
          </w:p>
        </w:tc>
        <w:tc>
          <w:tcPr>
            <w:tcW w:w="3081" w:type="dxa"/>
            <w:shd w:val="clear" w:color="auto" w:fill="auto"/>
          </w:tcPr>
          <w:p w14:paraId="3046DEB8"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29DAF5D6" w14:textId="77777777" w:rsidR="00C8064F" w:rsidRPr="006D703D" w:rsidRDefault="00C8064F" w:rsidP="00C8064F">
            <w:pPr>
              <w:rPr>
                <w:rFonts w:ascii="Arial" w:hAnsi="Arial"/>
              </w:rPr>
            </w:pPr>
            <w:r w:rsidRPr="006D703D">
              <w:rPr>
                <w:rFonts w:ascii="Arial" w:hAnsi="Arial"/>
              </w:rPr>
              <w:t>1 x</w:t>
            </w:r>
          </w:p>
        </w:tc>
      </w:tr>
      <w:tr w:rsidR="00C8064F" w:rsidRPr="006D703D" w14:paraId="3F0F05FC" w14:textId="77777777" w:rsidTr="006D703D">
        <w:tc>
          <w:tcPr>
            <w:tcW w:w="3080" w:type="dxa"/>
            <w:shd w:val="clear" w:color="auto" w:fill="auto"/>
          </w:tcPr>
          <w:p w14:paraId="734D2B5E" w14:textId="77777777" w:rsidR="00C8064F" w:rsidRPr="006D703D" w:rsidRDefault="00C8064F" w:rsidP="00C8064F">
            <w:pPr>
              <w:rPr>
                <w:rFonts w:ascii="Arial" w:hAnsi="Arial"/>
              </w:rPr>
            </w:pPr>
            <w:r w:rsidRPr="006D703D">
              <w:rPr>
                <w:rFonts w:ascii="Arial" w:hAnsi="Arial"/>
              </w:rPr>
              <w:t>IF2</w:t>
            </w:r>
          </w:p>
        </w:tc>
        <w:tc>
          <w:tcPr>
            <w:tcW w:w="3081" w:type="dxa"/>
            <w:shd w:val="clear" w:color="auto" w:fill="auto"/>
          </w:tcPr>
          <w:p w14:paraId="7285B2F3" w14:textId="77777777" w:rsidR="00C8064F" w:rsidRPr="006D703D" w:rsidRDefault="00C8064F" w:rsidP="00C8064F">
            <w:pPr>
              <w:rPr>
                <w:rFonts w:ascii="Arial" w:hAnsi="Arial"/>
              </w:rPr>
            </w:pPr>
            <w:r w:rsidRPr="006D703D">
              <w:rPr>
                <w:rFonts w:ascii="Arial" w:hAnsi="Arial"/>
              </w:rPr>
              <w:t>10 x</w:t>
            </w:r>
          </w:p>
        </w:tc>
        <w:tc>
          <w:tcPr>
            <w:tcW w:w="3081" w:type="dxa"/>
            <w:shd w:val="clear" w:color="auto" w:fill="auto"/>
          </w:tcPr>
          <w:p w14:paraId="0E2F1395" w14:textId="77777777" w:rsidR="00C8064F" w:rsidRPr="006D703D" w:rsidRDefault="00C8064F" w:rsidP="00C8064F">
            <w:pPr>
              <w:rPr>
                <w:rFonts w:ascii="Arial" w:hAnsi="Arial"/>
              </w:rPr>
            </w:pPr>
            <w:r w:rsidRPr="006D703D">
              <w:rPr>
                <w:rFonts w:ascii="Arial" w:hAnsi="Arial"/>
              </w:rPr>
              <w:t>1 x</w:t>
            </w:r>
          </w:p>
        </w:tc>
      </w:tr>
      <w:tr w:rsidR="009D2F03" w:rsidRPr="006D703D" w14:paraId="512C6176" w14:textId="77777777" w:rsidTr="006D703D">
        <w:tc>
          <w:tcPr>
            <w:tcW w:w="9242" w:type="dxa"/>
            <w:gridSpan w:val="3"/>
            <w:shd w:val="clear" w:color="auto" w:fill="auto"/>
          </w:tcPr>
          <w:p w14:paraId="3E6559A2" w14:textId="5E496792" w:rsidR="009D2F03" w:rsidRPr="006D703D" w:rsidRDefault="007E0FEF" w:rsidP="00616EC9">
            <w:pPr>
              <w:rPr>
                <w:rFonts w:ascii="Arial" w:hAnsi="Arial"/>
                <w:b/>
              </w:rPr>
            </w:pPr>
            <w:r w:rsidRPr="006D703D">
              <w:rPr>
                <w:rFonts w:ascii="Arial" w:hAnsi="Arial"/>
                <w:b/>
              </w:rPr>
              <w:t>Enzyme mix (</w:t>
            </w:r>
            <w:r w:rsidR="004E5DFF" w:rsidRPr="006D703D">
              <w:rPr>
                <w:rFonts w:ascii="Arial" w:hAnsi="Arial"/>
                <w:b/>
              </w:rPr>
              <w:t>6</w:t>
            </w:r>
            <w:r w:rsidRPr="006D703D">
              <w:rPr>
                <w:rFonts w:ascii="Arial" w:hAnsi="Arial"/>
                <w:b/>
              </w:rPr>
              <w:t> x)</w:t>
            </w:r>
          </w:p>
        </w:tc>
      </w:tr>
      <w:tr w:rsidR="00A91409" w:rsidRPr="006D703D" w14:paraId="71F77592" w14:textId="77777777" w:rsidTr="006D703D">
        <w:tc>
          <w:tcPr>
            <w:tcW w:w="3080" w:type="dxa"/>
            <w:shd w:val="clear" w:color="auto" w:fill="auto"/>
          </w:tcPr>
          <w:p w14:paraId="2EA3BBE4" w14:textId="77777777" w:rsidR="00A91409" w:rsidRPr="006D703D" w:rsidRDefault="00A91409" w:rsidP="00A91409">
            <w:pPr>
              <w:rPr>
                <w:rFonts w:ascii="Arial" w:hAnsi="Arial"/>
              </w:rPr>
            </w:pPr>
            <w:r w:rsidRPr="006D703D">
              <w:rPr>
                <w:rFonts w:ascii="Arial" w:hAnsi="Arial"/>
              </w:rPr>
              <w:t>T7 RNAP</w:t>
            </w:r>
          </w:p>
        </w:tc>
        <w:tc>
          <w:tcPr>
            <w:tcW w:w="3081" w:type="dxa"/>
            <w:shd w:val="clear" w:color="auto" w:fill="auto"/>
          </w:tcPr>
          <w:p w14:paraId="5A6BF35E" w14:textId="77777777" w:rsidR="00A91409" w:rsidRPr="006D703D" w:rsidRDefault="00A91409" w:rsidP="00A91409">
            <w:pPr>
              <w:rPr>
                <w:rFonts w:ascii="Arial" w:hAnsi="Arial"/>
              </w:rPr>
            </w:pPr>
            <w:r w:rsidRPr="006D703D">
              <w:rPr>
                <w:rFonts w:ascii="Arial" w:hAnsi="Arial"/>
              </w:rPr>
              <w:t>120 ng/µL</w:t>
            </w:r>
          </w:p>
        </w:tc>
        <w:tc>
          <w:tcPr>
            <w:tcW w:w="3081" w:type="dxa"/>
            <w:shd w:val="clear" w:color="auto" w:fill="auto"/>
          </w:tcPr>
          <w:p w14:paraId="7A64394F" w14:textId="77777777" w:rsidR="00A91409" w:rsidRPr="006D703D" w:rsidRDefault="00A91409" w:rsidP="00A91409">
            <w:pPr>
              <w:rPr>
                <w:rFonts w:ascii="Arial" w:hAnsi="Arial"/>
              </w:rPr>
            </w:pPr>
            <w:r w:rsidRPr="006D703D">
              <w:rPr>
                <w:rFonts w:ascii="Arial" w:hAnsi="Arial"/>
              </w:rPr>
              <w:t>20 ng/µL</w:t>
            </w:r>
          </w:p>
        </w:tc>
      </w:tr>
      <w:tr w:rsidR="00A91409" w:rsidRPr="006D703D" w14:paraId="176F7D6C" w14:textId="77777777" w:rsidTr="006D703D">
        <w:tc>
          <w:tcPr>
            <w:tcW w:w="3080" w:type="dxa"/>
            <w:shd w:val="clear" w:color="auto" w:fill="auto"/>
          </w:tcPr>
          <w:p w14:paraId="3D665534" w14:textId="77777777" w:rsidR="00A91409" w:rsidRPr="006D703D" w:rsidRDefault="00A91409" w:rsidP="00A91409">
            <w:pPr>
              <w:rPr>
                <w:rFonts w:ascii="Arial" w:hAnsi="Arial"/>
              </w:rPr>
            </w:pPr>
            <w:proofErr w:type="spellStart"/>
            <w:r w:rsidRPr="006D703D">
              <w:rPr>
                <w:rFonts w:ascii="Arial" w:hAnsi="Arial"/>
              </w:rPr>
              <w:t>Myokinase</w:t>
            </w:r>
            <w:proofErr w:type="spellEnd"/>
          </w:p>
        </w:tc>
        <w:tc>
          <w:tcPr>
            <w:tcW w:w="3081" w:type="dxa"/>
            <w:shd w:val="clear" w:color="auto" w:fill="auto"/>
          </w:tcPr>
          <w:p w14:paraId="19DF8CC7" w14:textId="77777777" w:rsidR="00A91409" w:rsidRPr="006D703D" w:rsidRDefault="00A91409" w:rsidP="00A91409">
            <w:pPr>
              <w:rPr>
                <w:rFonts w:ascii="Arial" w:hAnsi="Arial"/>
              </w:rPr>
            </w:pPr>
            <w:r w:rsidRPr="006D703D">
              <w:rPr>
                <w:rFonts w:ascii="Arial" w:hAnsi="Arial"/>
              </w:rPr>
              <w:t>30 ng/µL</w:t>
            </w:r>
          </w:p>
        </w:tc>
        <w:tc>
          <w:tcPr>
            <w:tcW w:w="3081" w:type="dxa"/>
            <w:shd w:val="clear" w:color="auto" w:fill="auto"/>
          </w:tcPr>
          <w:p w14:paraId="30285C73" w14:textId="77777777" w:rsidR="00A91409" w:rsidRPr="006D703D" w:rsidRDefault="00A91409" w:rsidP="00A91409">
            <w:pPr>
              <w:rPr>
                <w:rFonts w:ascii="Arial" w:hAnsi="Arial"/>
              </w:rPr>
            </w:pPr>
            <w:r w:rsidRPr="006D703D">
              <w:rPr>
                <w:rFonts w:ascii="Arial" w:hAnsi="Arial"/>
              </w:rPr>
              <w:t>5 ng/µL</w:t>
            </w:r>
          </w:p>
        </w:tc>
      </w:tr>
      <w:tr w:rsidR="00A91409" w:rsidRPr="006D703D" w14:paraId="7F149606" w14:textId="77777777" w:rsidTr="006D703D">
        <w:tc>
          <w:tcPr>
            <w:tcW w:w="3080" w:type="dxa"/>
            <w:shd w:val="clear" w:color="auto" w:fill="auto"/>
          </w:tcPr>
          <w:p w14:paraId="2B2B6350" w14:textId="77777777" w:rsidR="00A91409" w:rsidRPr="006D703D" w:rsidRDefault="00A91409" w:rsidP="00A91409">
            <w:pPr>
              <w:rPr>
                <w:rFonts w:ascii="Arial" w:hAnsi="Arial"/>
              </w:rPr>
            </w:pPr>
            <w:proofErr w:type="spellStart"/>
            <w:r w:rsidRPr="006D703D">
              <w:rPr>
                <w:rFonts w:ascii="Arial" w:hAnsi="Arial"/>
              </w:rPr>
              <w:t>Creatine</w:t>
            </w:r>
            <w:proofErr w:type="spellEnd"/>
            <w:r w:rsidRPr="006D703D">
              <w:rPr>
                <w:rFonts w:ascii="Arial" w:hAnsi="Arial"/>
              </w:rPr>
              <w:t xml:space="preserve"> phosphokinase</w:t>
            </w:r>
          </w:p>
        </w:tc>
        <w:tc>
          <w:tcPr>
            <w:tcW w:w="3081" w:type="dxa"/>
            <w:shd w:val="clear" w:color="auto" w:fill="auto"/>
          </w:tcPr>
          <w:p w14:paraId="3A8DCE0D" w14:textId="77777777" w:rsidR="00A91409" w:rsidRPr="006D703D" w:rsidRDefault="00A91409" w:rsidP="00A91409">
            <w:pPr>
              <w:rPr>
                <w:rFonts w:ascii="Arial" w:hAnsi="Arial"/>
              </w:rPr>
            </w:pPr>
            <w:r w:rsidRPr="006D703D">
              <w:rPr>
                <w:rFonts w:ascii="Arial" w:hAnsi="Arial"/>
              </w:rPr>
              <w:t>60 ng/µL</w:t>
            </w:r>
          </w:p>
        </w:tc>
        <w:tc>
          <w:tcPr>
            <w:tcW w:w="3081" w:type="dxa"/>
            <w:shd w:val="clear" w:color="auto" w:fill="auto"/>
          </w:tcPr>
          <w:p w14:paraId="6D26A854" w14:textId="77777777" w:rsidR="00A91409" w:rsidRPr="006D703D" w:rsidRDefault="00A91409" w:rsidP="00A91409">
            <w:pPr>
              <w:rPr>
                <w:rFonts w:ascii="Arial" w:hAnsi="Arial"/>
              </w:rPr>
            </w:pPr>
            <w:r w:rsidRPr="006D703D">
              <w:rPr>
                <w:rFonts w:ascii="Arial" w:hAnsi="Arial"/>
              </w:rPr>
              <w:t>10 ng/µL</w:t>
            </w:r>
          </w:p>
        </w:tc>
      </w:tr>
      <w:tr w:rsidR="00A91409" w:rsidRPr="006D703D" w14:paraId="0FB70E36" w14:textId="77777777" w:rsidTr="006D703D">
        <w:tc>
          <w:tcPr>
            <w:tcW w:w="3080" w:type="dxa"/>
            <w:shd w:val="clear" w:color="auto" w:fill="auto"/>
          </w:tcPr>
          <w:p w14:paraId="53CC5997" w14:textId="77777777" w:rsidR="00A91409" w:rsidRPr="006D703D" w:rsidRDefault="00A91409" w:rsidP="00A91409">
            <w:pPr>
              <w:rPr>
                <w:rFonts w:ascii="Arial" w:hAnsi="Arial"/>
              </w:rPr>
            </w:pPr>
            <w:r w:rsidRPr="006D703D">
              <w:rPr>
                <w:rFonts w:ascii="Arial" w:hAnsi="Arial"/>
              </w:rPr>
              <w:t>Nucleoside-diphosphate kinase</w:t>
            </w:r>
          </w:p>
        </w:tc>
        <w:tc>
          <w:tcPr>
            <w:tcW w:w="3081" w:type="dxa"/>
            <w:shd w:val="clear" w:color="auto" w:fill="auto"/>
          </w:tcPr>
          <w:p w14:paraId="6195E7F8" w14:textId="77777777" w:rsidR="00A91409" w:rsidRPr="006D703D" w:rsidRDefault="00A91409" w:rsidP="00A91409">
            <w:pPr>
              <w:rPr>
                <w:rFonts w:ascii="Arial" w:hAnsi="Arial"/>
              </w:rPr>
            </w:pPr>
            <w:r w:rsidRPr="006D703D">
              <w:rPr>
                <w:rFonts w:ascii="Arial" w:hAnsi="Arial"/>
              </w:rPr>
              <w:t>12 ng/µL</w:t>
            </w:r>
          </w:p>
        </w:tc>
        <w:tc>
          <w:tcPr>
            <w:tcW w:w="3081" w:type="dxa"/>
            <w:shd w:val="clear" w:color="auto" w:fill="auto"/>
          </w:tcPr>
          <w:p w14:paraId="4EF1076F" w14:textId="77777777" w:rsidR="00A91409" w:rsidRPr="006D703D" w:rsidRDefault="00A91409" w:rsidP="00A91409">
            <w:pPr>
              <w:rPr>
                <w:rFonts w:ascii="Arial" w:hAnsi="Arial"/>
              </w:rPr>
            </w:pPr>
            <w:r w:rsidRPr="006D703D">
              <w:rPr>
                <w:rFonts w:ascii="Arial" w:hAnsi="Arial"/>
              </w:rPr>
              <w:t>2 ng/µL</w:t>
            </w:r>
          </w:p>
        </w:tc>
      </w:tr>
      <w:tr w:rsidR="00A91409" w:rsidRPr="006D703D" w14:paraId="71F5029E" w14:textId="77777777" w:rsidTr="006D703D">
        <w:tc>
          <w:tcPr>
            <w:tcW w:w="3080" w:type="dxa"/>
            <w:shd w:val="clear" w:color="auto" w:fill="auto"/>
          </w:tcPr>
          <w:p w14:paraId="7CA8DBC5" w14:textId="77777777" w:rsidR="00A91409" w:rsidRPr="006D703D" w:rsidRDefault="00A91409" w:rsidP="00A91409">
            <w:pPr>
              <w:rPr>
                <w:rFonts w:ascii="Arial" w:hAnsi="Arial"/>
              </w:rPr>
            </w:pPr>
            <w:proofErr w:type="spellStart"/>
            <w:r w:rsidRPr="006D703D">
              <w:rPr>
                <w:rFonts w:ascii="Arial" w:hAnsi="Arial"/>
              </w:rPr>
              <w:t>RNAse</w:t>
            </w:r>
            <w:proofErr w:type="spellEnd"/>
            <w:r w:rsidRPr="006D703D">
              <w:rPr>
                <w:rFonts w:ascii="Arial" w:hAnsi="Arial"/>
              </w:rPr>
              <w:t xml:space="preserve"> Inhibitor</w:t>
            </w:r>
          </w:p>
        </w:tc>
        <w:tc>
          <w:tcPr>
            <w:tcW w:w="3081" w:type="dxa"/>
            <w:shd w:val="clear" w:color="auto" w:fill="auto"/>
          </w:tcPr>
          <w:p w14:paraId="75041092" w14:textId="77777777" w:rsidR="00A91409" w:rsidRPr="006D703D" w:rsidRDefault="00A91409" w:rsidP="00A91409">
            <w:pPr>
              <w:rPr>
                <w:rFonts w:ascii="Arial" w:hAnsi="Arial"/>
              </w:rPr>
            </w:pPr>
            <w:r w:rsidRPr="006D703D">
              <w:rPr>
                <w:rFonts w:ascii="Arial" w:hAnsi="Arial"/>
              </w:rPr>
              <w:t>1.5 U/µL</w:t>
            </w:r>
          </w:p>
        </w:tc>
        <w:tc>
          <w:tcPr>
            <w:tcW w:w="3081" w:type="dxa"/>
            <w:shd w:val="clear" w:color="auto" w:fill="auto"/>
          </w:tcPr>
          <w:p w14:paraId="37FCA28E" w14:textId="77777777" w:rsidR="00A91409" w:rsidRPr="006D703D" w:rsidRDefault="00A91409" w:rsidP="00A91409">
            <w:pPr>
              <w:rPr>
                <w:rFonts w:ascii="Arial" w:hAnsi="Arial"/>
              </w:rPr>
            </w:pPr>
            <w:r w:rsidRPr="006D703D">
              <w:rPr>
                <w:rFonts w:ascii="Arial" w:hAnsi="Arial"/>
              </w:rPr>
              <w:t>0.25 U/µL</w:t>
            </w:r>
          </w:p>
        </w:tc>
      </w:tr>
      <w:tr w:rsidR="00A91409" w:rsidRPr="006D703D" w14:paraId="6F7C04E3" w14:textId="77777777" w:rsidTr="006D703D">
        <w:tc>
          <w:tcPr>
            <w:tcW w:w="3080" w:type="dxa"/>
            <w:shd w:val="clear" w:color="auto" w:fill="auto"/>
          </w:tcPr>
          <w:p w14:paraId="5F7249DA" w14:textId="77777777" w:rsidR="00A91409" w:rsidRPr="006D703D" w:rsidRDefault="00A91409" w:rsidP="00A91409">
            <w:pPr>
              <w:rPr>
                <w:rFonts w:ascii="Arial" w:hAnsi="Arial"/>
              </w:rPr>
            </w:pPr>
            <w:r w:rsidRPr="006D703D">
              <w:rPr>
                <w:rFonts w:ascii="Arial" w:hAnsi="Arial"/>
              </w:rPr>
              <w:t xml:space="preserve">Inorganic </w:t>
            </w:r>
            <w:proofErr w:type="spellStart"/>
            <w:r w:rsidRPr="006D703D">
              <w:rPr>
                <w:rFonts w:ascii="Arial" w:hAnsi="Arial"/>
              </w:rPr>
              <w:t>pyrophosphatase</w:t>
            </w:r>
            <w:proofErr w:type="spellEnd"/>
          </w:p>
        </w:tc>
        <w:tc>
          <w:tcPr>
            <w:tcW w:w="3081" w:type="dxa"/>
            <w:shd w:val="clear" w:color="auto" w:fill="auto"/>
          </w:tcPr>
          <w:p w14:paraId="3E88241C" w14:textId="77777777" w:rsidR="00A91409" w:rsidRPr="006D703D" w:rsidRDefault="00A91409" w:rsidP="00A91409">
            <w:pPr>
              <w:rPr>
                <w:rFonts w:ascii="Arial" w:hAnsi="Arial"/>
              </w:rPr>
            </w:pPr>
            <w:r w:rsidRPr="006D703D">
              <w:rPr>
                <w:rFonts w:ascii="Arial" w:hAnsi="Arial"/>
              </w:rPr>
              <w:t>6 U/µL</w:t>
            </w:r>
          </w:p>
        </w:tc>
        <w:tc>
          <w:tcPr>
            <w:tcW w:w="3081" w:type="dxa"/>
            <w:shd w:val="clear" w:color="auto" w:fill="auto"/>
          </w:tcPr>
          <w:p w14:paraId="07DE1FF1" w14:textId="77777777" w:rsidR="00A91409" w:rsidRPr="006D703D" w:rsidRDefault="00A91409" w:rsidP="00A91409">
            <w:pPr>
              <w:rPr>
                <w:rFonts w:ascii="Arial" w:hAnsi="Arial"/>
              </w:rPr>
            </w:pPr>
            <w:r w:rsidRPr="006D703D">
              <w:rPr>
                <w:rFonts w:ascii="Arial" w:hAnsi="Arial"/>
              </w:rPr>
              <w:t>1 U/µL</w:t>
            </w:r>
          </w:p>
        </w:tc>
      </w:tr>
      <w:tr w:rsidR="00A91409" w:rsidRPr="006D703D" w14:paraId="022588E1" w14:textId="77777777" w:rsidTr="006D703D">
        <w:tc>
          <w:tcPr>
            <w:tcW w:w="3080" w:type="dxa"/>
            <w:shd w:val="clear" w:color="auto" w:fill="auto"/>
          </w:tcPr>
          <w:p w14:paraId="03D47C58" w14:textId="77777777" w:rsidR="00A91409" w:rsidRPr="006D703D" w:rsidRDefault="00A91409" w:rsidP="00A91409">
            <w:pPr>
              <w:rPr>
                <w:rFonts w:ascii="Arial" w:hAnsi="Arial"/>
              </w:rPr>
            </w:pPr>
            <w:r w:rsidRPr="006D703D">
              <w:rPr>
                <w:rFonts w:ascii="Arial" w:hAnsi="Arial"/>
              </w:rPr>
              <w:t>EF-</w:t>
            </w:r>
            <w:proofErr w:type="spellStart"/>
            <w:r w:rsidRPr="006D703D">
              <w:rPr>
                <w:rFonts w:ascii="Arial" w:hAnsi="Arial"/>
              </w:rPr>
              <w:t>Tu</w:t>
            </w:r>
            <w:proofErr w:type="spellEnd"/>
          </w:p>
        </w:tc>
        <w:tc>
          <w:tcPr>
            <w:tcW w:w="3081" w:type="dxa"/>
            <w:shd w:val="clear" w:color="auto" w:fill="auto"/>
          </w:tcPr>
          <w:p w14:paraId="09B2E376" w14:textId="77777777" w:rsidR="00A91409" w:rsidRPr="006D703D" w:rsidRDefault="00A91409" w:rsidP="00A91409">
            <w:pPr>
              <w:rPr>
                <w:rFonts w:ascii="Arial" w:hAnsi="Arial"/>
              </w:rPr>
            </w:pPr>
            <w:r w:rsidRPr="006D703D">
              <w:rPr>
                <w:rFonts w:ascii="Arial" w:hAnsi="Arial"/>
              </w:rPr>
              <w:t>30 µM</w:t>
            </w:r>
          </w:p>
        </w:tc>
        <w:tc>
          <w:tcPr>
            <w:tcW w:w="3081" w:type="dxa"/>
            <w:shd w:val="clear" w:color="auto" w:fill="auto"/>
          </w:tcPr>
          <w:p w14:paraId="2ECCCEC8" w14:textId="77777777" w:rsidR="00A91409" w:rsidRPr="006D703D" w:rsidRDefault="00A91409" w:rsidP="00A91409">
            <w:pPr>
              <w:rPr>
                <w:rFonts w:ascii="Arial" w:hAnsi="Arial"/>
              </w:rPr>
            </w:pPr>
            <w:r w:rsidRPr="006D703D">
              <w:rPr>
                <w:rFonts w:ascii="Arial" w:hAnsi="Arial"/>
              </w:rPr>
              <w:t>5 µM</w:t>
            </w:r>
          </w:p>
        </w:tc>
      </w:tr>
      <w:tr w:rsidR="00A91409" w:rsidRPr="006D703D" w14:paraId="558D69F6" w14:textId="77777777" w:rsidTr="006D703D">
        <w:tc>
          <w:tcPr>
            <w:tcW w:w="3080" w:type="dxa"/>
            <w:shd w:val="clear" w:color="auto" w:fill="auto"/>
          </w:tcPr>
          <w:p w14:paraId="7500D862" w14:textId="77777777" w:rsidR="00A91409" w:rsidRPr="006D703D" w:rsidRDefault="00A91409" w:rsidP="00A91409">
            <w:pPr>
              <w:rPr>
                <w:rFonts w:ascii="Arial" w:hAnsi="Arial"/>
              </w:rPr>
            </w:pPr>
            <w:r w:rsidRPr="006D703D">
              <w:rPr>
                <w:rFonts w:ascii="Arial" w:hAnsi="Arial"/>
              </w:rPr>
              <w:t>Ribosomes</w:t>
            </w:r>
          </w:p>
        </w:tc>
        <w:tc>
          <w:tcPr>
            <w:tcW w:w="3081" w:type="dxa"/>
            <w:shd w:val="clear" w:color="auto" w:fill="auto"/>
          </w:tcPr>
          <w:p w14:paraId="3C7A0DBB" w14:textId="77777777" w:rsidR="00A91409" w:rsidRPr="006D703D" w:rsidRDefault="00A91409" w:rsidP="00A91409">
            <w:pPr>
              <w:rPr>
                <w:rFonts w:ascii="Arial" w:hAnsi="Arial"/>
              </w:rPr>
            </w:pPr>
            <w:r w:rsidRPr="006D703D">
              <w:rPr>
                <w:rFonts w:ascii="Arial" w:hAnsi="Arial"/>
              </w:rPr>
              <w:t>10.8 µM</w:t>
            </w:r>
          </w:p>
        </w:tc>
        <w:tc>
          <w:tcPr>
            <w:tcW w:w="3081" w:type="dxa"/>
            <w:shd w:val="clear" w:color="auto" w:fill="auto"/>
          </w:tcPr>
          <w:p w14:paraId="316D9F84" w14:textId="77777777" w:rsidR="00A91409" w:rsidRPr="006D703D" w:rsidRDefault="00A91409" w:rsidP="00A91409">
            <w:pPr>
              <w:rPr>
                <w:rFonts w:ascii="Arial" w:hAnsi="Arial"/>
              </w:rPr>
            </w:pPr>
            <w:r w:rsidRPr="006D703D">
              <w:rPr>
                <w:rFonts w:ascii="Arial" w:hAnsi="Arial"/>
              </w:rPr>
              <w:t>1.8 µM</w:t>
            </w:r>
          </w:p>
        </w:tc>
      </w:tr>
      <w:tr w:rsidR="007E478C" w:rsidRPr="006D703D" w14:paraId="2C8B51E4" w14:textId="77777777" w:rsidTr="006D703D">
        <w:tc>
          <w:tcPr>
            <w:tcW w:w="3080" w:type="dxa"/>
            <w:shd w:val="clear" w:color="auto" w:fill="auto"/>
          </w:tcPr>
          <w:p w14:paraId="2D26E87F" w14:textId="77777777" w:rsidR="007E478C" w:rsidRPr="006D703D" w:rsidRDefault="007E478C" w:rsidP="006D703D">
            <w:pPr>
              <w:rPr>
                <w:rFonts w:ascii="Arial" w:hAnsi="Arial"/>
              </w:rPr>
            </w:pPr>
            <w:r w:rsidRPr="006D703D">
              <w:rPr>
                <w:rFonts w:ascii="Arial" w:hAnsi="Arial"/>
              </w:rPr>
              <w:t>HEPES·KOH pH 8.0</w:t>
            </w:r>
          </w:p>
        </w:tc>
        <w:tc>
          <w:tcPr>
            <w:tcW w:w="3081" w:type="dxa"/>
            <w:shd w:val="clear" w:color="auto" w:fill="auto"/>
          </w:tcPr>
          <w:p w14:paraId="48B219B7" w14:textId="77777777" w:rsidR="007E478C" w:rsidRPr="006D703D" w:rsidRDefault="007E478C" w:rsidP="006D703D">
            <w:pPr>
              <w:rPr>
                <w:rFonts w:ascii="Arial" w:hAnsi="Arial"/>
              </w:rPr>
            </w:pPr>
            <w:r w:rsidRPr="006D703D">
              <w:rPr>
                <w:rFonts w:ascii="Arial" w:hAnsi="Arial"/>
              </w:rPr>
              <w:t>50 mM</w:t>
            </w:r>
          </w:p>
        </w:tc>
        <w:tc>
          <w:tcPr>
            <w:tcW w:w="3081" w:type="dxa"/>
            <w:shd w:val="clear" w:color="auto" w:fill="auto"/>
          </w:tcPr>
          <w:p w14:paraId="7391698E" w14:textId="77777777" w:rsidR="007E478C" w:rsidRPr="006D703D" w:rsidRDefault="007E478C" w:rsidP="006D703D">
            <w:pPr>
              <w:rPr>
                <w:rFonts w:ascii="Arial" w:hAnsi="Arial"/>
              </w:rPr>
            </w:pPr>
            <w:r w:rsidRPr="006D703D">
              <w:rPr>
                <w:rFonts w:ascii="Arial" w:hAnsi="Arial"/>
              </w:rPr>
              <w:t>8.3 mM</w:t>
            </w:r>
          </w:p>
        </w:tc>
      </w:tr>
      <w:tr w:rsidR="007E478C" w:rsidRPr="006D703D" w14:paraId="39A51FE2" w14:textId="77777777" w:rsidTr="006D703D">
        <w:tc>
          <w:tcPr>
            <w:tcW w:w="3080" w:type="dxa"/>
            <w:shd w:val="clear" w:color="auto" w:fill="auto"/>
          </w:tcPr>
          <w:p w14:paraId="77D1617B" w14:textId="77777777" w:rsidR="007E478C" w:rsidRPr="006D703D" w:rsidRDefault="007E478C" w:rsidP="006D703D">
            <w:pPr>
              <w:rPr>
                <w:rFonts w:ascii="Arial" w:hAnsi="Arial"/>
              </w:rPr>
            </w:pPr>
            <w:r w:rsidRPr="006D703D">
              <w:rPr>
                <w:rFonts w:ascii="Arial" w:hAnsi="Arial"/>
              </w:rPr>
              <w:t>DTT</w:t>
            </w:r>
          </w:p>
        </w:tc>
        <w:tc>
          <w:tcPr>
            <w:tcW w:w="3081" w:type="dxa"/>
            <w:shd w:val="clear" w:color="auto" w:fill="auto"/>
          </w:tcPr>
          <w:p w14:paraId="36959ABA" w14:textId="77777777" w:rsidR="007E478C" w:rsidRPr="006D703D" w:rsidRDefault="007E478C" w:rsidP="006D703D">
            <w:pPr>
              <w:rPr>
                <w:rFonts w:ascii="Arial" w:hAnsi="Arial"/>
              </w:rPr>
            </w:pPr>
            <w:r w:rsidRPr="006D703D">
              <w:rPr>
                <w:rFonts w:ascii="Arial" w:hAnsi="Arial"/>
              </w:rPr>
              <w:t>6 mM</w:t>
            </w:r>
          </w:p>
        </w:tc>
        <w:tc>
          <w:tcPr>
            <w:tcW w:w="3081" w:type="dxa"/>
            <w:shd w:val="clear" w:color="auto" w:fill="auto"/>
          </w:tcPr>
          <w:p w14:paraId="245DB2E7" w14:textId="77777777" w:rsidR="007E478C" w:rsidRPr="006D703D" w:rsidRDefault="007E478C" w:rsidP="006D703D">
            <w:pPr>
              <w:rPr>
                <w:rFonts w:ascii="Arial" w:hAnsi="Arial"/>
              </w:rPr>
            </w:pPr>
            <w:r w:rsidRPr="006D703D">
              <w:rPr>
                <w:rFonts w:ascii="Arial" w:hAnsi="Arial"/>
              </w:rPr>
              <w:t>1 mM</w:t>
            </w:r>
          </w:p>
        </w:tc>
      </w:tr>
      <w:tr w:rsidR="007E478C" w:rsidRPr="006D703D" w14:paraId="4444E3DB" w14:textId="77777777" w:rsidTr="006D703D">
        <w:tc>
          <w:tcPr>
            <w:tcW w:w="3080" w:type="dxa"/>
            <w:shd w:val="clear" w:color="auto" w:fill="auto"/>
          </w:tcPr>
          <w:p w14:paraId="0EC50463" w14:textId="77777777" w:rsidR="007E478C" w:rsidRPr="006D703D" w:rsidRDefault="007E478C" w:rsidP="00A91409">
            <w:pPr>
              <w:rPr>
                <w:rFonts w:ascii="Arial" w:hAnsi="Arial"/>
              </w:rPr>
            </w:pPr>
            <w:r w:rsidRPr="006D703D">
              <w:rPr>
                <w:rFonts w:ascii="Arial" w:hAnsi="Arial"/>
              </w:rPr>
              <w:t>Glycerol</w:t>
            </w:r>
          </w:p>
        </w:tc>
        <w:tc>
          <w:tcPr>
            <w:tcW w:w="3081" w:type="dxa"/>
            <w:shd w:val="clear" w:color="auto" w:fill="auto"/>
          </w:tcPr>
          <w:p w14:paraId="3745F0EE" w14:textId="77777777" w:rsidR="007E478C" w:rsidRPr="006D703D" w:rsidRDefault="007E478C" w:rsidP="00A91409">
            <w:pPr>
              <w:rPr>
                <w:rFonts w:ascii="Arial" w:hAnsi="Arial"/>
              </w:rPr>
            </w:pPr>
            <w:r w:rsidRPr="006D703D">
              <w:rPr>
                <w:rFonts w:ascii="Arial" w:hAnsi="Arial"/>
              </w:rPr>
              <w:t>2 %</w:t>
            </w:r>
          </w:p>
        </w:tc>
        <w:tc>
          <w:tcPr>
            <w:tcW w:w="3081" w:type="dxa"/>
            <w:shd w:val="clear" w:color="auto" w:fill="auto"/>
          </w:tcPr>
          <w:p w14:paraId="11389F53" w14:textId="77777777" w:rsidR="007E478C" w:rsidRPr="006D703D" w:rsidRDefault="007E478C" w:rsidP="00A91409">
            <w:pPr>
              <w:rPr>
                <w:rFonts w:ascii="Arial" w:hAnsi="Arial"/>
              </w:rPr>
            </w:pPr>
            <w:r w:rsidRPr="006D703D">
              <w:rPr>
                <w:rFonts w:ascii="Arial" w:hAnsi="Arial"/>
              </w:rPr>
              <w:t>0.3 %</w:t>
            </w:r>
          </w:p>
        </w:tc>
      </w:tr>
      <w:tr w:rsidR="00A91409" w:rsidRPr="006D703D" w14:paraId="15243055" w14:textId="77777777" w:rsidTr="006D703D">
        <w:tc>
          <w:tcPr>
            <w:tcW w:w="9242" w:type="dxa"/>
            <w:gridSpan w:val="3"/>
            <w:shd w:val="clear" w:color="auto" w:fill="auto"/>
          </w:tcPr>
          <w:p w14:paraId="21E624F3" w14:textId="77777777" w:rsidR="00A91409" w:rsidRPr="006D703D" w:rsidRDefault="00A91409" w:rsidP="00A91409">
            <w:pPr>
              <w:rPr>
                <w:rFonts w:ascii="Arial" w:hAnsi="Arial"/>
                <w:b/>
              </w:rPr>
            </w:pPr>
            <w:r w:rsidRPr="006D703D">
              <w:rPr>
                <w:rFonts w:ascii="Arial" w:hAnsi="Arial"/>
                <w:b/>
              </w:rPr>
              <w:t>Energy mix (</w:t>
            </w:r>
            <w:r w:rsidR="00F91DFC" w:rsidRPr="006D703D">
              <w:rPr>
                <w:rFonts w:ascii="Arial" w:hAnsi="Arial"/>
                <w:b/>
              </w:rPr>
              <w:t>4</w:t>
            </w:r>
            <w:r w:rsidRPr="006D703D">
              <w:rPr>
                <w:rFonts w:ascii="Arial" w:hAnsi="Arial"/>
                <w:b/>
              </w:rPr>
              <w:t> x)</w:t>
            </w:r>
          </w:p>
        </w:tc>
      </w:tr>
      <w:tr w:rsidR="00E064B4" w:rsidRPr="006D703D" w14:paraId="25959841" w14:textId="77777777" w:rsidTr="006D703D">
        <w:tc>
          <w:tcPr>
            <w:tcW w:w="3080" w:type="dxa"/>
            <w:shd w:val="clear" w:color="auto" w:fill="auto"/>
          </w:tcPr>
          <w:p w14:paraId="285EED3E" w14:textId="77777777" w:rsidR="00E064B4" w:rsidRPr="006D703D" w:rsidRDefault="00E064B4" w:rsidP="00E064B4">
            <w:pPr>
              <w:rPr>
                <w:rFonts w:ascii="Arial" w:hAnsi="Arial"/>
              </w:rPr>
            </w:pPr>
            <w:r w:rsidRPr="006D703D">
              <w:rPr>
                <w:rFonts w:ascii="Arial" w:hAnsi="Arial"/>
              </w:rPr>
              <w:t>Potassium Glutamate</w:t>
            </w:r>
          </w:p>
        </w:tc>
        <w:tc>
          <w:tcPr>
            <w:tcW w:w="3081" w:type="dxa"/>
            <w:shd w:val="clear" w:color="auto" w:fill="auto"/>
          </w:tcPr>
          <w:p w14:paraId="5CC03E7C" w14:textId="77777777" w:rsidR="00E064B4" w:rsidRPr="006D703D" w:rsidRDefault="00E064B4" w:rsidP="00E064B4">
            <w:pPr>
              <w:rPr>
                <w:rFonts w:ascii="Arial" w:hAnsi="Arial"/>
              </w:rPr>
            </w:pPr>
            <w:r w:rsidRPr="006D703D">
              <w:rPr>
                <w:rFonts w:ascii="Arial" w:hAnsi="Arial"/>
              </w:rPr>
              <w:t>400 mM</w:t>
            </w:r>
          </w:p>
        </w:tc>
        <w:tc>
          <w:tcPr>
            <w:tcW w:w="3081" w:type="dxa"/>
            <w:shd w:val="clear" w:color="auto" w:fill="auto"/>
          </w:tcPr>
          <w:p w14:paraId="562A0884" w14:textId="77777777" w:rsidR="00E064B4" w:rsidRPr="006D703D" w:rsidRDefault="00E064B4" w:rsidP="00E064B4">
            <w:pPr>
              <w:rPr>
                <w:rFonts w:ascii="Arial" w:hAnsi="Arial"/>
              </w:rPr>
            </w:pPr>
            <w:r w:rsidRPr="006D703D">
              <w:rPr>
                <w:rFonts w:ascii="Arial" w:hAnsi="Arial"/>
              </w:rPr>
              <w:t>100 mM</w:t>
            </w:r>
          </w:p>
        </w:tc>
      </w:tr>
      <w:tr w:rsidR="00E064B4" w:rsidRPr="006D703D" w14:paraId="20029863" w14:textId="77777777" w:rsidTr="006D703D">
        <w:tc>
          <w:tcPr>
            <w:tcW w:w="3080" w:type="dxa"/>
            <w:shd w:val="clear" w:color="auto" w:fill="auto"/>
          </w:tcPr>
          <w:p w14:paraId="76FEC974" w14:textId="77777777" w:rsidR="00E064B4" w:rsidRPr="006D703D" w:rsidRDefault="00E064B4" w:rsidP="00E064B4">
            <w:pPr>
              <w:rPr>
                <w:rFonts w:ascii="Arial" w:hAnsi="Arial"/>
              </w:rPr>
            </w:pPr>
            <w:r w:rsidRPr="006D703D">
              <w:rPr>
                <w:rFonts w:ascii="Arial" w:hAnsi="Arial"/>
              </w:rPr>
              <w:t>Spermidine</w:t>
            </w:r>
          </w:p>
        </w:tc>
        <w:tc>
          <w:tcPr>
            <w:tcW w:w="3081" w:type="dxa"/>
            <w:shd w:val="clear" w:color="auto" w:fill="auto"/>
          </w:tcPr>
          <w:p w14:paraId="27837129" w14:textId="77777777" w:rsidR="00E064B4" w:rsidRPr="006D703D" w:rsidRDefault="00E064B4" w:rsidP="00E064B4">
            <w:pPr>
              <w:rPr>
                <w:rFonts w:ascii="Arial" w:hAnsi="Arial"/>
              </w:rPr>
            </w:pPr>
            <w:r w:rsidRPr="006D703D">
              <w:rPr>
                <w:rFonts w:ascii="Arial" w:hAnsi="Arial"/>
              </w:rPr>
              <w:t>10mM</w:t>
            </w:r>
          </w:p>
        </w:tc>
        <w:tc>
          <w:tcPr>
            <w:tcW w:w="3081" w:type="dxa"/>
            <w:shd w:val="clear" w:color="auto" w:fill="auto"/>
          </w:tcPr>
          <w:p w14:paraId="7898FBD8" w14:textId="77777777" w:rsidR="00E064B4" w:rsidRPr="006D703D" w:rsidRDefault="00E064B4" w:rsidP="00E064B4">
            <w:pPr>
              <w:rPr>
                <w:rFonts w:ascii="Arial" w:hAnsi="Arial"/>
              </w:rPr>
            </w:pPr>
            <w:r w:rsidRPr="006D703D">
              <w:rPr>
                <w:rFonts w:ascii="Arial" w:hAnsi="Arial"/>
              </w:rPr>
              <w:t>2.5 mM</w:t>
            </w:r>
          </w:p>
        </w:tc>
      </w:tr>
      <w:tr w:rsidR="00E064B4" w:rsidRPr="006D703D" w14:paraId="2F5B1A4C" w14:textId="77777777" w:rsidTr="006D703D">
        <w:tc>
          <w:tcPr>
            <w:tcW w:w="3080" w:type="dxa"/>
            <w:shd w:val="clear" w:color="auto" w:fill="auto"/>
          </w:tcPr>
          <w:p w14:paraId="1E9CDED1" w14:textId="77777777" w:rsidR="00E064B4" w:rsidRPr="006D703D" w:rsidRDefault="00E064B4" w:rsidP="00E064B4">
            <w:pPr>
              <w:rPr>
                <w:rFonts w:ascii="Arial" w:hAnsi="Arial"/>
              </w:rPr>
            </w:pPr>
            <w:r w:rsidRPr="006D703D">
              <w:rPr>
                <w:rFonts w:ascii="Arial" w:hAnsi="Arial"/>
              </w:rPr>
              <w:t>ATP</w:t>
            </w:r>
          </w:p>
        </w:tc>
        <w:tc>
          <w:tcPr>
            <w:tcW w:w="3081" w:type="dxa"/>
            <w:shd w:val="clear" w:color="auto" w:fill="auto"/>
          </w:tcPr>
          <w:p w14:paraId="031CAB08" w14:textId="77777777" w:rsidR="00E064B4" w:rsidRPr="006D703D" w:rsidRDefault="00E064B4" w:rsidP="00E064B4">
            <w:pPr>
              <w:rPr>
                <w:rFonts w:ascii="Arial" w:hAnsi="Arial"/>
              </w:rPr>
            </w:pPr>
            <w:r w:rsidRPr="006D703D">
              <w:rPr>
                <w:rFonts w:ascii="Arial" w:hAnsi="Arial"/>
              </w:rPr>
              <w:t>8 mM</w:t>
            </w:r>
          </w:p>
        </w:tc>
        <w:tc>
          <w:tcPr>
            <w:tcW w:w="3081" w:type="dxa"/>
            <w:shd w:val="clear" w:color="auto" w:fill="auto"/>
          </w:tcPr>
          <w:p w14:paraId="7DDA00BC" w14:textId="77777777" w:rsidR="00E064B4" w:rsidRPr="006D703D" w:rsidRDefault="00E064B4" w:rsidP="00E064B4">
            <w:pPr>
              <w:rPr>
                <w:rFonts w:ascii="Arial" w:hAnsi="Arial"/>
              </w:rPr>
            </w:pPr>
            <w:r w:rsidRPr="006D703D">
              <w:rPr>
                <w:rFonts w:ascii="Arial" w:hAnsi="Arial"/>
              </w:rPr>
              <w:t>2 mM</w:t>
            </w:r>
          </w:p>
        </w:tc>
      </w:tr>
      <w:tr w:rsidR="00E064B4" w:rsidRPr="006D703D" w14:paraId="75CF32FB" w14:textId="77777777" w:rsidTr="006D703D">
        <w:tc>
          <w:tcPr>
            <w:tcW w:w="3080" w:type="dxa"/>
            <w:shd w:val="clear" w:color="auto" w:fill="auto"/>
          </w:tcPr>
          <w:p w14:paraId="550C92AD" w14:textId="77777777" w:rsidR="00E064B4" w:rsidRPr="006D703D" w:rsidRDefault="00E064B4" w:rsidP="00E064B4">
            <w:pPr>
              <w:rPr>
                <w:rFonts w:ascii="Arial" w:hAnsi="Arial"/>
              </w:rPr>
            </w:pPr>
            <w:r w:rsidRPr="006D703D">
              <w:rPr>
                <w:rFonts w:ascii="Arial" w:hAnsi="Arial"/>
              </w:rPr>
              <w:t>GTP</w:t>
            </w:r>
          </w:p>
        </w:tc>
        <w:tc>
          <w:tcPr>
            <w:tcW w:w="3081" w:type="dxa"/>
            <w:shd w:val="clear" w:color="auto" w:fill="auto"/>
          </w:tcPr>
          <w:p w14:paraId="5E63D21C" w14:textId="77777777" w:rsidR="00E064B4" w:rsidRPr="006D703D" w:rsidRDefault="00E064B4" w:rsidP="00E064B4">
            <w:pPr>
              <w:rPr>
                <w:rFonts w:ascii="Arial" w:hAnsi="Arial"/>
              </w:rPr>
            </w:pPr>
            <w:r w:rsidRPr="006D703D">
              <w:rPr>
                <w:rFonts w:ascii="Arial" w:hAnsi="Arial"/>
              </w:rPr>
              <w:t>8 mM</w:t>
            </w:r>
          </w:p>
        </w:tc>
        <w:tc>
          <w:tcPr>
            <w:tcW w:w="3081" w:type="dxa"/>
            <w:shd w:val="clear" w:color="auto" w:fill="auto"/>
          </w:tcPr>
          <w:p w14:paraId="36805F27" w14:textId="77777777" w:rsidR="00E064B4" w:rsidRPr="006D703D" w:rsidRDefault="00E064B4" w:rsidP="00E064B4">
            <w:pPr>
              <w:rPr>
                <w:rFonts w:ascii="Arial" w:hAnsi="Arial"/>
              </w:rPr>
            </w:pPr>
            <w:r w:rsidRPr="006D703D">
              <w:rPr>
                <w:rFonts w:ascii="Arial" w:hAnsi="Arial"/>
              </w:rPr>
              <w:t>2 mM</w:t>
            </w:r>
          </w:p>
        </w:tc>
      </w:tr>
      <w:tr w:rsidR="00E064B4" w:rsidRPr="006D703D" w14:paraId="39621642" w14:textId="77777777" w:rsidTr="006D703D">
        <w:tc>
          <w:tcPr>
            <w:tcW w:w="3080" w:type="dxa"/>
            <w:shd w:val="clear" w:color="auto" w:fill="auto"/>
          </w:tcPr>
          <w:p w14:paraId="28E3C2E4" w14:textId="77777777" w:rsidR="00E064B4" w:rsidRPr="006D703D" w:rsidRDefault="00E064B4" w:rsidP="00E064B4">
            <w:pPr>
              <w:rPr>
                <w:rFonts w:ascii="Arial" w:hAnsi="Arial"/>
              </w:rPr>
            </w:pPr>
            <w:r w:rsidRPr="006D703D">
              <w:rPr>
                <w:rFonts w:ascii="Arial" w:hAnsi="Arial"/>
              </w:rPr>
              <w:lastRenderedPageBreak/>
              <w:t>CTP</w:t>
            </w:r>
          </w:p>
        </w:tc>
        <w:tc>
          <w:tcPr>
            <w:tcW w:w="3081" w:type="dxa"/>
            <w:shd w:val="clear" w:color="auto" w:fill="auto"/>
          </w:tcPr>
          <w:p w14:paraId="44B87A79" w14:textId="77777777" w:rsidR="00E064B4" w:rsidRPr="006D703D" w:rsidRDefault="00E064B4" w:rsidP="00E064B4">
            <w:pPr>
              <w:rPr>
                <w:rFonts w:ascii="Arial" w:hAnsi="Arial"/>
              </w:rPr>
            </w:pPr>
            <w:r w:rsidRPr="006D703D">
              <w:rPr>
                <w:rFonts w:ascii="Arial" w:hAnsi="Arial"/>
              </w:rPr>
              <w:t>4 mM</w:t>
            </w:r>
          </w:p>
        </w:tc>
        <w:tc>
          <w:tcPr>
            <w:tcW w:w="3081" w:type="dxa"/>
            <w:shd w:val="clear" w:color="auto" w:fill="auto"/>
          </w:tcPr>
          <w:p w14:paraId="743F3F08" w14:textId="77777777" w:rsidR="00E064B4" w:rsidRPr="006D703D" w:rsidRDefault="00E064B4" w:rsidP="00E064B4">
            <w:pPr>
              <w:rPr>
                <w:rFonts w:ascii="Arial" w:hAnsi="Arial"/>
              </w:rPr>
            </w:pPr>
            <w:r w:rsidRPr="006D703D">
              <w:rPr>
                <w:rFonts w:ascii="Arial" w:hAnsi="Arial"/>
              </w:rPr>
              <w:t>1 mM</w:t>
            </w:r>
          </w:p>
        </w:tc>
      </w:tr>
      <w:tr w:rsidR="00E064B4" w:rsidRPr="006D703D" w14:paraId="725BB580" w14:textId="77777777" w:rsidTr="006D703D">
        <w:tc>
          <w:tcPr>
            <w:tcW w:w="3080" w:type="dxa"/>
            <w:shd w:val="clear" w:color="auto" w:fill="auto"/>
          </w:tcPr>
          <w:p w14:paraId="02FCC1AA" w14:textId="77777777" w:rsidR="00E064B4" w:rsidRPr="006D703D" w:rsidRDefault="00E064B4" w:rsidP="00E064B4">
            <w:pPr>
              <w:rPr>
                <w:rFonts w:ascii="Arial" w:hAnsi="Arial"/>
              </w:rPr>
            </w:pPr>
            <w:r w:rsidRPr="006D703D">
              <w:rPr>
                <w:rFonts w:ascii="Arial" w:hAnsi="Arial"/>
              </w:rPr>
              <w:t>UTP</w:t>
            </w:r>
          </w:p>
        </w:tc>
        <w:tc>
          <w:tcPr>
            <w:tcW w:w="3081" w:type="dxa"/>
            <w:shd w:val="clear" w:color="auto" w:fill="auto"/>
          </w:tcPr>
          <w:p w14:paraId="359E4883" w14:textId="77777777" w:rsidR="00E064B4" w:rsidRPr="006D703D" w:rsidRDefault="00E064B4" w:rsidP="00E064B4">
            <w:pPr>
              <w:rPr>
                <w:rFonts w:ascii="Arial" w:hAnsi="Arial"/>
              </w:rPr>
            </w:pPr>
            <w:r w:rsidRPr="006D703D">
              <w:rPr>
                <w:rFonts w:ascii="Arial" w:hAnsi="Arial"/>
              </w:rPr>
              <w:t>4 mM</w:t>
            </w:r>
          </w:p>
        </w:tc>
        <w:tc>
          <w:tcPr>
            <w:tcW w:w="3081" w:type="dxa"/>
            <w:shd w:val="clear" w:color="auto" w:fill="auto"/>
          </w:tcPr>
          <w:p w14:paraId="14509473" w14:textId="77777777" w:rsidR="00E064B4" w:rsidRPr="006D703D" w:rsidRDefault="00E064B4" w:rsidP="00E064B4">
            <w:pPr>
              <w:rPr>
                <w:rFonts w:ascii="Arial" w:hAnsi="Arial"/>
              </w:rPr>
            </w:pPr>
            <w:r w:rsidRPr="006D703D">
              <w:rPr>
                <w:rFonts w:ascii="Arial" w:hAnsi="Arial"/>
              </w:rPr>
              <w:t>1 mM</w:t>
            </w:r>
          </w:p>
        </w:tc>
      </w:tr>
      <w:tr w:rsidR="00E064B4" w:rsidRPr="006D703D" w14:paraId="49CA0AD5" w14:textId="77777777" w:rsidTr="006D703D">
        <w:tc>
          <w:tcPr>
            <w:tcW w:w="3080" w:type="dxa"/>
            <w:shd w:val="clear" w:color="auto" w:fill="auto"/>
          </w:tcPr>
          <w:p w14:paraId="434ED268" w14:textId="77777777" w:rsidR="00E064B4" w:rsidRPr="006D703D" w:rsidRDefault="00E064B4" w:rsidP="00E064B4">
            <w:pPr>
              <w:rPr>
                <w:rFonts w:ascii="Arial" w:hAnsi="Arial"/>
              </w:rPr>
            </w:pPr>
            <w:r w:rsidRPr="006D703D">
              <w:rPr>
                <w:rFonts w:ascii="Arial" w:hAnsi="Arial"/>
              </w:rPr>
              <w:t xml:space="preserve">Sodium </w:t>
            </w:r>
            <w:proofErr w:type="spellStart"/>
            <w:r w:rsidRPr="006D703D">
              <w:rPr>
                <w:rFonts w:ascii="Arial" w:hAnsi="Arial"/>
              </w:rPr>
              <w:t>Creatine</w:t>
            </w:r>
            <w:proofErr w:type="spellEnd"/>
            <w:r w:rsidRPr="006D703D">
              <w:rPr>
                <w:rFonts w:ascii="Arial" w:hAnsi="Arial"/>
              </w:rPr>
              <w:t xml:space="preserve"> Phosphate</w:t>
            </w:r>
          </w:p>
        </w:tc>
        <w:tc>
          <w:tcPr>
            <w:tcW w:w="3081" w:type="dxa"/>
            <w:shd w:val="clear" w:color="auto" w:fill="auto"/>
          </w:tcPr>
          <w:p w14:paraId="41EAB0A1" w14:textId="77777777" w:rsidR="00E064B4" w:rsidRPr="006D703D" w:rsidRDefault="00E064B4" w:rsidP="00E064B4">
            <w:pPr>
              <w:rPr>
                <w:rFonts w:ascii="Arial" w:hAnsi="Arial"/>
              </w:rPr>
            </w:pPr>
            <w:r w:rsidRPr="006D703D">
              <w:rPr>
                <w:rFonts w:ascii="Arial" w:hAnsi="Arial"/>
              </w:rPr>
              <w:t>80 mM</w:t>
            </w:r>
          </w:p>
        </w:tc>
        <w:tc>
          <w:tcPr>
            <w:tcW w:w="3081" w:type="dxa"/>
            <w:shd w:val="clear" w:color="auto" w:fill="auto"/>
          </w:tcPr>
          <w:p w14:paraId="6386E9F3" w14:textId="77777777" w:rsidR="00E064B4" w:rsidRPr="006D703D" w:rsidRDefault="00E064B4" w:rsidP="00E064B4">
            <w:pPr>
              <w:rPr>
                <w:rFonts w:ascii="Arial" w:hAnsi="Arial"/>
              </w:rPr>
            </w:pPr>
            <w:r w:rsidRPr="006D703D">
              <w:rPr>
                <w:rFonts w:ascii="Arial" w:hAnsi="Arial"/>
              </w:rPr>
              <w:t>20 mM</w:t>
            </w:r>
          </w:p>
        </w:tc>
      </w:tr>
      <w:tr w:rsidR="00E064B4" w:rsidRPr="006D703D" w14:paraId="4471463D" w14:textId="77777777" w:rsidTr="006D703D">
        <w:tc>
          <w:tcPr>
            <w:tcW w:w="3080" w:type="dxa"/>
            <w:shd w:val="clear" w:color="auto" w:fill="auto"/>
          </w:tcPr>
          <w:p w14:paraId="670E7B5F" w14:textId="77777777" w:rsidR="00E064B4" w:rsidRPr="006D703D" w:rsidRDefault="00E064B4" w:rsidP="00E064B4">
            <w:pPr>
              <w:rPr>
                <w:rFonts w:ascii="Arial" w:hAnsi="Arial"/>
              </w:rPr>
            </w:pPr>
            <w:proofErr w:type="spellStart"/>
            <w:r w:rsidRPr="006D703D">
              <w:rPr>
                <w:rFonts w:ascii="Arial" w:hAnsi="Arial"/>
              </w:rPr>
              <w:t>Folinic</w:t>
            </w:r>
            <w:proofErr w:type="spellEnd"/>
            <w:r w:rsidRPr="006D703D">
              <w:rPr>
                <w:rFonts w:ascii="Arial" w:hAnsi="Arial"/>
              </w:rPr>
              <w:t xml:space="preserve"> Acid</w:t>
            </w:r>
          </w:p>
        </w:tc>
        <w:tc>
          <w:tcPr>
            <w:tcW w:w="3081" w:type="dxa"/>
            <w:shd w:val="clear" w:color="auto" w:fill="auto"/>
          </w:tcPr>
          <w:p w14:paraId="319FDE3A" w14:textId="77777777" w:rsidR="00E064B4" w:rsidRPr="006D703D" w:rsidRDefault="00E064B4" w:rsidP="00E064B4">
            <w:pPr>
              <w:rPr>
                <w:rFonts w:ascii="Arial" w:hAnsi="Arial"/>
              </w:rPr>
            </w:pPr>
            <w:r w:rsidRPr="006D703D">
              <w:rPr>
                <w:rFonts w:ascii="Arial" w:hAnsi="Arial"/>
              </w:rPr>
              <w:t>40 mM</w:t>
            </w:r>
          </w:p>
        </w:tc>
        <w:tc>
          <w:tcPr>
            <w:tcW w:w="3081" w:type="dxa"/>
            <w:shd w:val="clear" w:color="auto" w:fill="auto"/>
          </w:tcPr>
          <w:p w14:paraId="5D1D346E" w14:textId="77777777" w:rsidR="00E064B4" w:rsidRPr="006D703D" w:rsidRDefault="00E064B4" w:rsidP="00E064B4">
            <w:pPr>
              <w:rPr>
                <w:rFonts w:ascii="Arial" w:hAnsi="Arial"/>
              </w:rPr>
            </w:pPr>
            <w:r w:rsidRPr="006D703D">
              <w:rPr>
                <w:rFonts w:ascii="Arial" w:hAnsi="Arial"/>
              </w:rPr>
              <w:t>10 mM</w:t>
            </w:r>
          </w:p>
        </w:tc>
      </w:tr>
      <w:tr w:rsidR="00E064B4" w:rsidRPr="006D703D" w14:paraId="3371A151" w14:textId="77777777" w:rsidTr="006D703D">
        <w:tc>
          <w:tcPr>
            <w:tcW w:w="3080" w:type="dxa"/>
            <w:shd w:val="clear" w:color="auto" w:fill="auto"/>
          </w:tcPr>
          <w:p w14:paraId="48A069AD" w14:textId="77777777" w:rsidR="00E064B4" w:rsidRPr="006D703D" w:rsidRDefault="00E064B4" w:rsidP="00E064B4">
            <w:pPr>
              <w:rPr>
                <w:rFonts w:ascii="Arial" w:hAnsi="Arial"/>
              </w:rPr>
            </w:pPr>
            <w:r w:rsidRPr="006D703D">
              <w:rPr>
                <w:rFonts w:ascii="Arial" w:hAnsi="Arial"/>
              </w:rPr>
              <w:t>HEPES-KOH pH 7.5</w:t>
            </w:r>
          </w:p>
        </w:tc>
        <w:tc>
          <w:tcPr>
            <w:tcW w:w="3081" w:type="dxa"/>
            <w:shd w:val="clear" w:color="auto" w:fill="auto"/>
          </w:tcPr>
          <w:p w14:paraId="4D02F1AE" w14:textId="77777777" w:rsidR="00E064B4" w:rsidRPr="006D703D" w:rsidRDefault="00E064B4" w:rsidP="00E064B4">
            <w:pPr>
              <w:rPr>
                <w:rFonts w:ascii="Arial" w:hAnsi="Arial"/>
              </w:rPr>
            </w:pPr>
            <w:r w:rsidRPr="006D703D">
              <w:rPr>
                <w:rFonts w:ascii="Arial" w:hAnsi="Arial"/>
              </w:rPr>
              <w:t>200 mM</w:t>
            </w:r>
          </w:p>
        </w:tc>
        <w:tc>
          <w:tcPr>
            <w:tcW w:w="3081" w:type="dxa"/>
            <w:shd w:val="clear" w:color="auto" w:fill="auto"/>
          </w:tcPr>
          <w:p w14:paraId="04FE8644" w14:textId="77777777" w:rsidR="00E064B4" w:rsidRPr="006D703D" w:rsidRDefault="00E064B4" w:rsidP="00E064B4">
            <w:pPr>
              <w:rPr>
                <w:rFonts w:ascii="Arial" w:hAnsi="Arial"/>
              </w:rPr>
            </w:pPr>
            <w:r w:rsidRPr="006D703D">
              <w:rPr>
                <w:rFonts w:ascii="Arial" w:hAnsi="Arial"/>
              </w:rPr>
              <w:t>50 mM</w:t>
            </w:r>
          </w:p>
        </w:tc>
      </w:tr>
      <w:tr w:rsidR="00E064B4" w:rsidRPr="006D703D" w14:paraId="398718CA" w14:textId="77777777" w:rsidTr="006D703D">
        <w:tc>
          <w:tcPr>
            <w:tcW w:w="3080" w:type="dxa"/>
            <w:shd w:val="clear" w:color="auto" w:fill="auto"/>
          </w:tcPr>
          <w:p w14:paraId="29466643" w14:textId="77777777" w:rsidR="00E064B4" w:rsidRPr="006D703D" w:rsidRDefault="00E064B4" w:rsidP="00E064B4">
            <w:pPr>
              <w:rPr>
                <w:rFonts w:ascii="Arial" w:hAnsi="Arial"/>
              </w:rPr>
            </w:pPr>
            <w:r w:rsidRPr="006D703D">
              <w:rPr>
                <w:rFonts w:ascii="Arial" w:hAnsi="Arial"/>
              </w:rPr>
              <w:t>Mg(</w:t>
            </w:r>
            <w:proofErr w:type="spellStart"/>
            <w:r w:rsidRPr="006D703D">
              <w:rPr>
                <w:rFonts w:ascii="Arial" w:hAnsi="Arial"/>
              </w:rPr>
              <w:t>OAc</w:t>
            </w:r>
            <w:proofErr w:type="spellEnd"/>
            <w:r w:rsidRPr="006D703D">
              <w:rPr>
                <w:rFonts w:ascii="Arial" w:hAnsi="Arial"/>
              </w:rPr>
              <w:t>)2</w:t>
            </w:r>
          </w:p>
        </w:tc>
        <w:tc>
          <w:tcPr>
            <w:tcW w:w="3081" w:type="dxa"/>
            <w:shd w:val="clear" w:color="auto" w:fill="auto"/>
          </w:tcPr>
          <w:p w14:paraId="0CCDD6E9" w14:textId="77777777" w:rsidR="00E064B4" w:rsidRPr="006D703D" w:rsidRDefault="00E064B4" w:rsidP="00E064B4">
            <w:pPr>
              <w:rPr>
                <w:rFonts w:ascii="Arial" w:hAnsi="Arial"/>
              </w:rPr>
            </w:pPr>
            <w:r w:rsidRPr="006D703D">
              <w:rPr>
                <w:rFonts w:ascii="Arial" w:hAnsi="Arial"/>
              </w:rPr>
              <w:t>52 mM</w:t>
            </w:r>
          </w:p>
        </w:tc>
        <w:tc>
          <w:tcPr>
            <w:tcW w:w="3081" w:type="dxa"/>
            <w:shd w:val="clear" w:color="auto" w:fill="auto"/>
          </w:tcPr>
          <w:p w14:paraId="4FBA4F75" w14:textId="77777777" w:rsidR="00E064B4" w:rsidRPr="006D703D" w:rsidRDefault="00E064B4" w:rsidP="00E064B4">
            <w:pPr>
              <w:rPr>
                <w:rFonts w:ascii="Arial" w:hAnsi="Arial"/>
              </w:rPr>
            </w:pPr>
            <w:r w:rsidRPr="006D703D">
              <w:rPr>
                <w:rFonts w:ascii="Arial" w:hAnsi="Arial"/>
              </w:rPr>
              <w:t>13 mM</w:t>
            </w:r>
          </w:p>
        </w:tc>
      </w:tr>
      <w:tr w:rsidR="00E064B4" w:rsidRPr="006D703D" w14:paraId="3919D684" w14:textId="77777777" w:rsidTr="006D703D">
        <w:tc>
          <w:tcPr>
            <w:tcW w:w="3080" w:type="dxa"/>
            <w:shd w:val="clear" w:color="auto" w:fill="auto"/>
          </w:tcPr>
          <w:p w14:paraId="0ECEDCB2" w14:textId="77777777" w:rsidR="00E064B4" w:rsidRPr="006D703D" w:rsidRDefault="00E064B4" w:rsidP="00E064B4">
            <w:pPr>
              <w:rPr>
                <w:rFonts w:ascii="Arial" w:hAnsi="Arial"/>
              </w:rPr>
            </w:pPr>
            <w:r w:rsidRPr="006D703D">
              <w:rPr>
                <w:rFonts w:ascii="Arial" w:hAnsi="Arial"/>
              </w:rPr>
              <w:t>DTT</w:t>
            </w:r>
          </w:p>
        </w:tc>
        <w:tc>
          <w:tcPr>
            <w:tcW w:w="3081" w:type="dxa"/>
            <w:shd w:val="clear" w:color="auto" w:fill="auto"/>
          </w:tcPr>
          <w:p w14:paraId="30F54DF0" w14:textId="77777777" w:rsidR="00E064B4" w:rsidRPr="006D703D" w:rsidRDefault="00E064B4" w:rsidP="00E064B4">
            <w:pPr>
              <w:rPr>
                <w:rFonts w:ascii="Arial" w:hAnsi="Arial"/>
              </w:rPr>
            </w:pPr>
            <w:r w:rsidRPr="006D703D">
              <w:rPr>
                <w:rFonts w:ascii="Arial" w:hAnsi="Arial"/>
              </w:rPr>
              <w:t>20 mM</w:t>
            </w:r>
          </w:p>
        </w:tc>
        <w:tc>
          <w:tcPr>
            <w:tcW w:w="3081" w:type="dxa"/>
            <w:shd w:val="clear" w:color="auto" w:fill="auto"/>
          </w:tcPr>
          <w:p w14:paraId="4DBBCFA5" w14:textId="77777777" w:rsidR="00E064B4" w:rsidRPr="006D703D" w:rsidRDefault="00E064B4" w:rsidP="00E064B4">
            <w:pPr>
              <w:rPr>
                <w:rFonts w:ascii="Arial" w:hAnsi="Arial"/>
              </w:rPr>
            </w:pPr>
            <w:r w:rsidRPr="006D703D">
              <w:rPr>
                <w:rFonts w:ascii="Arial" w:hAnsi="Arial"/>
              </w:rPr>
              <w:t>5 mM</w:t>
            </w:r>
          </w:p>
        </w:tc>
      </w:tr>
      <w:tr w:rsidR="00E064B4" w:rsidRPr="006D703D" w14:paraId="0A4ABB79" w14:textId="77777777" w:rsidTr="006D703D">
        <w:tc>
          <w:tcPr>
            <w:tcW w:w="3080" w:type="dxa"/>
            <w:shd w:val="clear" w:color="auto" w:fill="auto"/>
          </w:tcPr>
          <w:p w14:paraId="2F475D2C" w14:textId="77777777" w:rsidR="00E064B4" w:rsidRPr="006D703D" w:rsidRDefault="00E064B4" w:rsidP="00E064B4">
            <w:pPr>
              <w:rPr>
                <w:rFonts w:ascii="Arial" w:hAnsi="Arial"/>
              </w:rPr>
            </w:pPr>
            <w:r w:rsidRPr="006D703D">
              <w:rPr>
                <w:rFonts w:ascii="Arial" w:hAnsi="Arial"/>
              </w:rPr>
              <w:t>tRNA</w:t>
            </w:r>
          </w:p>
        </w:tc>
        <w:tc>
          <w:tcPr>
            <w:tcW w:w="3081" w:type="dxa"/>
            <w:shd w:val="clear" w:color="auto" w:fill="auto"/>
          </w:tcPr>
          <w:p w14:paraId="5FCE24F1" w14:textId="77777777" w:rsidR="00E064B4" w:rsidRPr="006D703D" w:rsidRDefault="00E064B4" w:rsidP="00E064B4">
            <w:pPr>
              <w:rPr>
                <w:rFonts w:ascii="Arial" w:hAnsi="Arial"/>
              </w:rPr>
            </w:pPr>
            <w:r w:rsidRPr="006D703D">
              <w:rPr>
                <w:rFonts w:ascii="Arial" w:hAnsi="Arial"/>
              </w:rPr>
              <w:t>OD</w:t>
            </w:r>
            <w:r w:rsidRPr="006D703D">
              <w:rPr>
                <w:rFonts w:ascii="Arial" w:hAnsi="Arial"/>
                <w:vertAlign w:val="subscript"/>
              </w:rPr>
              <w:t>260</w:t>
            </w:r>
            <w:r w:rsidRPr="006D703D">
              <w:rPr>
                <w:rFonts w:ascii="Arial" w:hAnsi="Arial"/>
              </w:rPr>
              <w:t xml:space="preserve"> 216</w:t>
            </w:r>
          </w:p>
        </w:tc>
        <w:tc>
          <w:tcPr>
            <w:tcW w:w="3081" w:type="dxa"/>
            <w:shd w:val="clear" w:color="auto" w:fill="auto"/>
          </w:tcPr>
          <w:p w14:paraId="026C2817" w14:textId="77777777" w:rsidR="00E064B4" w:rsidRPr="006D703D" w:rsidRDefault="00E064B4" w:rsidP="00E064B4">
            <w:pPr>
              <w:rPr>
                <w:rFonts w:ascii="Arial" w:hAnsi="Arial"/>
              </w:rPr>
            </w:pPr>
            <w:r w:rsidRPr="006D703D">
              <w:rPr>
                <w:rFonts w:ascii="Arial" w:hAnsi="Arial"/>
              </w:rPr>
              <w:t>OD</w:t>
            </w:r>
            <w:r w:rsidRPr="006D703D">
              <w:rPr>
                <w:rFonts w:ascii="Arial" w:hAnsi="Arial"/>
                <w:vertAlign w:val="subscript"/>
              </w:rPr>
              <w:t>260</w:t>
            </w:r>
            <w:r w:rsidRPr="006D703D">
              <w:rPr>
                <w:rFonts w:ascii="Arial" w:hAnsi="Arial"/>
              </w:rPr>
              <w:t xml:space="preserve"> 54</w:t>
            </w:r>
          </w:p>
        </w:tc>
      </w:tr>
      <w:tr w:rsidR="00A91409" w:rsidRPr="006D703D" w14:paraId="1762E4BD" w14:textId="77777777" w:rsidTr="006D703D">
        <w:tc>
          <w:tcPr>
            <w:tcW w:w="3080" w:type="dxa"/>
            <w:shd w:val="clear" w:color="auto" w:fill="auto"/>
          </w:tcPr>
          <w:p w14:paraId="7006BE83" w14:textId="77777777" w:rsidR="00A91409" w:rsidRPr="006D703D" w:rsidRDefault="00B56B2F" w:rsidP="00A91409">
            <w:pPr>
              <w:rPr>
                <w:rFonts w:ascii="Arial" w:hAnsi="Arial"/>
              </w:rPr>
            </w:pPr>
            <w:r w:rsidRPr="006D703D">
              <w:rPr>
                <w:rFonts w:ascii="Arial" w:hAnsi="Arial"/>
              </w:rPr>
              <w:t>Amino Acid mix</w:t>
            </w:r>
          </w:p>
        </w:tc>
        <w:tc>
          <w:tcPr>
            <w:tcW w:w="3081" w:type="dxa"/>
            <w:shd w:val="clear" w:color="auto" w:fill="auto"/>
          </w:tcPr>
          <w:p w14:paraId="4DC7A935" w14:textId="77777777" w:rsidR="00A91409" w:rsidRPr="006D703D" w:rsidRDefault="00B56B2F" w:rsidP="00A91409">
            <w:pPr>
              <w:rPr>
                <w:rFonts w:ascii="Arial" w:hAnsi="Arial"/>
              </w:rPr>
            </w:pPr>
            <w:r w:rsidRPr="006D703D">
              <w:rPr>
                <w:rFonts w:ascii="Arial" w:hAnsi="Arial"/>
              </w:rPr>
              <w:t>4 mM</w:t>
            </w:r>
          </w:p>
        </w:tc>
        <w:tc>
          <w:tcPr>
            <w:tcW w:w="3081" w:type="dxa"/>
            <w:shd w:val="clear" w:color="auto" w:fill="auto"/>
          </w:tcPr>
          <w:p w14:paraId="7FB32A18" w14:textId="77777777" w:rsidR="00A91409" w:rsidRPr="006D703D" w:rsidRDefault="00B56B2F" w:rsidP="00A91409">
            <w:pPr>
              <w:rPr>
                <w:rFonts w:ascii="Arial" w:hAnsi="Arial"/>
              </w:rPr>
            </w:pPr>
            <w:r w:rsidRPr="006D703D">
              <w:rPr>
                <w:rFonts w:ascii="Arial" w:hAnsi="Arial"/>
              </w:rPr>
              <w:t>1 mM</w:t>
            </w:r>
          </w:p>
        </w:tc>
      </w:tr>
    </w:tbl>
    <w:p w14:paraId="1E9934C8" w14:textId="77777777" w:rsidR="002B77E6" w:rsidRDefault="002B77E6" w:rsidP="00AE6419">
      <w:pPr>
        <w:pStyle w:val="Caption"/>
        <w:jc w:val="both"/>
        <w:rPr>
          <w:rFonts w:ascii="Arial" w:hAnsi="Arial"/>
          <w:i/>
          <w:sz w:val="22"/>
          <w:szCs w:val="22"/>
        </w:rPr>
      </w:pPr>
    </w:p>
    <w:p w14:paraId="4ADE72DE" w14:textId="13FE51EA" w:rsidR="00AE6419" w:rsidRPr="0003621B" w:rsidRDefault="00AE6419" w:rsidP="00AE6419">
      <w:pPr>
        <w:pStyle w:val="Caption"/>
        <w:jc w:val="both"/>
        <w:rPr>
          <w:rFonts w:ascii="Arial" w:hAnsi="Arial"/>
          <w:bCs w:val="0"/>
          <w:sz w:val="22"/>
          <w:szCs w:val="22"/>
        </w:rPr>
      </w:pPr>
      <w:r w:rsidRPr="0003621B">
        <w:rPr>
          <w:rFonts w:ascii="Arial" w:hAnsi="Arial"/>
          <w:i/>
          <w:sz w:val="22"/>
          <w:szCs w:val="22"/>
        </w:rPr>
        <w:t xml:space="preserve">Supplementary Table </w:t>
      </w:r>
      <w:r>
        <w:rPr>
          <w:rFonts w:ascii="Arial" w:hAnsi="Arial"/>
          <w:i/>
          <w:sz w:val="22"/>
          <w:szCs w:val="22"/>
        </w:rPr>
        <w:t>5</w:t>
      </w:r>
      <w:r w:rsidRPr="0003621B">
        <w:rPr>
          <w:rFonts w:ascii="Arial" w:hAnsi="Arial"/>
          <w:b w:val="0"/>
          <w:bCs w:val="0"/>
          <w:i/>
          <w:sz w:val="22"/>
          <w:szCs w:val="22"/>
        </w:rPr>
        <w:t>:</w:t>
      </w:r>
      <w:r w:rsidRPr="0003621B">
        <w:rPr>
          <w:rFonts w:ascii="Arial" w:hAnsi="Arial"/>
          <w:bCs w:val="0"/>
          <w:sz w:val="22"/>
          <w:szCs w:val="22"/>
        </w:rPr>
        <w:t xml:space="preserve"> </w:t>
      </w:r>
      <w:r w:rsidRPr="00AE6419">
        <w:rPr>
          <w:rFonts w:ascii="Arial" w:hAnsi="Arial"/>
          <w:b w:val="0"/>
          <w:bCs w:val="0"/>
          <w:sz w:val="22"/>
          <w:szCs w:val="22"/>
        </w:rPr>
        <w:t>S</w:t>
      </w:r>
      <w:r w:rsidRPr="0003621B">
        <w:rPr>
          <w:rFonts w:ascii="Arial" w:hAnsi="Arial"/>
          <w:b w:val="0"/>
          <w:bCs w:val="0"/>
          <w:i/>
          <w:sz w:val="22"/>
          <w:szCs w:val="22"/>
        </w:rPr>
        <w:t>equence</w:t>
      </w:r>
      <w:r>
        <w:rPr>
          <w:rFonts w:ascii="Arial" w:hAnsi="Arial"/>
          <w:b w:val="0"/>
          <w:bCs w:val="0"/>
          <w:i/>
          <w:sz w:val="22"/>
          <w:szCs w:val="22"/>
        </w:rPr>
        <w:t xml:space="preserve"> of MSRP-22 sense strand</w:t>
      </w:r>
    </w:p>
    <w:tbl>
      <w:tblPr>
        <w:tblStyle w:val="TableGrid"/>
        <w:tblW w:w="0" w:type="auto"/>
        <w:tblLook w:val="04A0" w:firstRow="1" w:lastRow="0" w:firstColumn="1" w:lastColumn="0" w:noHBand="0" w:noVBand="1"/>
      </w:tblPr>
      <w:tblGrid>
        <w:gridCol w:w="9016"/>
      </w:tblGrid>
      <w:tr w:rsidR="00AE6419" w14:paraId="1188CAE2" w14:textId="77777777" w:rsidTr="00AE6419">
        <w:tc>
          <w:tcPr>
            <w:tcW w:w="9016" w:type="dxa"/>
          </w:tcPr>
          <w:p w14:paraId="02444E9F" w14:textId="143A1BC0" w:rsidR="00AE6419" w:rsidRDefault="00AE6419" w:rsidP="00694604">
            <w:pPr>
              <w:rPr>
                <w:rFonts w:ascii="Arial" w:hAnsi="Arial"/>
              </w:rPr>
            </w:pPr>
            <w:r>
              <w:rPr>
                <w:rFonts w:ascii="Arial" w:hAnsi="Arial"/>
                <w:b/>
              </w:rPr>
              <w:t>MSRP-22</w:t>
            </w:r>
          </w:p>
        </w:tc>
      </w:tr>
      <w:tr w:rsidR="00AE6419" w14:paraId="5DC00A8F" w14:textId="77777777" w:rsidTr="00AE6419">
        <w:tc>
          <w:tcPr>
            <w:tcW w:w="9016" w:type="dxa"/>
          </w:tcPr>
          <w:p w14:paraId="47DBFE85" w14:textId="02C03BF4" w:rsidR="00AE6419" w:rsidRDefault="00AE6419" w:rsidP="00694604">
            <w:pPr>
              <w:rPr>
                <w:rFonts w:ascii="Arial" w:hAnsi="Arial"/>
              </w:rPr>
            </w:pPr>
            <w:r w:rsidRPr="00602595">
              <w:rPr>
                <w:rFonts w:ascii="Arial" w:hAnsi="Arial"/>
                <w:color w:val="808080" w:themeColor="background1" w:themeShade="80"/>
              </w:rPr>
              <w:t>T</w:t>
            </w:r>
            <w:r w:rsidRPr="00AE6419">
              <w:rPr>
                <w:rFonts w:ascii="Arial" w:hAnsi="Arial"/>
              </w:rPr>
              <w:t>GGGTGGGACCCCTTTCGGGGTCCTGCTCAACTTCCTGTCGAGCTAATGCCATTTTTAATGTCTTTAGCGAGACGCTACCATGGCTATCGCTGTAGGTAGCCGGAATTCCATTCCTAGGGCTCCACCGAAAGGTGGGCGGGGCTTCGGCCCAGGGACCTCCCCCTAAAGAGAGGACCCGGGATTCTACCGGTTTGGTAACTAGCTGATTGGCTAGTTACCACCCC</w:t>
            </w:r>
            <w:r w:rsidRPr="00602595">
              <w:rPr>
                <w:rFonts w:ascii="Arial" w:hAnsi="Arial"/>
                <w:color w:val="808080" w:themeColor="background1" w:themeShade="80"/>
              </w:rPr>
              <w:t>T</w:t>
            </w:r>
          </w:p>
        </w:tc>
      </w:tr>
    </w:tbl>
    <w:p w14:paraId="2DF1C30D" w14:textId="77777777" w:rsidR="00AE6419" w:rsidRDefault="00AE6419" w:rsidP="00694604">
      <w:pPr>
        <w:rPr>
          <w:rFonts w:ascii="Arial" w:hAnsi="Arial"/>
        </w:rPr>
      </w:pPr>
    </w:p>
    <w:p w14:paraId="7E75DC18" w14:textId="432CE109" w:rsidR="00855F65" w:rsidRPr="00D944D1" w:rsidRDefault="00855F65" w:rsidP="00D944D1">
      <w:pPr>
        <w:pStyle w:val="Heading1"/>
        <w:rPr>
          <w:rFonts w:ascii="Arial" w:hAnsi="Arial"/>
          <w:b w:val="0"/>
          <w:bCs w:val="0"/>
          <w:sz w:val="22"/>
          <w:szCs w:val="22"/>
        </w:rPr>
      </w:pPr>
      <w:bookmarkStart w:id="12" w:name="_Toc65334497"/>
      <w:r w:rsidRPr="00D944D1">
        <w:rPr>
          <w:rFonts w:ascii="Arial" w:hAnsi="Arial"/>
          <w:sz w:val="22"/>
          <w:szCs w:val="22"/>
        </w:rPr>
        <w:t>R</w:t>
      </w:r>
      <w:r w:rsidR="0021396A">
        <w:rPr>
          <w:rFonts w:ascii="Arial" w:hAnsi="Arial"/>
          <w:sz w:val="22"/>
          <w:szCs w:val="22"/>
        </w:rPr>
        <w:t>eferences</w:t>
      </w:r>
      <w:r w:rsidR="00D944D1" w:rsidRPr="00D944D1">
        <w:rPr>
          <w:rFonts w:ascii="Arial" w:hAnsi="Arial"/>
          <w:b w:val="0"/>
          <w:bCs w:val="0"/>
          <w:sz w:val="22"/>
          <w:szCs w:val="22"/>
        </w:rPr>
        <w:t>:</w:t>
      </w:r>
      <w:bookmarkEnd w:id="12"/>
    </w:p>
    <w:p w14:paraId="653D3284" w14:textId="4B99461A" w:rsidR="00A85D49" w:rsidRPr="00A85D49" w:rsidRDefault="00855F65" w:rsidP="00A85D49">
      <w:pPr>
        <w:widowControl w:val="0"/>
        <w:autoSpaceDE w:val="0"/>
        <w:autoSpaceDN w:val="0"/>
        <w:adjustRightInd w:val="0"/>
        <w:spacing w:after="0" w:line="360" w:lineRule="auto"/>
        <w:ind w:left="480" w:hanging="480"/>
        <w:rPr>
          <w:rFonts w:ascii="Arial" w:hAnsi="Arial"/>
          <w:noProof/>
        </w:rPr>
      </w:pPr>
      <w:r w:rsidRPr="0003621B">
        <w:rPr>
          <w:rFonts w:ascii="Arial" w:hAnsi="Arial"/>
          <w:b/>
          <w:bCs/>
        </w:rPr>
        <w:fldChar w:fldCharType="begin" w:fldLock="1"/>
      </w:r>
      <w:r w:rsidRPr="0003621B">
        <w:rPr>
          <w:rFonts w:ascii="Arial" w:hAnsi="Arial"/>
          <w:b/>
          <w:bCs/>
        </w:rPr>
        <w:instrText xml:space="preserve">ADDIN Mendeley Bibliography CSL_BIBLIOGRAPHY </w:instrText>
      </w:r>
      <w:r w:rsidRPr="0003621B">
        <w:rPr>
          <w:rFonts w:ascii="Arial" w:hAnsi="Arial"/>
          <w:b/>
          <w:bCs/>
        </w:rPr>
        <w:fldChar w:fldCharType="separate"/>
      </w:r>
      <w:r w:rsidR="00A85D49" w:rsidRPr="00A85D49">
        <w:rPr>
          <w:rFonts w:ascii="Arial" w:hAnsi="Arial"/>
          <w:noProof/>
          <w:szCs w:val="24"/>
        </w:rPr>
        <w:t xml:space="preserve">1. Bolanos-Garcia,V.M. and Davies,O.R. (2006) Structural analysis and classification of native proteins from E. coli commonly co-purified by immobilised metal affinity chromatography. </w:t>
      </w:r>
      <w:r w:rsidR="00A85D49" w:rsidRPr="00A85D49">
        <w:rPr>
          <w:rFonts w:ascii="Arial" w:hAnsi="Arial"/>
          <w:i/>
          <w:iCs/>
          <w:noProof/>
          <w:szCs w:val="24"/>
        </w:rPr>
        <w:t>Biochim. Biophys. Acta - Gen. Subj.</w:t>
      </w:r>
      <w:r w:rsidR="00A85D49" w:rsidRPr="00A85D49">
        <w:rPr>
          <w:rFonts w:ascii="Arial" w:hAnsi="Arial"/>
          <w:noProof/>
          <w:szCs w:val="24"/>
        </w:rPr>
        <w:t xml:space="preserve">, </w:t>
      </w:r>
      <w:r w:rsidR="00A85D49" w:rsidRPr="00A85D49">
        <w:rPr>
          <w:rFonts w:ascii="Arial" w:hAnsi="Arial"/>
          <w:b/>
          <w:bCs/>
          <w:noProof/>
          <w:szCs w:val="24"/>
        </w:rPr>
        <w:t>1760</w:t>
      </w:r>
      <w:r w:rsidR="00A85D49" w:rsidRPr="00A85D49">
        <w:rPr>
          <w:rFonts w:ascii="Arial" w:hAnsi="Arial"/>
          <w:noProof/>
          <w:szCs w:val="24"/>
        </w:rPr>
        <w:t>, 1304–1313.</w:t>
      </w:r>
    </w:p>
    <w:p w14:paraId="76F05EE8" w14:textId="764A1EA9" w:rsidR="00855F65" w:rsidRDefault="00855F65" w:rsidP="00855F65">
      <w:pPr>
        <w:rPr>
          <w:rFonts w:ascii="Arial" w:hAnsi="Arial"/>
        </w:rPr>
      </w:pPr>
      <w:r w:rsidRPr="0003621B">
        <w:rPr>
          <w:rFonts w:ascii="Arial" w:hAnsi="Arial"/>
          <w:b/>
          <w:bCs/>
        </w:rPr>
        <w:fldChar w:fldCharType="end"/>
      </w:r>
    </w:p>
    <w:p w14:paraId="31329467" w14:textId="7E1E583F" w:rsidR="00ED63C1" w:rsidRPr="0003621B" w:rsidRDefault="00ED63C1" w:rsidP="00694604">
      <w:pPr>
        <w:rPr>
          <w:rFonts w:ascii="Arial" w:hAnsi="Arial"/>
        </w:rPr>
      </w:pPr>
    </w:p>
    <w:sectPr w:rsidR="00ED63C1" w:rsidRPr="0003621B">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9B840" w16cex:dateUtc="2021-03-15T09:41:00Z"/>
  <w16cex:commentExtensible w16cex:durableId="23F9B9F7" w16cex:dateUtc="2021-03-15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C6C040" w16cid:durableId="23F9B840"/>
  <w16cid:commentId w16cid:paraId="1BF9E06D" w16cid:durableId="24033CCA"/>
  <w16cid:commentId w16cid:paraId="2C48A010" w16cid:durableId="23F9B9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CB4966"/>
    <w:multiLevelType w:val="hybridMultilevel"/>
    <w:tmpl w:val="2F66A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6"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934407"/>
    <w:multiLevelType w:val="hybridMultilevel"/>
    <w:tmpl w:val="29B46302"/>
    <w:lvl w:ilvl="0" w:tplc="07FCB0FC">
      <w:numFmt w:val="bullet"/>
      <w:lvlText w:val=""/>
      <w:lvlJc w:val="left"/>
      <w:pPr>
        <w:ind w:left="720" w:hanging="360"/>
      </w:pPr>
      <w:rPr>
        <w:rFonts w:ascii="Wingdings" w:eastAsia="SimSu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B571D87"/>
    <w:multiLevelType w:val="hybridMultilevel"/>
    <w:tmpl w:val="4A421FB8"/>
    <w:lvl w:ilvl="0" w:tplc="4DECEB16">
      <w:numFmt w:val="bullet"/>
      <w:lvlText w:val=""/>
      <w:lvlJc w:val="left"/>
      <w:pPr>
        <w:ind w:left="720" w:hanging="360"/>
      </w:pPr>
      <w:rPr>
        <w:rFonts w:ascii="Wingdings" w:eastAsia="SimSu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BF4FD5"/>
    <w:multiLevelType w:val="hybridMultilevel"/>
    <w:tmpl w:val="24F4EB36"/>
    <w:lvl w:ilvl="0" w:tplc="0CD6B714">
      <w:numFmt w:val="bullet"/>
      <w:lvlText w:val="&gt;"/>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
  </w:num>
  <w:num w:numId="4">
    <w:abstractNumId w:val="0"/>
  </w:num>
  <w:num w:numId="5">
    <w:abstractNumId w:val="7"/>
  </w:num>
  <w:num w:numId="6">
    <w:abstractNumId w:val="2"/>
  </w:num>
  <w:num w:numId="7">
    <w:abstractNumId w:val="4"/>
  </w:num>
  <w:num w:numId="8">
    <w:abstractNumId w:val="5"/>
  </w:num>
  <w:num w:numId="9">
    <w:abstractNumId w:val="11"/>
  </w:num>
  <w:num w:numId="10">
    <w:abstractNumId w:val="10"/>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yNzE0MTYyNLY0NjNR0lEKTi0uzszPAykwrAUAX+HUrSwAAAA="/>
  </w:docVars>
  <w:rsids>
    <w:rsidRoot w:val="00040537"/>
    <w:rsid w:val="000024DA"/>
    <w:rsid w:val="00003E46"/>
    <w:rsid w:val="00004BB8"/>
    <w:rsid w:val="000059F0"/>
    <w:rsid w:val="00005E2D"/>
    <w:rsid w:val="000127E6"/>
    <w:rsid w:val="00014BF1"/>
    <w:rsid w:val="000156E3"/>
    <w:rsid w:val="00021B6D"/>
    <w:rsid w:val="00024D83"/>
    <w:rsid w:val="00030270"/>
    <w:rsid w:val="0003098C"/>
    <w:rsid w:val="00032EDF"/>
    <w:rsid w:val="00034E62"/>
    <w:rsid w:val="0003621B"/>
    <w:rsid w:val="00040394"/>
    <w:rsid w:val="00040531"/>
    <w:rsid w:val="00040537"/>
    <w:rsid w:val="00041DBE"/>
    <w:rsid w:val="00042D57"/>
    <w:rsid w:val="00045253"/>
    <w:rsid w:val="00045AD6"/>
    <w:rsid w:val="0004605D"/>
    <w:rsid w:val="000473B5"/>
    <w:rsid w:val="0005076B"/>
    <w:rsid w:val="00050CAE"/>
    <w:rsid w:val="000512E4"/>
    <w:rsid w:val="000527B7"/>
    <w:rsid w:val="00052942"/>
    <w:rsid w:val="000534D6"/>
    <w:rsid w:val="00063A44"/>
    <w:rsid w:val="00063AF3"/>
    <w:rsid w:val="0007040F"/>
    <w:rsid w:val="000723F6"/>
    <w:rsid w:val="000729A2"/>
    <w:rsid w:val="00072ACF"/>
    <w:rsid w:val="000732EE"/>
    <w:rsid w:val="0007426C"/>
    <w:rsid w:val="00077508"/>
    <w:rsid w:val="00080752"/>
    <w:rsid w:val="00081182"/>
    <w:rsid w:val="0008140F"/>
    <w:rsid w:val="000825B2"/>
    <w:rsid w:val="000827A0"/>
    <w:rsid w:val="00082B8E"/>
    <w:rsid w:val="0008336E"/>
    <w:rsid w:val="00085A59"/>
    <w:rsid w:val="00085DA1"/>
    <w:rsid w:val="0008643D"/>
    <w:rsid w:val="00086773"/>
    <w:rsid w:val="000939C9"/>
    <w:rsid w:val="00095F5B"/>
    <w:rsid w:val="00096550"/>
    <w:rsid w:val="0009656D"/>
    <w:rsid w:val="000A0726"/>
    <w:rsid w:val="000A31A8"/>
    <w:rsid w:val="000A399D"/>
    <w:rsid w:val="000A5C61"/>
    <w:rsid w:val="000A60B8"/>
    <w:rsid w:val="000B0DE5"/>
    <w:rsid w:val="000B29AF"/>
    <w:rsid w:val="000B3E24"/>
    <w:rsid w:val="000B4671"/>
    <w:rsid w:val="000B4C74"/>
    <w:rsid w:val="000B6EB3"/>
    <w:rsid w:val="000C0662"/>
    <w:rsid w:val="000C3C5E"/>
    <w:rsid w:val="000C4B6D"/>
    <w:rsid w:val="000C64A9"/>
    <w:rsid w:val="000C7985"/>
    <w:rsid w:val="000D1F19"/>
    <w:rsid w:val="000D2F63"/>
    <w:rsid w:val="000D3A3D"/>
    <w:rsid w:val="000D4210"/>
    <w:rsid w:val="000D6C3B"/>
    <w:rsid w:val="000D7DDC"/>
    <w:rsid w:val="000E6A3E"/>
    <w:rsid w:val="000E76C0"/>
    <w:rsid w:val="000F2C47"/>
    <w:rsid w:val="000F6D09"/>
    <w:rsid w:val="000F755F"/>
    <w:rsid w:val="001018F8"/>
    <w:rsid w:val="001026E1"/>
    <w:rsid w:val="00103693"/>
    <w:rsid w:val="001042B6"/>
    <w:rsid w:val="00105005"/>
    <w:rsid w:val="001074FD"/>
    <w:rsid w:val="00111144"/>
    <w:rsid w:val="0011322A"/>
    <w:rsid w:val="001143D7"/>
    <w:rsid w:val="00114AA6"/>
    <w:rsid w:val="001153CE"/>
    <w:rsid w:val="00115EDD"/>
    <w:rsid w:val="00116266"/>
    <w:rsid w:val="00120F33"/>
    <w:rsid w:val="00122ADE"/>
    <w:rsid w:val="00122C6C"/>
    <w:rsid w:val="00123255"/>
    <w:rsid w:val="00123726"/>
    <w:rsid w:val="001239A2"/>
    <w:rsid w:val="00123A0C"/>
    <w:rsid w:val="00124EB8"/>
    <w:rsid w:val="00125EE9"/>
    <w:rsid w:val="00126C7A"/>
    <w:rsid w:val="0012734A"/>
    <w:rsid w:val="00127DB9"/>
    <w:rsid w:val="001310DC"/>
    <w:rsid w:val="00133AEE"/>
    <w:rsid w:val="00133D44"/>
    <w:rsid w:val="0013578E"/>
    <w:rsid w:val="001360D4"/>
    <w:rsid w:val="0014063B"/>
    <w:rsid w:val="00140F57"/>
    <w:rsid w:val="00141173"/>
    <w:rsid w:val="00141B3B"/>
    <w:rsid w:val="001430A2"/>
    <w:rsid w:val="00146166"/>
    <w:rsid w:val="001461B0"/>
    <w:rsid w:val="00150B31"/>
    <w:rsid w:val="0015294E"/>
    <w:rsid w:val="00152986"/>
    <w:rsid w:val="001533F9"/>
    <w:rsid w:val="0015723E"/>
    <w:rsid w:val="0015741A"/>
    <w:rsid w:val="00160426"/>
    <w:rsid w:val="00160D01"/>
    <w:rsid w:val="00160D89"/>
    <w:rsid w:val="00161B4D"/>
    <w:rsid w:val="00161D35"/>
    <w:rsid w:val="001622A0"/>
    <w:rsid w:val="001624ED"/>
    <w:rsid w:val="00164F6B"/>
    <w:rsid w:val="00166142"/>
    <w:rsid w:val="00166970"/>
    <w:rsid w:val="00170AE0"/>
    <w:rsid w:val="0017303B"/>
    <w:rsid w:val="0017393D"/>
    <w:rsid w:val="00173A55"/>
    <w:rsid w:val="00175ECD"/>
    <w:rsid w:val="00176DF7"/>
    <w:rsid w:val="00181E1B"/>
    <w:rsid w:val="001823E7"/>
    <w:rsid w:val="001854DA"/>
    <w:rsid w:val="001905B9"/>
    <w:rsid w:val="0019109B"/>
    <w:rsid w:val="00191476"/>
    <w:rsid w:val="00193B8E"/>
    <w:rsid w:val="001969CA"/>
    <w:rsid w:val="001976A1"/>
    <w:rsid w:val="001A2616"/>
    <w:rsid w:val="001A2B17"/>
    <w:rsid w:val="001B1691"/>
    <w:rsid w:val="001B2277"/>
    <w:rsid w:val="001C2935"/>
    <w:rsid w:val="001C2B71"/>
    <w:rsid w:val="001C720A"/>
    <w:rsid w:val="001C74E7"/>
    <w:rsid w:val="001D0C81"/>
    <w:rsid w:val="001D1128"/>
    <w:rsid w:val="001D2728"/>
    <w:rsid w:val="001E0238"/>
    <w:rsid w:val="001E0A40"/>
    <w:rsid w:val="001E0DF9"/>
    <w:rsid w:val="001E123C"/>
    <w:rsid w:val="001E23C3"/>
    <w:rsid w:val="001E28CF"/>
    <w:rsid w:val="001E32FF"/>
    <w:rsid w:val="001E55EB"/>
    <w:rsid w:val="001E6407"/>
    <w:rsid w:val="001E78E5"/>
    <w:rsid w:val="001F511B"/>
    <w:rsid w:val="001F60A5"/>
    <w:rsid w:val="001F6F28"/>
    <w:rsid w:val="001F7E89"/>
    <w:rsid w:val="002009A3"/>
    <w:rsid w:val="00202383"/>
    <w:rsid w:val="00210BD8"/>
    <w:rsid w:val="00211A9B"/>
    <w:rsid w:val="00212177"/>
    <w:rsid w:val="00212647"/>
    <w:rsid w:val="00212DA6"/>
    <w:rsid w:val="00213092"/>
    <w:rsid w:val="00213231"/>
    <w:rsid w:val="0021396A"/>
    <w:rsid w:val="00213BEF"/>
    <w:rsid w:val="00214094"/>
    <w:rsid w:val="00217071"/>
    <w:rsid w:val="00217359"/>
    <w:rsid w:val="00217D0D"/>
    <w:rsid w:val="0022392F"/>
    <w:rsid w:val="0022427A"/>
    <w:rsid w:val="00225312"/>
    <w:rsid w:val="00225CB8"/>
    <w:rsid w:val="002265C9"/>
    <w:rsid w:val="002265EE"/>
    <w:rsid w:val="00226A45"/>
    <w:rsid w:val="00227492"/>
    <w:rsid w:val="00230FC2"/>
    <w:rsid w:val="00231978"/>
    <w:rsid w:val="00231DCE"/>
    <w:rsid w:val="00234EBD"/>
    <w:rsid w:val="00235B54"/>
    <w:rsid w:val="00236326"/>
    <w:rsid w:val="00240582"/>
    <w:rsid w:val="00240B07"/>
    <w:rsid w:val="00242263"/>
    <w:rsid w:val="00243E4D"/>
    <w:rsid w:val="002450D9"/>
    <w:rsid w:val="00246DAB"/>
    <w:rsid w:val="0025382C"/>
    <w:rsid w:val="002569C5"/>
    <w:rsid w:val="0026142B"/>
    <w:rsid w:val="002616DB"/>
    <w:rsid w:val="00262AEA"/>
    <w:rsid w:val="002656CC"/>
    <w:rsid w:val="0027025B"/>
    <w:rsid w:val="00271C3C"/>
    <w:rsid w:val="00272A64"/>
    <w:rsid w:val="00273826"/>
    <w:rsid w:val="00276C29"/>
    <w:rsid w:val="00281ECA"/>
    <w:rsid w:val="00281F9A"/>
    <w:rsid w:val="002847A0"/>
    <w:rsid w:val="002858E2"/>
    <w:rsid w:val="00285B51"/>
    <w:rsid w:val="0028652D"/>
    <w:rsid w:val="0028667F"/>
    <w:rsid w:val="00286A0C"/>
    <w:rsid w:val="00290CFF"/>
    <w:rsid w:val="002924B1"/>
    <w:rsid w:val="002924C3"/>
    <w:rsid w:val="00292C0B"/>
    <w:rsid w:val="002943F2"/>
    <w:rsid w:val="00295776"/>
    <w:rsid w:val="002A1B75"/>
    <w:rsid w:val="002A3434"/>
    <w:rsid w:val="002A4C2A"/>
    <w:rsid w:val="002A61D8"/>
    <w:rsid w:val="002A6867"/>
    <w:rsid w:val="002A696A"/>
    <w:rsid w:val="002A6999"/>
    <w:rsid w:val="002B15F1"/>
    <w:rsid w:val="002B4FF2"/>
    <w:rsid w:val="002B77E6"/>
    <w:rsid w:val="002C0E07"/>
    <w:rsid w:val="002C1AAC"/>
    <w:rsid w:val="002C1D6D"/>
    <w:rsid w:val="002C1F56"/>
    <w:rsid w:val="002C24F0"/>
    <w:rsid w:val="002C4DF7"/>
    <w:rsid w:val="002C7A37"/>
    <w:rsid w:val="002D14C6"/>
    <w:rsid w:val="002D3C02"/>
    <w:rsid w:val="002D3E8D"/>
    <w:rsid w:val="002D492B"/>
    <w:rsid w:val="002D508A"/>
    <w:rsid w:val="002D7051"/>
    <w:rsid w:val="002D7545"/>
    <w:rsid w:val="002D7D8D"/>
    <w:rsid w:val="002E40AE"/>
    <w:rsid w:val="002E5EBD"/>
    <w:rsid w:val="002E5F02"/>
    <w:rsid w:val="002E762C"/>
    <w:rsid w:val="002F0835"/>
    <w:rsid w:val="002F0C29"/>
    <w:rsid w:val="002F2E79"/>
    <w:rsid w:val="002F5E41"/>
    <w:rsid w:val="002F5F7C"/>
    <w:rsid w:val="00302BEB"/>
    <w:rsid w:val="00302DCA"/>
    <w:rsid w:val="003039B0"/>
    <w:rsid w:val="003047F9"/>
    <w:rsid w:val="00307A49"/>
    <w:rsid w:val="00313FB3"/>
    <w:rsid w:val="00314749"/>
    <w:rsid w:val="003148FA"/>
    <w:rsid w:val="00315039"/>
    <w:rsid w:val="00317BBF"/>
    <w:rsid w:val="00321F3B"/>
    <w:rsid w:val="003221F3"/>
    <w:rsid w:val="00322948"/>
    <w:rsid w:val="0032461E"/>
    <w:rsid w:val="00326C5F"/>
    <w:rsid w:val="00326ED3"/>
    <w:rsid w:val="003278A7"/>
    <w:rsid w:val="00331C20"/>
    <w:rsid w:val="003327BD"/>
    <w:rsid w:val="00333979"/>
    <w:rsid w:val="00335013"/>
    <w:rsid w:val="003375E9"/>
    <w:rsid w:val="003379A5"/>
    <w:rsid w:val="00337BC0"/>
    <w:rsid w:val="003404E8"/>
    <w:rsid w:val="00342427"/>
    <w:rsid w:val="00342AD8"/>
    <w:rsid w:val="00343B0E"/>
    <w:rsid w:val="00343C06"/>
    <w:rsid w:val="00346E00"/>
    <w:rsid w:val="00346EA9"/>
    <w:rsid w:val="00351061"/>
    <w:rsid w:val="003510EB"/>
    <w:rsid w:val="003511C4"/>
    <w:rsid w:val="00355509"/>
    <w:rsid w:val="00355819"/>
    <w:rsid w:val="00356F81"/>
    <w:rsid w:val="00360C01"/>
    <w:rsid w:val="0036136D"/>
    <w:rsid w:val="00363900"/>
    <w:rsid w:val="00363AE2"/>
    <w:rsid w:val="0036426C"/>
    <w:rsid w:val="00364568"/>
    <w:rsid w:val="00364816"/>
    <w:rsid w:val="003659DD"/>
    <w:rsid w:val="00366677"/>
    <w:rsid w:val="00366716"/>
    <w:rsid w:val="00366C05"/>
    <w:rsid w:val="00372237"/>
    <w:rsid w:val="00373D16"/>
    <w:rsid w:val="003746C5"/>
    <w:rsid w:val="00376EC0"/>
    <w:rsid w:val="00380C59"/>
    <w:rsid w:val="00382C2D"/>
    <w:rsid w:val="00383192"/>
    <w:rsid w:val="00383ECF"/>
    <w:rsid w:val="003857D3"/>
    <w:rsid w:val="00387086"/>
    <w:rsid w:val="00387F97"/>
    <w:rsid w:val="003900D7"/>
    <w:rsid w:val="003903D3"/>
    <w:rsid w:val="00391466"/>
    <w:rsid w:val="00391A6F"/>
    <w:rsid w:val="00391FBC"/>
    <w:rsid w:val="003932E1"/>
    <w:rsid w:val="003940DC"/>
    <w:rsid w:val="00394C7C"/>
    <w:rsid w:val="00397725"/>
    <w:rsid w:val="00397D42"/>
    <w:rsid w:val="003A1F91"/>
    <w:rsid w:val="003A33CA"/>
    <w:rsid w:val="003A3B6A"/>
    <w:rsid w:val="003A412E"/>
    <w:rsid w:val="003A7F93"/>
    <w:rsid w:val="003B15DB"/>
    <w:rsid w:val="003B172A"/>
    <w:rsid w:val="003B20FF"/>
    <w:rsid w:val="003B2BE3"/>
    <w:rsid w:val="003B2EB6"/>
    <w:rsid w:val="003B30BD"/>
    <w:rsid w:val="003B3C95"/>
    <w:rsid w:val="003B4F13"/>
    <w:rsid w:val="003B5DEC"/>
    <w:rsid w:val="003B7AAE"/>
    <w:rsid w:val="003C0904"/>
    <w:rsid w:val="003C0A8E"/>
    <w:rsid w:val="003C456F"/>
    <w:rsid w:val="003C6316"/>
    <w:rsid w:val="003C637B"/>
    <w:rsid w:val="003C7E38"/>
    <w:rsid w:val="003D013E"/>
    <w:rsid w:val="003D0387"/>
    <w:rsid w:val="003D0E14"/>
    <w:rsid w:val="003E109F"/>
    <w:rsid w:val="003E3BFF"/>
    <w:rsid w:val="003E4F11"/>
    <w:rsid w:val="003E69BF"/>
    <w:rsid w:val="003E6A5B"/>
    <w:rsid w:val="003E7657"/>
    <w:rsid w:val="003F0028"/>
    <w:rsid w:val="003F0880"/>
    <w:rsid w:val="003F0D48"/>
    <w:rsid w:val="003F48C9"/>
    <w:rsid w:val="003F595D"/>
    <w:rsid w:val="003F6976"/>
    <w:rsid w:val="00400388"/>
    <w:rsid w:val="0040110D"/>
    <w:rsid w:val="00401B39"/>
    <w:rsid w:val="00401DDB"/>
    <w:rsid w:val="00403F9D"/>
    <w:rsid w:val="00405CED"/>
    <w:rsid w:val="004072A1"/>
    <w:rsid w:val="004118A6"/>
    <w:rsid w:val="004119D5"/>
    <w:rsid w:val="004122D7"/>
    <w:rsid w:val="004139DA"/>
    <w:rsid w:val="004176AC"/>
    <w:rsid w:val="00417C75"/>
    <w:rsid w:val="004315C6"/>
    <w:rsid w:val="00431678"/>
    <w:rsid w:val="00431F96"/>
    <w:rsid w:val="004320EA"/>
    <w:rsid w:val="004340F1"/>
    <w:rsid w:val="0043504C"/>
    <w:rsid w:val="00435521"/>
    <w:rsid w:val="0043564B"/>
    <w:rsid w:val="00436F54"/>
    <w:rsid w:val="004404D8"/>
    <w:rsid w:val="004404E7"/>
    <w:rsid w:val="004437DD"/>
    <w:rsid w:val="0045344D"/>
    <w:rsid w:val="00455D69"/>
    <w:rsid w:val="00456F56"/>
    <w:rsid w:val="0045716F"/>
    <w:rsid w:val="00460C52"/>
    <w:rsid w:val="00461A91"/>
    <w:rsid w:val="004622A6"/>
    <w:rsid w:val="00462768"/>
    <w:rsid w:val="00462CBC"/>
    <w:rsid w:val="00463A96"/>
    <w:rsid w:val="00465355"/>
    <w:rsid w:val="00465F1D"/>
    <w:rsid w:val="0046775E"/>
    <w:rsid w:val="004711AB"/>
    <w:rsid w:val="004716F9"/>
    <w:rsid w:val="00473933"/>
    <w:rsid w:val="00474423"/>
    <w:rsid w:val="00474CB6"/>
    <w:rsid w:val="00476593"/>
    <w:rsid w:val="00477D7E"/>
    <w:rsid w:val="00480073"/>
    <w:rsid w:val="00483C4E"/>
    <w:rsid w:val="0048434E"/>
    <w:rsid w:val="00484649"/>
    <w:rsid w:val="0048649E"/>
    <w:rsid w:val="00490B76"/>
    <w:rsid w:val="004931CC"/>
    <w:rsid w:val="00493A45"/>
    <w:rsid w:val="0049665C"/>
    <w:rsid w:val="004A0603"/>
    <w:rsid w:val="004A158F"/>
    <w:rsid w:val="004A2E0C"/>
    <w:rsid w:val="004A3A92"/>
    <w:rsid w:val="004A4753"/>
    <w:rsid w:val="004A674E"/>
    <w:rsid w:val="004B1B03"/>
    <w:rsid w:val="004B1EAC"/>
    <w:rsid w:val="004B3C6C"/>
    <w:rsid w:val="004B5B3D"/>
    <w:rsid w:val="004C0EAC"/>
    <w:rsid w:val="004C3036"/>
    <w:rsid w:val="004C3785"/>
    <w:rsid w:val="004C3E52"/>
    <w:rsid w:val="004C43F5"/>
    <w:rsid w:val="004C7504"/>
    <w:rsid w:val="004C771C"/>
    <w:rsid w:val="004C78BF"/>
    <w:rsid w:val="004D002E"/>
    <w:rsid w:val="004D04A7"/>
    <w:rsid w:val="004D0974"/>
    <w:rsid w:val="004D0D4B"/>
    <w:rsid w:val="004E0732"/>
    <w:rsid w:val="004E36FF"/>
    <w:rsid w:val="004E3711"/>
    <w:rsid w:val="004E4A9D"/>
    <w:rsid w:val="004E53B8"/>
    <w:rsid w:val="004E53EF"/>
    <w:rsid w:val="004E5DFF"/>
    <w:rsid w:val="004E6495"/>
    <w:rsid w:val="004F6B6C"/>
    <w:rsid w:val="005007B7"/>
    <w:rsid w:val="00501882"/>
    <w:rsid w:val="00501DF1"/>
    <w:rsid w:val="00503609"/>
    <w:rsid w:val="00506D9A"/>
    <w:rsid w:val="00510086"/>
    <w:rsid w:val="00510941"/>
    <w:rsid w:val="00510BD9"/>
    <w:rsid w:val="00512293"/>
    <w:rsid w:val="0051403D"/>
    <w:rsid w:val="00514107"/>
    <w:rsid w:val="00514C64"/>
    <w:rsid w:val="005158AD"/>
    <w:rsid w:val="00517A7E"/>
    <w:rsid w:val="00517DF5"/>
    <w:rsid w:val="00520A93"/>
    <w:rsid w:val="00520FE4"/>
    <w:rsid w:val="005264BF"/>
    <w:rsid w:val="0053043F"/>
    <w:rsid w:val="00531CE0"/>
    <w:rsid w:val="00532340"/>
    <w:rsid w:val="00532B89"/>
    <w:rsid w:val="00533D76"/>
    <w:rsid w:val="005344AE"/>
    <w:rsid w:val="0053497A"/>
    <w:rsid w:val="00534EA5"/>
    <w:rsid w:val="00535077"/>
    <w:rsid w:val="005354D5"/>
    <w:rsid w:val="00535A8E"/>
    <w:rsid w:val="005360AD"/>
    <w:rsid w:val="005369E4"/>
    <w:rsid w:val="00540A8B"/>
    <w:rsid w:val="00541730"/>
    <w:rsid w:val="005421E8"/>
    <w:rsid w:val="00543EC9"/>
    <w:rsid w:val="005508D1"/>
    <w:rsid w:val="005509EC"/>
    <w:rsid w:val="00554980"/>
    <w:rsid w:val="00555733"/>
    <w:rsid w:val="0055576A"/>
    <w:rsid w:val="0056240F"/>
    <w:rsid w:val="00562466"/>
    <w:rsid w:val="00562957"/>
    <w:rsid w:val="00562F85"/>
    <w:rsid w:val="005637C8"/>
    <w:rsid w:val="00565A63"/>
    <w:rsid w:val="005702E2"/>
    <w:rsid w:val="00572927"/>
    <w:rsid w:val="00572D38"/>
    <w:rsid w:val="00573241"/>
    <w:rsid w:val="00575A32"/>
    <w:rsid w:val="00580884"/>
    <w:rsid w:val="00581070"/>
    <w:rsid w:val="00584EEF"/>
    <w:rsid w:val="00585606"/>
    <w:rsid w:val="00586F99"/>
    <w:rsid w:val="00587F46"/>
    <w:rsid w:val="00592DD5"/>
    <w:rsid w:val="00594185"/>
    <w:rsid w:val="00596479"/>
    <w:rsid w:val="005A0EAC"/>
    <w:rsid w:val="005A0F43"/>
    <w:rsid w:val="005A1813"/>
    <w:rsid w:val="005A2068"/>
    <w:rsid w:val="005A3B8B"/>
    <w:rsid w:val="005A4BA4"/>
    <w:rsid w:val="005A506D"/>
    <w:rsid w:val="005A68DD"/>
    <w:rsid w:val="005A6ADD"/>
    <w:rsid w:val="005B0E7B"/>
    <w:rsid w:val="005B3A2B"/>
    <w:rsid w:val="005B4FBD"/>
    <w:rsid w:val="005B7253"/>
    <w:rsid w:val="005B744C"/>
    <w:rsid w:val="005C0858"/>
    <w:rsid w:val="005C234C"/>
    <w:rsid w:val="005C3D27"/>
    <w:rsid w:val="005D063C"/>
    <w:rsid w:val="005D1B93"/>
    <w:rsid w:val="005D69AE"/>
    <w:rsid w:val="005D6C68"/>
    <w:rsid w:val="005D77CA"/>
    <w:rsid w:val="005E02C6"/>
    <w:rsid w:val="005E6F88"/>
    <w:rsid w:val="005E7933"/>
    <w:rsid w:val="005F1EFE"/>
    <w:rsid w:val="005F267C"/>
    <w:rsid w:val="005F4E0D"/>
    <w:rsid w:val="005F70FA"/>
    <w:rsid w:val="00600630"/>
    <w:rsid w:val="00600DFC"/>
    <w:rsid w:val="00602595"/>
    <w:rsid w:val="00602C19"/>
    <w:rsid w:val="006034D0"/>
    <w:rsid w:val="00604F21"/>
    <w:rsid w:val="006058E1"/>
    <w:rsid w:val="00606262"/>
    <w:rsid w:val="006071A2"/>
    <w:rsid w:val="00607389"/>
    <w:rsid w:val="0061131A"/>
    <w:rsid w:val="0061289F"/>
    <w:rsid w:val="00615DF9"/>
    <w:rsid w:val="00616EC9"/>
    <w:rsid w:val="006204F2"/>
    <w:rsid w:val="00620840"/>
    <w:rsid w:val="006208BC"/>
    <w:rsid w:val="00620E6F"/>
    <w:rsid w:val="00622098"/>
    <w:rsid w:val="0062259E"/>
    <w:rsid w:val="006236DF"/>
    <w:rsid w:val="00623F90"/>
    <w:rsid w:val="00624EC0"/>
    <w:rsid w:val="00625240"/>
    <w:rsid w:val="00625FA8"/>
    <w:rsid w:val="00630042"/>
    <w:rsid w:val="00631A9C"/>
    <w:rsid w:val="00631AC5"/>
    <w:rsid w:val="006320C4"/>
    <w:rsid w:val="006328E3"/>
    <w:rsid w:val="00634253"/>
    <w:rsid w:val="0063483F"/>
    <w:rsid w:val="006349CA"/>
    <w:rsid w:val="00635550"/>
    <w:rsid w:val="006355FD"/>
    <w:rsid w:val="00644894"/>
    <w:rsid w:val="00645C00"/>
    <w:rsid w:val="00646E81"/>
    <w:rsid w:val="00647D3F"/>
    <w:rsid w:val="00647FD0"/>
    <w:rsid w:val="00653219"/>
    <w:rsid w:val="00654523"/>
    <w:rsid w:val="0065602A"/>
    <w:rsid w:val="00660BC8"/>
    <w:rsid w:val="006610C8"/>
    <w:rsid w:val="00661D9B"/>
    <w:rsid w:val="0066210C"/>
    <w:rsid w:val="006651DA"/>
    <w:rsid w:val="00670AC7"/>
    <w:rsid w:val="00670F44"/>
    <w:rsid w:val="00673771"/>
    <w:rsid w:val="00674009"/>
    <w:rsid w:val="00676101"/>
    <w:rsid w:val="00676271"/>
    <w:rsid w:val="006772BB"/>
    <w:rsid w:val="00677DB5"/>
    <w:rsid w:val="006800D6"/>
    <w:rsid w:val="00682055"/>
    <w:rsid w:val="0068317B"/>
    <w:rsid w:val="006863F1"/>
    <w:rsid w:val="00686BB6"/>
    <w:rsid w:val="00687C1B"/>
    <w:rsid w:val="00687F82"/>
    <w:rsid w:val="006912AC"/>
    <w:rsid w:val="006928D9"/>
    <w:rsid w:val="00693EEF"/>
    <w:rsid w:val="00694604"/>
    <w:rsid w:val="0069562A"/>
    <w:rsid w:val="00696698"/>
    <w:rsid w:val="00696CBC"/>
    <w:rsid w:val="0069744C"/>
    <w:rsid w:val="006A15DD"/>
    <w:rsid w:val="006A3160"/>
    <w:rsid w:val="006A35A7"/>
    <w:rsid w:val="006A6B9B"/>
    <w:rsid w:val="006B10EE"/>
    <w:rsid w:val="006B22B9"/>
    <w:rsid w:val="006B38E0"/>
    <w:rsid w:val="006B49D7"/>
    <w:rsid w:val="006B550B"/>
    <w:rsid w:val="006B6859"/>
    <w:rsid w:val="006C1DEE"/>
    <w:rsid w:val="006C35D1"/>
    <w:rsid w:val="006C3C92"/>
    <w:rsid w:val="006C4B16"/>
    <w:rsid w:val="006C5753"/>
    <w:rsid w:val="006C776E"/>
    <w:rsid w:val="006C78E0"/>
    <w:rsid w:val="006D0CE9"/>
    <w:rsid w:val="006D11A0"/>
    <w:rsid w:val="006D3547"/>
    <w:rsid w:val="006D5A3B"/>
    <w:rsid w:val="006D6007"/>
    <w:rsid w:val="006D60B0"/>
    <w:rsid w:val="006D65D0"/>
    <w:rsid w:val="006D703D"/>
    <w:rsid w:val="006D7267"/>
    <w:rsid w:val="006D7846"/>
    <w:rsid w:val="006D7E17"/>
    <w:rsid w:val="006E0D7F"/>
    <w:rsid w:val="006E2155"/>
    <w:rsid w:val="006E5153"/>
    <w:rsid w:val="006F2151"/>
    <w:rsid w:val="006F28EA"/>
    <w:rsid w:val="006F3FD3"/>
    <w:rsid w:val="006F4368"/>
    <w:rsid w:val="006F51B8"/>
    <w:rsid w:val="006F7452"/>
    <w:rsid w:val="007027FC"/>
    <w:rsid w:val="007032C9"/>
    <w:rsid w:val="00703FF0"/>
    <w:rsid w:val="0070488C"/>
    <w:rsid w:val="00704A62"/>
    <w:rsid w:val="00705599"/>
    <w:rsid w:val="00707BFC"/>
    <w:rsid w:val="0071134D"/>
    <w:rsid w:val="007113CD"/>
    <w:rsid w:val="00711B4E"/>
    <w:rsid w:val="00712C84"/>
    <w:rsid w:val="007133C2"/>
    <w:rsid w:val="00714295"/>
    <w:rsid w:val="007147B2"/>
    <w:rsid w:val="007153A5"/>
    <w:rsid w:val="00715C78"/>
    <w:rsid w:val="00722DA9"/>
    <w:rsid w:val="0072429E"/>
    <w:rsid w:val="007247B5"/>
    <w:rsid w:val="00725B20"/>
    <w:rsid w:val="00726703"/>
    <w:rsid w:val="00726B26"/>
    <w:rsid w:val="00726B3C"/>
    <w:rsid w:val="00727A99"/>
    <w:rsid w:val="007342D7"/>
    <w:rsid w:val="007348B0"/>
    <w:rsid w:val="00735070"/>
    <w:rsid w:val="0073543F"/>
    <w:rsid w:val="00735BE1"/>
    <w:rsid w:val="007363E9"/>
    <w:rsid w:val="007367FD"/>
    <w:rsid w:val="00736B9B"/>
    <w:rsid w:val="00736D48"/>
    <w:rsid w:val="00741FA6"/>
    <w:rsid w:val="00743BFF"/>
    <w:rsid w:val="00745632"/>
    <w:rsid w:val="00745A39"/>
    <w:rsid w:val="0074669B"/>
    <w:rsid w:val="00747393"/>
    <w:rsid w:val="007476F6"/>
    <w:rsid w:val="00747918"/>
    <w:rsid w:val="00747F01"/>
    <w:rsid w:val="00751922"/>
    <w:rsid w:val="00752FA7"/>
    <w:rsid w:val="007551CD"/>
    <w:rsid w:val="007570B8"/>
    <w:rsid w:val="00757121"/>
    <w:rsid w:val="00762596"/>
    <w:rsid w:val="00762CAD"/>
    <w:rsid w:val="00762ED0"/>
    <w:rsid w:val="00763112"/>
    <w:rsid w:val="007644BA"/>
    <w:rsid w:val="00766648"/>
    <w:rsid w:val="00771BDB"/>
    <w:rsid w:val="00771CAA"/>
    <w:rsid w:val="00771E9B"/>
    <w:rsid w:val="007729DE"/>
    <w:rsid w:val="0077401A"/>
    <w:rsid w:val="007764D4"/>
    <w:rsid w:val="00776984"/>
    <w:rsid w:val="00781631"/>
    <w:rsid w:val="00781DBB"/>
    <w:rsid w:val="00782405"/>
    <w:rsid w:val="00783759"/>
    <w:rsid w:val="0078413A"/>
    <w:rsid w:val="0078548E"/>
    <w:rsid w:val="00786C68"/>
    <w:rsid w:val="00791FFA"/>
    <w:rsid w:val="00795DA6"/>
    <w:rsid w:val="00797045"/>
    <w:rsid w:val="00797D42"/>
    <w:rsid w:val="007A1D20"/>
    <w:rsid w:val="007A2381"/>
    <w:rsid w:val="007A260B"/>
    <w:rsid w:val="007A5653"/>
    <w:rsid w:val="007A6D4B"/>
    <w:rsid w:val="007B061E"/>
    <w:rsid w:val="007B0FA0"/>
    <w:rsid w:val="007B1AD1"/>
    <w:rsid w:val="007B54A2"/>
    <w:rsid w:val="007C0F27"/>
    <w:rsid w:val="007C237B"/>
    <w:rsid w:val="007C2D55"/>
    <w:rsid w:val="007C4508"/>
    <w:rsid w:val="007C4847"/>
    <w:rsid w:val="007C4FEB"/>
    <w:rsid w:val="007C4FFF"/>
    <w:rsid w:val="007C510E"/>
    <w:rsid w:val="007C6010"/>
    <w:rsid w:val="007C794E"/>
    <w:rsid w:val="007D0BBC"/>
    <w:rsid w:val="007D389A"/>
    <w:rsid w:val="007D4186"/>
    <w:rsid w:val="007D5E59"/>
    <w:rsid w:val="007D7263"/>
    <w:rsid w:val="007E08A0"/>
    <w:rsid w:val="007E0FEF"/>
    <w:rsid w:val="007E2956"/>
    <w:rsid w:val="007E478C"/>
    <w:rsid w:val="007E5C2C"/>
    <w:rsid w:val="007E7EA0"/>
    <w:rsid w:val="007F09A5"/>
    <w:rsid w:val="007F3679"/>
    <w:rsid w:val="007F4396"/>
    <w:rsid w:val="007F46EB"/>
    <w:rsid w:val="007F528A"/>
    <w:rsid w:val="007F5F56"/>
    <w:rsid w:val="007F742A"/>
    <w:rsid w:val="00801021"/>
    <w:rsid w:val="008017B6"/>
    <w:rsid w:val="00802F61"/>
    <w:rsid w:val="00803307"/>
    <w:rsid w:val="00804119"/>
    <w:rsid w:val="008043E6"/>
    <w:rsid w:val="00805C90"/>
    <w:rsid w:val="00805E29"/>
    <w:rsid w:val="00806D20"/>
    <w:rsid w:val="00807826"/>
    <w:rsid w:val="00812142"/>
    <w:rsid w:val="00812502"/>
    <w:rsid w:val="008143C7"/>
    <w:rsid w:val="00816BFD"/>
    <w:rsid w:val="00816F33"/>
    <w:rsid w:val="00817CE4"/>
    <w:rsid w:val="00820DBB"/>
    <w:rsid w:val="00820EE3"/>
    <w:rsid w:val="00823251"/>
    <w:rsid w:val="00824863"/>
    <w:rsid w:val="00826FD6"/>
    <w:rsid w:val="0083121D"/>
    <w:rsid w:val="00831911"/>
    <w:rsid w:val="00831CEF"/>
    <w:rsid w:val="0083459C"/>
    <w:rsid w:val="008348E6"/>
    <w:rsid w:val="0084090B"/>
    <w:rsid w:val="0084182A"/>
    <w:rsid w:val="00841F66"/>
    <w:rsid w:val="008528B9"/>
    <w:rsid w:val="00854539"/>
    <w:rsid w:val="00855A20"/>
    <w:rsid w:val="00855F65"/>
    <w:rsid w:val="00857AA7"/>
    <w:rsid w:val="00860FA1"/>
    <w:rsid w:val="0086176F"/>
    <w:rsid w:val="00861BAC"/>
    <w:rsid w:val="0086362C"/>
    <w:rsid w:val="00864610"/>
    <w:rsid w:val="008649A0"/>
    <w:rsid w:val="008652C8"/>
    <w:rsid w:val="0086757D"/>
    <w:rsid w:val="00870315"/>
    <w:rsid w:val="00870713"/>
    <w:rsid w:val="00872EBD"/>
    <w:rsid w:val="00874686"/>
    <w:rsid w:val="0088150D"/>
    <w:rsid w:val="00881C56"/>
    <w:rsid w:val="00882289"/>
    <w:rsid w:val="00883FBF"/>
    <w:rsid w:val="00886071"/>
    <w:rsid w:val="00886D5A"/>
    <w:rsid w:val="00887044"/>
    <w:rsid w:val="008876B1"/>
    <w:rsid w:val="00894D27"/>
    <w:rsid w:val="008955C2"/>
    <w:rsid w:val="00895B79"/>
    <w:rsid w:val="008A0E39"/>
    <w:rsid w:val="008A2100"/>
    <w:rsid w:val="008A2FC0"/>
    <w:rsid w:val="008A4E68"/>
    <w:rsid w:val="008A5ECF"/>
    <w:rsid w:val="008A6D4C"/>
    <w:rsid w:val="008A706C"/>
    <w:rsid w:val="008A7651"/>
    <w:rsid w:val="008B04FE"/>
    <w:rsid w:val="008B0EB1"/>
    <w:rsid w:val="008B11D6"/>
    <w:rsid w:val="008B3DA0"/>
    <w:rsid w:val="008B4481"/>
    <w:rsid w:val="008B538D"/>
    <w:rsid w:val="008B6812"/>
    <w:rsid w:val="008B6AF3"/>
    <w:rsid w:val="008B7134"/>
    <w:rsid w:val="008B7176"/>
    <w:rsid w:val="008C1918"/>
    <w:rsid w:val="008C31F9"/>
    <w:rsid w:val="008C3CD3"/>
    <w:rsid w:val="008C408E"/>
    <w:rsid w:val="008C61A7"/>
    <w:rsid w:val="008C78C0"/>
    <w:rsid w:val="008D27ED"/>
    <w:rsid w:val="008D50EA"/>
    <w:rsid w:val="008D5729"/>
    <w:rsid w:val="008D573F"/>
    <w:rsid w:val="008E0FDE"/>
    <w:rsid w:val="008E28D6"/>
    <w:rsid w:val="008E3685"/>
    <w:rsid w:val="008E40F9"/>
    <w:rsid w:val="008E567E"/>
    <w:rsid w:val="008E5817"/>
    <w:rsid w:val="008E5F50"/>
    <w:rsid w:val="008E6712"/>
    <w:rsid w:val="008E6E3E"/>
    <w:rsid w:val="008F004A"/>
    <w:rsid w:val="008F111C"/>
    <w:rsid w:val="008F18BC"/>
    <w:rsid w:val="008F1E1B"/>
    <w:rsid w:val="008F22B6"/>
    <w:rsid w:val="008F6AC3"/>
    <w:rsid w:val="008F7344"/>
    <w:rsid w:val="00902966"/>
    <w:rsid w:val="00903357"/>
    <w:rsid w:val="00903F29"/>
    <w:rsid w:val="0090697B"/>
    <w:rsid w:val="00906BC4"/>
    <w:rsid w:val="009075FA"/>
    <w:rsid w:val="0090788B"/>
    <w:rsid w:val="009118B0"/>
    <w:rsid w:val="00913E62"/>
    <w:rsid w:val="0091526A"/>
    <w:rsid w:val="0091760B"/>
    <w:rsid w:val="00920B45"/>
    <w:rsid w:val="00921AB0"/>
    <w:rsid w:val="00922851"/>
    <w:rsid w:val="009329D1"/>
    <w:rsid w:val="009339B3"/>
    <w:rsid w:val="009341AB"/>
    <w:rsid w:val="0093444D"/>
    <w:rsid w:val="00940ED9"/>
    <w:rsid w:val="00941953"/>
    <w:rsid w:val="00942F68"/>
    <w:rsid w:val="00943A0F"/>
    <w:rsid w:val="00944B74"/>
    <w:rsid w:val="00945A01"/>
    <w:rsid w:val="00947EB6"/>
    <w:rsid w:val="00950637"/>
    <w:rsid w:val="00950933"/>
    <w:rsid w:val="009542BF"/>
    <w:rsid w:val="009542C4"/>
    <w:rsid w:val="0095538A"/>
    <w:rsid w:val="00955C75"/>
    <w:rsid w:val="00956CE3"/>
    <w:rsid w:val="009578C0"/>
    <w:rsid w:val="00960AAD"/>
    <w:rsid w:val="00961536"/>
    <w:rsid w:val="00962D0A"/>
    <w:rsid w:val="009634D2"/>
    <w:rsid w:val="0096579D"/>
    <w:rsid w:val="00971258"/>
    <w:rsid w:val="00973DAB"/>
    <w:rsid w:val="0097719F"/>
    <w:rsid w:val="00982F00"/>
    <w:rsid w:val="00985322"/>
    <w:rsid w:val="00985F6E"/>
    <w:rsid w:val="009868E2"/>
    <w:rsid w:val="00987C51"/>
    <w:rsid w:val="00990D80"/>
    <w:rsid w:val="009919B1"/>
    <w:rsid w:val="00991C46"/>
    <w:rsid w:val="00993B76"/>
    <w:rsid w:val="00993BAE"/>
    <w:rsid w:val="0099441F"/>
    <w:rsid w:val="0099465F"/>
    <w:rsid w:val="00995745"/>
    <w:rsid w:val="0099711A"/>
    <w:rsid w:val="0099739F"/>
    <w:rsid w:val="009A02E8"/>
    <w:rsid w:val="009A4F00"/>
    <w:rsid w:val="009A530A"/>
    <w:rsid w:val="009A585E"/>
    <w:rsid w:val="009B10DF"/>
    <w:rsid w:val="009B2146"/>
    <w:rsid w:val="009B22DE"/>
    <w:rsid w:val="009B3AFF"/>
    <w:rsid w:val="009B4513"/>
    <w:rsid w:val="009B5C15"/>
    <w:rsid w:val="009C2538"/>
    <w:rsid w:val="009C25FA"/>
    <w:rsid w:val="009C294C"/>
    <w:rsid w:val="009D1DC9"/>
    <w:rsid w:val="009D1EA5"/>
    <w:rsid w:val="009D2F03"/>
    <w:rsid w:val="009D4EBA"/>
    <w:rsid w:val="009D4F97"/>
    <w:rsid w:val="009D5260"/>
    <w:rsid w:val="009D5B51"/>
    <w:rsid w:val="009E0E05"/>
    <w:rsid w:val="009E31CD"/>
    <w:rsid w:val="009E6017"/>
    <w:rsid w:val="009F2302"/>
    <w:rsid w:val="009F4D5C"/>
    <w:rsid w:val="009F7715"/>
    <w:rsid w:val="009F7ECA"/>
    <w:rsid w:val="00A0070D"/>
    <w:rsid w:val="00A00D08"/>
    <w:rsid w:val="00A01B19"/>
    <w:rsid w:val="00A051C4"/>
    <w:rsid w:val="00A078FB"/>
    <w:rsid w:val="00A13B1B"/>
    <w:rsid w:val="00A14200"/>
    <w:rsid w:val="00A23349"/>
    <w:rsid w:val="00A25306"/>
    <w:rsid w:val="00A26219"/>
    <w:rsid w:val="00A27133"/>
    <w:rsid w:val="00A277C6"/>
    <w:rsid w:val="00A34D69"/>
    <w:rsid w:val="00A41F0F"/>
    <w:rsid w:val="00A4235B"/>
    <w:rsid w:val="00A45314"/>
    <w:rsid w:val="00A4697E"/>
    <w:rsid w:val="00A46996"/>
    <w:rsid w:val="00A46CED"/>
    <w:rsid w:val="00A505F8"/>
    <w:rsid w:val="00A52B02"/>
    <w:rsid w:val="00A532B7"/>
    <w:rsid w:val="00A541B8"/>
    <w:rsid w:val="00A54200"/>
    <w:rsid w:val="00A613B0"/>
    <w:rsid w:val="00A6153F"/>
    <w:rsid w:val="00A64821"/>
    <w:rsid w:val="00A64C0E"/>
    <w:rsid w:val="00A65C5A"/>
    <w:rsid w:val="00A7060B"/>
    <w:rsid w:val="00A716DB"/>
    <w:rsid w:val="00A739D0"/>
    <w:rsid w:val="00A74FAF"/>
    <w:rsid w:val="00A7527E"/>
    <w:rsid w:val="00A75B37"/>
    <w:rsid w:val="00A7685A"/>
    <w:rsid w:val="00A77D98"/>
    <w:rsid w:val="00A77DB7"/>
    <w:rsid w:val="00A801B5"/>
    <w:rsid w:val="00A828F2"/>
    <w:rsid w:val="00A830CD"/>
    <w:rsid w:val="00A85514"/>
    <w:rsid w:val="00A85D49"/>
    <w:rsid w:val="00A87757"/>
    <w:rsid w:val="00A91409"/>
    <w:rsid w:val="00A945F2"/>
    <w:rsid w:val="00A9620E"/>
    <w:rsid w:val="00A96CE8"/>
    <w:rsid w:val="00A972F0"/>
    <w:rsid w:val="00AA053C"/>
    <w:rsid w:val="00AA20C8"/>
    <w:rsid w:val="00AA3762"/>
    <w:rsid w:val="00AA40CA"/>
    <w:rsid w:val="00AA45F7"/>
    <w:rsid w:val="00AA4660"/>
    <w:rsid w:val="00AA7303"/>
    <w:rsid w:val="00AA7CB8"/>
    <w:rsid w:val="00AB0374"/>
    <w:rsid w:val="00AB218A"/>
    <w:rsid w:val="00AB2357"/>
    <w:rsid w:val="00AB2500"/>
    <w:rsid w:val="00AB65E8"/>
    <w:rsid w:val="00AC1152"/>
    <w:rsid w:val="00AC3C5A"/>
    <w:rsid w:val="00AC5E50"/>
    <w:rsid w:val="00AC68B5"/>
    <w:rsid w:val="00AC75C6"/>
    <w:rsid w:val="00AC7CCA"/>
    <w:rsid w:val="00AD2B0A"/>
    <w:rsid w:val="00AD2D45"/>
    <w:rsid w:val="00AD2F64"/>
    <w:rsid w:val="00AD2FA4"/>
    <w:rsid w:val="00AD317C"/>
    <w:rsid w:val="00AD4427"/>
    <w:rsid w:val="00AD4F70"/>
    <w:rsid w:val="00AD54D5"/>
    <w:rsid w:val="00AD5B85"/>
    <w:rsid w:val="00AD6610"/>
    <w:rsid w:val="00AD674D"/>
    <w:rsid w:val="00AE02CA"/>
    <w:rsid w:val="00AE1C36"/>
    <w:rsid w:val="00AE6419"/>
    <w:rsid w:val="00AF3F22"/>
    <w:rsid w:val="00AF5A2F"/>
    <w:rsid w:val="00AF7C1C"/>
    <w:rsid w:val="00AF7CC0"/>
    <w:rsid w:val="00B00BFC"/>
    <w:rsid w:val="00B0608D"/>
    <w:rsid w:val="00B10877"/>
    <w:rsid w:val="00B1506B"/>
    <w:rsid w:val="00B2291E"/>
    <w:rsid w:val="00B24344"/>
    <w:rsid w:val="00B254E6"/>
    <w:rsid w:val="00B25BCB"/>
    <w:rsid w:val="00B2767B"/>
    <w:rsid w:val="00B332F1"/>
    <w:rsid w:val="00B347B7"/>
    <w:rsid w:val="00B375D3"/>
    <w:rsid w:val="00B425E7"/>
    <w:rsid w:val="00B42620"/>
    <w:rsid w:val="00B42923"/>
    <w:rsid w:val="00B43561"/>
    <w:rsid w:val="00B44505"/>
    <w:rsid w:val="00B44D3F"/>
    <w:rsid w:val="00B47CB1"/>
    <w:rsid w:val="00B511BC"/>
    <w:rsid w:val="00B519FD"/>
    <w:rsid w:val="00B54186"/>
    <w:rsid w:val="00B56B2F"/>
    <w:rsid w:val="00B56BA8"/>
    <w:rsid w:val="00B5728B"/>
    <w:rsid w:val="00B5733C"/>
    <w:rsid w:val="00B57689"/>
    <w:rsid w:val="00B61E32"/>
    <w:rsid w:val="00B6345A"/>
    <w:rsid w:val="00B63540"/>
    <w:rsid w:val="00B6366F"/>
    <w:rsid w:val="00B63F37"/>
    <w:rsid w:val="00B65141"/>
    <w:rsid w:val="00B65EA0"/>
    <w:rsid w:val="00B67AE1"/>
    <w:rsid w:val="00B7005D"/>
    <w:rsid w:val="00B71158"/>
    <w:rsid w:val="00B716F4"/>
    <w:rsid w:val="00B7221E"/>
    <w:rsid w:val="00B72373"/>
    <w:rsid w:val="00B734F0"/>
    <w:rsid w:val="00B73764"/>
    <w:rsid w:val="00B74C1A"/>
    <w:rsid w:val="00B772F3"/>
    <w:rsid w:val="00B80418"/>
    <w:rsid w:val="00B83FC4"/>
    <w:rsid w:val="00B873A8"/>
    <w:rsid w:val="00B9019B"/>
    <w:rsid w:val="00B926A6"/>
    <w:rsid w:val="00B93909"/>
    <w:rsid w:val="00B96B9B"/>
    <w:rsid w:val="00B97792"/>
    <w:rsid w:val="00B97FAD"/>
    <w:rsid w:val="00BA014A"/>
    <w:rsid w:val="00BA19B9"/>
    <w:rsid w:val="00BA19F0"/>
    <w:rsid w:val="00BA1AC5"/>
    <w:rsid w:val="00BA25FA"/>
    <w:rsid w:val="00BA42D9"/>
    <w:rsid w:val="00BA5A91"/>
    <w:rsid w:val="00BA6474"/>
    <w:rsid w:val="00BA6B2E"/>
    <w:rsid w:val="00BB0D3B"/>
    <w:rsid w:val="00BB3E6E"/>
    <w:rsid w:val="00BB427A"/>
    <w:rsid w:val="00BB4C1A"/>
    <w:rsid w:val="00BC3596"/>
    <w:rsid w:val="00BC690C"/>
    <w:rsid w:val="00BC76DB"/>
    <w:rsid w:val="00BD0874"/>
    <w:rsid w:val="00BD109A"/>
    <w:rsid w:val="00BD1F75"/>
    <w:rsid w:val="00BD21AB"/>
    <w:rsid w:val="00BD297A"/>
    <w:rsid w:val="00BD2DE6"/>
    <w:rsid w:val="00BD3F86"/>
    <w:rsid w:val="00BD3FA9"/>
    <w:rsid w:val="00BD5C63"/>
    <w:rsid w:val="00BE1E70"/>
    <w:rsid w:val="00BE1FA6"/>
    <w:rsid w:val="00BE265A"/>
    <w:rsid w:val="00BE27B7"/>
    <w:rsid w:val="00BE284F"/>
    <w:rsid w:val="00BE3041"/>
    <w:rsid w:val="00BE46EC"/>
    <w:rsid w:val="00BE563A"/>
    <w:rsid w:val="00BF1F42"/>
    <w:rsid w:val="00BF6DEA"/>
    <w:rsid w:val="00BF70E6"/>
    <w:rsid w:val="00BF778C"/>
    <w:rsid w:val="00BF7DC0"/>
    <w:rsid w:val="00C001E9"/>
    <w:rsid w:val="00C01F3A"/>
    <w:rsid w:val="00C02793"/>
    <w:rsid w:val="00C02C41"/>
    <w:rsid w:val="00C0309D"/>
    <w:rsid w:val="00C03158"/>
    <w:rsid w:val="00C039F3"/>
    <w:rsid w:val="00C03D1D"/>
    <w:rsid w:val="00C04815"/>
    <w:rsid w:val="00C10BC6"/>
    <w:rsid w:val="00C11AA9"/>
    <w:rsid w:val="00C12120"/>
    <w:rsid w:val="00C144ED"/>
    <w:rsid w:val="00C17D60"/>
    <w:rsid w:val="00C204D3"/>
    <w:rsid w:val="00C267CC"/>
    <w:rsid w:val="00C26C77"/>
    <w:rsid w:val="00C26D1C"/>
    <w:rsid w:val="00C27575"/>
    <w:rsid w:val="00C309AE"/>
    <w:rsid w:val="00C317A8"/>
    <w:rsid w:val="00C338A4"/>
    <w:rsid w:val="00C3506C"/>
    <w:rsid w:val="00C36B74"/>
    <w:rsid w:val="00C36D12"/>
    <w:rsid w:val="00C42028"/>
    <w:rsid w:val="00C447ED"/>
    <w:rsid w:val="00C51602"/>
    <w:rsid w:val="00C522C8"/>
    <w:rsid w:val="00C52380"/>
    <w:rsid w:val="00C5271A"/>
    <w:rsid w:val="00C56B11"/>
    <w:rsid w:val="00C578C9"/>
    <w:rsid w:val="00C61567"/>
    <w:rsid w:val="00C66014"/>
    <w:rsid w:val="00C6632B"/>
    <w:rsid w:val="00C67A94"/>
    <w:rsid w:val="00C8064F"/>
    <w:rsid w:val="00C81665"/>
    <w:rsid w:val="00C81983"/>
    <w:rsid w:val="00C82117"/>
    <w:rsid w:val="00C82388"/>
    <w:rsid w:val="00C8255B"/>
    <w:rsid w:val="00C82E8F"/>
    <w:rsid w:val="00C83584"/>
    <w:rsid w:val="00C8426C"/>
    <w:rsid w:val="00C84F47"/>
    <w:rsid w:val="00C86328"/>
    <w:rsid w:val="00C866BB"/>
    <w:rsid w:val="00C86CCD"/>
    <w:rsid w:val="00C908F9"/>
    <w:rsid w:val="00C90BDA"/>
    <w:rsid w:val="00C94693"/>
    <w:rsid w:val="00C95EA0"/>
    <w:rsid w:val="00C96502"/>
    <w:rsid w:val="00C97B3F"/>
    <w:rsid w:val="00CA01F0"/>
    <w:rsid w:val="00CA148A"/>
    <w:rsid w:val="00CA17A2"/>
    <w:rsid w:val="00CA3354"/>
    <w:rsid w:val="00CA3985"/>
    <w:rsid w:val="00CA405C"/>
    <w:rsid w:val="00CA4E73"/>
    <w:rsid w:val="00CA5DC7"/>
    <w:rsid w:val="00CA6320"/>
    <w:rsid w:val="00CA695F"/>
    <w:rsid w:val="00CA6B7A"/>
    <w:rsid w:val="00CB0A78"/>
    <w:rsid w:val="00CB1084"/>
    <w:rsid w:val="00CB15F3"/>
    <w:rsid w:val="00CB21AF"/>
    <w:rsid w:val="00CB2A10"/>
    <w:rsid w:val="00CB2FBA"/>
    <w:rsid w:val="00CB4170"/>
    <w:rsid w:val="00CB4643"/>
    <w:rsid w:val="00CB4D3F"/>
    <w:rsid w:val="00CB5849"/>
    <w:rsid w:val="00CB7C3F"/>
    <w:rsid w:val="00CB7D2A"/>
    <w:rsid w:val="00CC137B"/>
    <w:rsid w:val="00CC14B9"/>
    <w:rsid w:val="00CC1C36"/>
    <w:rsid w:val="00CC2251"/>
    <w:rsid w:val="00CC3238"/>
    <w:rsid w:val="00CC32AB"/>
    <w:rsid w:val="00CC33D4"/>
    <w:rsid w:val="00CC54EC"/>
    <w:rsid w:val="00CC7C57"/>
    <w:rsid w:val="00CC7DAB"/>
    <w:rsid w:val="00CD132C"/>
    <w:rsid w:val="00CD1CAB"/>
    <w:rsid w:val="00CD22DC"/>
    <w:rsid w:val="00CD240A"/>
    <w:rsid w:val="00CD573B"/>
    <w:rsid w:val="00CD6404"/>
    <w:rsid w:val="00CD6863"/>
    <w:rsid w:val="00CD6BEF"/>
    <w:rsid w:val="00CE0E9E"/>
    <w:rsid w:val="00CE0F82"/>
    <w:rsid w:val="00CE2138"/>
    <w:rsid w:val="00CE3CAA"/>
    <w:rsid w:val="00CE3D15"/>
    <w:rsid w:val="00CE5148"/>
    <w:rsid w:val="00CE550F"/>
    <w:rsid w:val="00CE691B"/>
    <w:rsid w:val="00CE7752"/>
    <w:rsid w:val="00CF04E6"/>
    <w:rsid w:val="00CF0ACC"/>
    <w:rsid w:val="00CF1F6A"/>
    <w:rsid w:val="00CF3743"/>
    <w:rsid w:val="00CF3FBF"/>
    <w:rsid w:val="00CF6D55"/>
    <w:rsid w:val="00CF7344"/>
    <w:rsid w:val="00D0082D"/>
    <w:rsid w:val="00D024FF"/>
    <w:rsid w:val="00D02E55"/>
    <w:rsid w:val="00D03656"/>
    <w:rsid w:val="00D03F76"/>
    <w:rsid w:val="00D03F8B"/>
    <w:rsid w:val="00D050D5"/>
    <w:rsid w:val="00D05F13"/>
    <w:rsid w:val="00D10926"/>
    <w:rsid w:val="00D1118F"/>
    <w:rsid w:val="00D12B24"/>
    <w:rsid w:val="00D15DEC"/>
    <w:rsid w:val="00D15E7B"/>
    <w:rsid w:val="00D207D7"/>
    <w:rsid w:val="00D20DDF"/>
    <w:rsid w:val="00D2119C"/>
    <w:rsid w:val="00D22388"/>
    <w:rsid w:val="00D2664B"/>
    <w:rsid w:val="00D27063"/>
    <w:rsid w:val="00D30D6B"/>
    <w:rsid w:val="00D3124D"/>
    <w:rsid w:val="00D33B68"/>
    <w:rsid w:val="00D3546F"/>
    <w:rsid w:val="00D35B4D"/>
    <w:rsid w:val="00D377F3"/>
    <w:rsid w:val="00D37AD2"/>
    <w:rsid w:val="00D42B52"/>
    <w:rsid w:val="00D440A6"/>
    <w:rsid w:val="00D451DA"/>
    <w:rsid w:val="00D478D6"/>
    <w:rsid w:val="00D51ED4"/>
    <w:rsid w:val="00D52C3A"/>
    <w:rsid w:val="00D54885"/>
    <w:rsid w:val="00D54B3C"/>
    <w:rsid w:val="00D56985"/>
    <w:rsid w:val="00D56D4C"/>
    <w:rsid w:val="00D63D91"/>
    <w:rsid w:val="00D6456D"/>
    <w:rsid w:val="00D65EBE"/>
    <w:rsid w:val="00D6747A"/>
    <w:rsid w:val="00D67496"/>
    <w:rsid w:val="00D7092B"/>
    <w:rsid w:val="00D70B82"/>
    <w:rsid w:val="00D70F6A"/>
    <w:rsid w:val="00D71A37"/>
    <w:rsid w:val="00D71C38"/>
    <w:rsid w:val="00D753AA"/>
    <w:rsid w:val="00D75CFC"/>
    <w:rsid w:val="00D81B66"/>
    <w:rsid w:val="00D822EA"/>
    <w:rsid w:val="00D8443A"/>
    <w:rsid w:val="00D87BE6"/>
    <w:rsid w:val="00D902AA"/>
    <w:rsid w:val="00D90558"/>
    <w:rsid w:val="00D92169"/>
    <w:rsid w:val="00D93F08"/>
    <w:rsid w:val="00D944D1"/>
    <w:rsid w:val="00D971ED"/>
    <w:rsid w:val="00D978B1"/>
    <w:rsid w:val="00DA42EB"/>
    <w:rsid w:val="00DA4793"/>
    <w:rsid w:val="00DB4B92"/>
    <w:rsid w:val="00DB55F3"/>
    <w:rsid w:val="00DC005C"/>
    <w:rsid w:val="00DC147F"/>
    <w:rsid w:val="00DC291C"/>
    <w:rsid w:val="00DC31FA"/>
    <w:rsid w:val="00DC49CB"/>
    <w:rsid w:val="00DC53FC"/>
    <w:rsid w:val="00DC5DD3"/>
    <w:rsid w:val="00DC6460"/>
    <w:rsid w:val="00DC7C57"/>
    <w:rsid w:val="00DD0C2F"/>
    <w:rsid w:val="00DD1315"/>
    <w:rsid w:val="00DD1F0B"/>
    <w:rsid w:val="00DD276F"/>
    <w:rsid w:val="00DD2B9F"/>
    <w:rsid w:val="00DD3D2A"/>
    <w:rsid w:val="00DD4ADF"/>
    <w:rsid w:val="00DD5246"/>
    <w:rsid w:val="00DE03A2"/>
    <w:rsid w:val="00DE0873"/>
    <w:rsid w:val="00DE0D78"/>
    <w:rsid w:val="00DE1589"/>
    <w:rsid w:val="00DE4326"/>
    <w:rsid w:val="00DE457E"/>
    <w:rsid w:val="00DE549F"/>
    <w:rsid w:val="00DE5892"/>
    <w:rsid w:val="00DE5CFD"/>
    <w:rsid w:val="00DE5DE1"/>
    <w:rsid w:val="00DF58DB"/>
    <w:rsid w:val="00DF65F1"/>
    <w:rsid w:val="00E004FE"/>
    <w:rsid w:val="00E00B24"/>
    <w:rsid w:val="00E03EB0"/>
    <w:rsid w:val="00E05164"/>
    <w:rsid w:val="00E064B4"/>
    <w:rsid w:val="00E066E1"/>
    <w:rsid w:val="00E06DF2"/>
    <w:rsid w:val="00E102FA"/>
    <w:rsid w:val="00E106A6"/>
    <w:rsid w:val="00E12D17"/>
    <w:rsid w:val="00E131DF"/>
    <w:rsid w:val="00E17BAA"/>
    <w:rsid w:val="00E2008D"/>
    <w:rsid w:val="00E20938"/>
    <w:rsid w:val="00E20FC2"/>
    <w:rsid w:val="00E2200F"/>
    <w:rsid w:val="00E220F0"/>
    <w:rsid w:val="00E22FA6"/>
    <w:rsid w:val="00E24AC8"/>
    <w:rsid w:val="00E255A2"/>
    <w:rsid w:val="00E33FD4"/>
    <w:rsid w:val="00E355BE"/>
    <w:rsid w:val="00E377F7"/>
    <w:rsid w:val="00E43537"/>
    <w:rsid w:val="00E443D3"/>
    <w:rsid w:val="00E465BA"/>
    <w:rsid w:val="00E47A19"/>
    <w:rsid w:val="00E51975"/>
    <w:rsid w:val="00E52220"/>
    <w:rsid w:val="00E524B2"/>
    <w:rsid w:val="00E539BA"/>
    <w:rsid w:val="00E60882"/>
    <w:rsid w:val="00E64DE3"/>
    <w:rsid w:val="00E6667B"/>
    <w:rsid w:val="00E74C90"/>
    <w:rsid w:val="00E754A4"/>
    <w:rsid w:val="00E75F7D"/>
    <w:rsid w:val="00E81BCA"/>
    <w:rsid w:val="00E81DF1"/>
    <w:rsid w:val="00E82BC2"/>
    <w:rsid w:val="00E83488"/>
    <w:rsid w:val="00E83787"/>
    <w:rsid w:val="00E85605"/>
    <w:rsid w:val="00E8655F"/>
    <w:rsid w:val="00E90CF4"/>
    <w:rsid w:val="00E91AF0"/>
    <w:rsid w:val="00E923E0"/>
    <w:rsid w:val="00E961C8"/>
    <w:rsid w:val="00E96322"/>
    <w:rsid w:val="00E97036"/>
    <w:rsid w:val="00EA2587"/>
    <w:rsid w:val="00EA32AF"/>
    <w:rsid w:val="00EA5432"/>
    <w:rsid w:val="00EB0C0D"/>
    <w:rsid w:val="00EB3AFC"/>
    <w:rsid w:val="00EB55AF"/>
    <w:rsid w:val="00EB5626"/>
    <w:rsid w:val="00EB5849"/>
    <w:rsid w:val="00EB617F"/>
    <w:rsid w:val="00EC1D9A"/>
    <w:rsid w:val="00EC6A7A"/>
    <w:rsid w:val="00ED170B"/>
    <w:rsid w:val="00ED31E7"/>
    <w:rsid w:val="00ED3EAF"/>
    <w:rsid w:val="00ED418C"/>
    <w:rsid w:val="00ED45DA"/>
    <w:rsid w:val="00ED5573"/>
    <w:rsid w:val="00ED63C1"/>
    <w:rsid w:val="00ED757B"/>
    <w:rsid w:val="00ED7889"/>
    <w:rsid w:val="00EE0955"/>
    <w:rsid w:val="00EE1864"/>
    <w:rsid w:val="00EE4847"/>
    <w:rsid w:val="00EE7C95"/>
    <w:rsid w:val="00EF389B"/>
    <w:rsid w:val="00EF3CEE"/>
    <w:rsid w:val="00EF4F54"/>
    <w:rsid w:val="00EF52F8"/>
    <w:rsid w:val="00EF554D"/>
    <w:rsid w:val="00EF68C4"/>
    <w:rsid w:val="00EF74EF"/>
    <w:rsid w:val="00F066F8"/>
    <w:rsid w:val="00F06D3A"/>
    <w:rsid w:val="00F11453"/>
    <w:rsid w:val="00F1185B"/>
    <w:rsid w:val="00F11A85"/>
    <w:rsid w:val="00F1603B"/>
    <w:rsid w:val="00F2014D"/>
    <w:rsid w:val="00F21E6D"/>
    <w:rsid w:val="00F23751"/>
    <w:rsid w:val="00F23EDF"/>
    <w:rsid w:val="00F2413D"/>
    <w:rsid w:val="00F2490C"/>
    <w:rsid w:val="00F253B7"/>
    <w:rsid w:val="00F2717A"/>
    <w:rsid w:val="00F308CF"/>
    <w:rsid w:val="00F31578"/>
    <w:rsid w:val="00F31D83"/>
    <w:rsid w:val="00F41A2C"/>
    <w:rsid w:val="00F427B4"/>
    <w:rsid w:val="00F42B68"/>
    <w:rsid w:val="00F43EBA"/>
    <w:rsid w:val="00F4545C"/>
    <w:rsid w:val="00F460BB"/>
    <w:rsid w:val="00F46859"/>
    <w:rsid w:val="00F47FD2"/>
    <w:rsid w:val="00F52359"/>
    <w:rsid w:val="00F536F6"/>
    <w:rsid w:val="00F55444"/>
    <w:rsid w:val="00F55E26"/>
    <w:rsid w:val="00F56B33"/>
    <w:rsid w:val="00F57253"/>
    <w:rsid w:val="00F60A2F"/>
    <w:rsid w:val="00F6356A"/>
    <w:rsid w:val="00F63973"/>
    <w:rsid w:val="00F65E53"/>
    <w:rsid w:val="00F70EFD"/>
    <w:rsid w:val="00F726D1"/>
    <w:rsid w:val="00F73302"/>
    <w:rsid w:val="00F733D6"/>
    <w:rsid w:val="00F75750"/>
    <w:rsid w:val="00F75910"/>
    <w:rsid w:val="00F75E3C"/>
    <w:rsid w:val="00F8080B"/>
    <w:rsid w:val="00F81AEF"/>
    <w:rsid w:val="00F83111"/>
    <w:rsid w:val="00F83362"/>
    <w:rsid w:val="00F8495D"/>
    <w:rsid w:val="00F85AA6"/>
    <w:rsid w:val="00F86C3A"/>
    <w:rsid w:val="00F91DFC"/>
    <w:rsid w:val="00F930B8"/>
    <w:rsid w:val="00F9504B"/>
    <w:rsid w:val="00F96426"/>
    <w:rsid w:val="00F97453"/>
    <w:rsid w:val="00F97C0A"/>
    <w:rsid w:val="00FA16D8"/>
    <w:rsid w:val="00FA7149"/>
    <w:rsid w:val="00FB5EA9"/>
    <w:rsid w:val="00FB6015"/>
    <w:rsid w:val="00FC120B"/>
    <w:rsid w:val="00FC75B5"/>
    <w:rsid w:val="00FD13DD"/>
    <w:rsid w:val="00FD1B78"/>
    <w:rsid w:val="00FD3366"/>
    <w:rsid w:val="00FD4430"/>
    <w:rsid w:val="00FD6348"/>
    <w:rsid w:val="00FD779B"/>
    <w:rsid w:val="00FE05FE"/>
    <w:rsid w:val="00FE5835"/>
    <w:rsid w:val="00FE62D8"/>
    <w:rsid w:val="00FF03EC"/>
    <w:rsid w:val="00FF18ED"/>
    <w:rsid w:val="00FF3254"/>
    <w:rsid w:val="00FF35A9"/>
    <w:rsid w:val="00FF3640"/>
    <w:rsid w:val="00FF3D8F"/>
    <w:rsid w:val="00FF5071"/>
    <w:rsid w:val="00FF5E9A"/>
    <w:rsid w:val="49D77035"/>
    <w:rsid w:val="54F5F567"/>
    <w:rsid w:val="7603E6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CED4F"/>
  <w15:chartTrackingRefBased/>
  <w15:docId w15:val="{9BAC7D92-388B-47C8-840F-21202BFC5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1C20"/>
    <w:pPr>
      <w:spacing w:after="200" w:line="276" w:lineRule="auto"/>
    </w:pPr>
    <w:rPr>
      <w:sz w:val="22"/>
      <w:szCs w:val="22"/>
      <w:lang w:eastAsia="zh-CN"/>
    </w:rPr>
  </w:style>
  <w:style w:type="paragraph" w:styleId="Heading1">
    <w:name w:val="heading 1"/>
    <w:basedOn w:val="Normal"/>
    <w:next w:val="Normal"/>
    <w:link w:val="Heading1Char"/>
    <w:uiPriority w:val="9"/>
    <w:qFormat/>
    <w:rsid w:val="000A5C61"/>
    <w:pPr>
      <w:keepNext/>
      <w:spacing w:before="240" w:after="6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35A8E"/>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535A8E"/>
    <w:pPr>
      <w:keepNext/>
      <w:spacing w:before="240" w:after="60"/>
      <w:outlineLvl w:val="2"/>
    </w:pPr>
    <w:rPr>
      <w:rFonts w:ascii="Calibri Light" w:eastAsia="Times New Roman"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040537"/>
    <w:rPr>
      <w:rFonts w:ascii="Cambria" w:eastAsia="SimSun" w:hAnsi="Cambria" w:cs="Times New Roman"/>
      <w:color w:val="17365D"/>
      <w:spacing w:val="5"/>
      <w:kern w:val="28"/>
      <w:sz w:val="52"/>
      <w:szCs w:val="52"/>
    </w:rPr>
  </w:style>
  <w:style w:type="paragraph" w:styleId="ListParagraph">
    <w:name w:val="List Paragraph"/>
    <w:basedOn w:val="Normal"/>
    <w:uiPriority w:val="34"/>
    <w:qFormat/>
    <w:rsid w:val="00040537"/>
    <w:pPr>
      <w:ind w:left="720"/>
      <w:contextualSpacing/>
    </w:pPr>
  </w:style>
  <w:style w:type="character" w:styleId="Strong">
    <w:name w:val="Strong"/>
    <w:uiPriority w:val="22"/>
    <w:qFormat/>
    <w:rsid w:val="00CC3238"/>
    <w:rPr>
      <w:b/>
      <w:bCs/>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E7752"/>
    <w:rPr>
      <w:rFonts w:ascii="Tahoma" w:hAnsi="Tahoma" w:cs="Tahoma"/>
      <w:sz w:val="16"/>
      <w:szCs w:val="16"/>
      <w:lang w:eastAsia="zh-CN"/>
    </w:rPr>
  </w:style>
  <w:style w:type="character" w:styleId="Hyperlink">
    <w:name w:val="Hyperlink"/>
    <w:uiPriority w:val="99"/>
    <w:unhideWhenUsed/>
    <w:rsid w:val="007F742A"/>
    <w:rPr>
      <w:color w:val="0000FF"/>
      <w:u w:val="single"/>
    </w:rPr>
  </w:style>
  <w:style w:type="character" w:customStyle="1" w:styleId="Heading2Char">
    <w:name w:val="Heading 2 Char"/>
    <w:link w:val="Heading2"/>
    <w:uiPriority w:val="9"/>
    <w:rsid w:val="00535A8E"/>
    <w:rPr>
      <w:rFonts w:ascii="Calibri Light" w:eastAsia="Times New Roman" w:hAnsi="Calibri Light" w:cs="Times New Roman"/>
      <w:b/>
      <w:bCs/>
      <w:i/>
      <w:iCs/>
      <w:sz w:val="28"/>
      <w:szCs w:val="28"/>
      <w:lang w:eastAsia="zh-CN"/>
    </w:rPr>
  </w:style>
  <w:style w:type="character" w:customStyle="1" w:styleId="Heading3Char">
    <w:name w:val="Heading 3 Char"/>
    <w:link w:val="Heading3"/>
    <w:uiPriority w:val="9"/>
    <w:rsid w:val="00535A8E"/>
    <w:rPr>
      <w:rFonts w:ascii="Calibri Light" w:eastAsia="Times New Roman" w:hAnsi="Calibri Light" w:cs="Times New Roman"/>
      <w:b/>
      <w:bCs/>
      <w:sz w:val="26"/>
      <w:szCs w:val="26"/>
      <w:lang w:eastAsia="zh-CN"/>
    </w:rPr>
  </w:style>
  <w:style w:type="character" w:customStyle="1" w:styleId="Heading1Char">
    <w:name w:val="Heading 1 Char"/>
    <w:link w:val="Heading1"/>
    <w:uiPriority w:val="9"/>
    <w:rsid w:val="000A5C61"/>
    <w:rPr>
      <w:rFonts w:ascii="Calibri Light" w:eastAsia="Times New Roman" w:hAnsi="Calibri Light" w:cs="Times New Roman"/>
      <w:b/>
      <w:bCs/>
      <w:kern w:val="32"/>
      <w:sz w:val="32"/>
      <w:szCs w:val="32"/>
      <w:lang w:eastAsia="zh-CN"/>
    </w:rPr>
  </w:style>
  <w:style w:type="table" w:styleId="TableGrid">
    <w:name w:val="Table Grid"/>
    <w:basedOn w:val="TableNormal"/>
    <w:uiPriority w:val="59"/>
    <w:rsid w:val="009B21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04C"/>
    <w:rPr>
      <w:b/>
      <w:bCs/>
      <w:sz w:val="20"/>
      <w:szCs w:val="20"/>
    </w:rPr>
  </w:style>
  <w:style w:type="character" w:styleId="CommentReference">
    <w:name w:val="annotation reference"/>
    <w:uiPriority w:val="99"/>
    <w:semiHidden/>
    <w:unhideWhenUsed/>
    <w:rsid w:val="00644894"/>
    <w:rPr>
      <w:sz w:val="16"/>
      <w:szCs w:val="16"/>
    </w:rPr>
  </w:style>
  <w:style w:type="paragraph" w:styleId="CommentText">
    <w:name w:val="annotation text"/>
    <w:basedOn w:val="Normal"/>
    <w:link w:val="CommentTextChar"/>
    <w:uiPriority w:val="99"/>
    <w:semiHidden/>
    <w:unhideWhenUsed/>
    <w:rsid w:val="00644894"/>
    <w:rPr>
      <w:sz w:val="20"/>
      <w:szCs w:val="20"/>
    </w:rPr>
  </w:style>
  <w:style w:type="character" w:customStyle="1" w:styleId="CommentTextChar">
    <w:name w:val="Comment Text Char"/>
    <w:link w:val="CommentText"/>
    <w:uiPriority w:val="99"/>
    <w:semiHidden/>
    <w:rsid w:val="00644894"/>
    <w:rPr>
      <w:lang w:eastAsia="zh-CN"/>
    </w:rPr>
  </w:style>
  <w:style w:type="paragraph" w:styleId="CommentSubject">
    <w:name w:val="annotation subject"/>
    <w:basedOn w:val="CommentText"/>
    <w:next w:val="CommentText"/>
    <w:link w:val="CommentSubjectChar"/>
    <w:uiPriority w:val="99"/>
    <w:semiHidden/>
    <w:unhideWhenUsed/>
    <w:rsid w:val="00644894"/>
    <w:rPr>
      <w:b/>
      <w:bCs/>
    </w:rPr>
  </w:style>
  <w:style w:type="character" w:customStyle="1" w:styleId="CommentSubjectChar">
    <w:name w:val="Comment Subject Char"/>
    <w:link w:val="CommentSubject"/>
    <w:uiPriority w:val="99"/>
    <w:semiHidden/>
    <w:rsid w:val="00644894"/>
    <w:rPr>
      <w:b/>
      <w:bCs/>
      <w:lang w:eastAsia="zh-CN"/>
    </w:rPr>
  </w:style>
  <w:style w:type="paragraph" w:styleId="Revision">
    <w:name w:val="Revision"/>
    <w:hidden/>
    <w:uiPriority w:val="99"/>
    <w:semiHidden/>
    <w:rsid w:val="00BD2DE6"/>
    <w:rPr>
      <w:sz w:val="22"/>
      <w:szCs w:val="22"/>
      <w:lang w:eastAsia="zh-CN"/>
    </w:rPr>
  </w:style>
  <w:style w:type="character" w:styleId="FollowedHyperlink">
    <w:name w:val="FollowedHyperlink"/>
    <w:uiPriority w:val="99"/>
    <w:semiHidden/>
    <w:unhideWhenUsed/>
    <w:rsid w:val="00363AE2"/>
    <w:rPr>
      <w:color w:val="954F72"/>
      <w:u w:val="single"/>
    </w:rPr>
  </w:style>
  <w:style w:type="character" w:customStyle="1" w:styleId="NichtaufgelsteErwhnung1">
    <w:name w:val="Nicht aufgelöste Erwähnung1"/>
    <w:uiPriority w:val="99"/>
    <w:semiHidden/>
    <w:unhideWhenUsed/>
    <w:rsid w:val="00D1118F"/>
    <w:rPr>
      <w:color w:val="605E5C"/>
      <w:shd w:val="clear" w:color="auto" w:fill="E1DFDD"/>
    </w:rPr>
  </w:style>
  <w:style w:type="paragraph" w:styleId="TOCHeading">
    <w:name w:val="TOC Heading"/>
    <w:basedOn w:val="Heading1"/>
    <w:next w:val="Normal"/>
    <w:uiPriority w:val="39"/>
    <w:unhideWhenUsed/>
    <w:qFormat/>
    <w:rsid w:val="001018F8"/>
    <w:pPr>
      <w:keepLines/>
      <w:spacing w:after="0" w:line="259" w:lineRule="auto"/>
      <w:outlineLvl w:val="9"/>
    </w:pPr>
    <w:rPr>
      <w:b w:val="0"/>
      <w:bCs w:val="0"/>
      <w:color w:val="2F5496"/>
      <w:kern w:val="0"/>
      <w:lang w:eastAsia="en-GB"/>
    </w:rPr>
  </w:style>
  <w:style w:type="paragraph" w:styleId="TOC2">
    <w:name w:val="toc 2"/>
    <w:basedOn w:val="Normal"/>
    <w:next w:val="Normal"/>
    <w:autoRedefine/>
    <w:uiPriority w:val="39"/>
    <w:unhideWhenUsed/>
    <w:rsid w:val="001018F8"/>
    <w:pPr>
      <w:spacing w:after="100" w:line="259" w:lineRule="auto"/>
      <w:ind w:left="220"/>
    </w:pPr>
    <w:rPr>
      <w:rFonts w:eastAsia="Times New Roman" w:cs="Times New Roman"/>
      <w:lang w:eastAsia="en-GB"/>
    </w:rPr>
  </w:style>
  <w:style w:type="paragraph" w:styleId="TOC1">
    <w:name w:val="toc 1"/>
    <w:basedOn w:val="Normal"/>
    <w:next w:val="Normal"/>
    <w:autoRedefine/>
    <w:uiPriority w:val="39"/>
    <w:unhideWhenUsed/>
    <w:rsid w:val="001018F8"/>
    <w:pPr>
      <w:spacing w:after="100" w:line="259" w:lineRule="auto"/>
    </w:pPr>
    <w:rPr>
      <w:rFonts w:eastAsia="Times New Roman" w:cs="Times New Roman"/>
      <w:lang w:eastAsia="en-GB"/>
    </w:rPr>
  </w:style>
  <w:style w:type="paragraph" w:styleId="TOC3">
    <w:name w:val="toc 3"/>
    <w:basedOn w:val="Normal"/>
    <w:next w:val="Normal"/>
    <w:autoRedefine/>
    <w:uiPriority w:val="39"/>
    <w:unhideWhenUsed/>
    <w:rsid w:val="001018F8"/>
    <w:pPr>
      <w:spacing w:after="100" w:line="259" w:lineRule="auto"/>
      <w:ind w:left="440"/>
    </w:pPr>
    <w:rPr>
      <w:rFonts w:eastAsia="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89274421">
      <w:bodyDiv w:val="1"/>
      <w:marLeft w:val="0"/>
      <w:marRight w:val="0"/>
      <w:marTop w:val="0"/>
      <w:marBottom w:val="0"/>
      <w:divBdr>
        <w:top w:val="none" w:sz="0" w:space="0" w:color="auto"/>
        <w:left w:val="none" w:sz="0" w:space="0" w:color="auto"/>
        <w:bottom w:val="none" w:sz="0" w:space="0" w:color="auto"/>
        <w:right w:val="none" w:sz="0" w:space="0" w:color="auto"/>
      </w:divBdr>
    </w:div>
    <w:div w:id="140195883">
      <w:bodyDiv w:val="1"/>
      <w:marLeft w:val="0"/>
      <w:marRight w:val="0"/>
      <w:marTop w:val="0"/>
      <w:marBottom w:val="0"/>
      <w:divBdr>
        <w:top w:val="none" w:sz="0" w:space="0" w:color="auto"/>
        <w:left w:val="none" w:sz="0" w:space="0" w:color="auto"/>
        <w:bottom w:val="none" w:sz="0" w:space="0" w:color="auto"/>
        <w:right w:val="none" w:sz="0" w:space="0" w:color="auto"/>
      </w:divBdr>
    </w:div>
    <w:div w:id="356739658">
      <w:bodyDiv w:val="1"/>
      <w:marLeft w:val="0"/>
      <w:marRight w:val="0"/>
      <w:marTop w:val="0"/>
      <w:marBottom w:val="0"/>
      <w:divBdr>
        <w:top w:val="none" w:sz="0" w:space="0" w:color="auto"/>
        <w:left w:val="none" w:sz="0" w:space="0" w:color="auto"/>
        <w:bottom w:val="none" w:sz="0" w:space="0" w:color="auto"/>
        <w:right w:val="none" w:sz="0" w:space="0" w:color="auto"/>
      </w:divBdr>
    </w:div>
    <w:div w:id="434401321">
      <w:bodyDiv w:val="1"/>
      <w:marLeft w:val="0"/>
      <w:marRight w:val="0"/>
      <w:marTop w:val="0"/>
      <w:marBottom w:val="0"/>
      <w:divBdr>
        <w:top w:val="none" w:sz="0" w:space="0" w:color="auto"/>
        <w:left w:val="none" w:sz="0" w:space="0" w:color="auto"/>
        <w:bottom w:val="none" w:sz="0" w:space="0" w:color="auto"/>
        <w:right w:val="none" w:sz="0" w:space="0" w:color="auto"/>
      </w:divBdr>
    </w:div>
    <w:div w:id="637272344">
      <w:bodyDiv w:val="1"/>
      <w:marLeft w:val="0"/>
      <w:marRight w:val="0"/>
      <w:marTop w:val="0"/>
      <w:marBottom w:val="0"/>
      <w:divBdr>
        <w:top w:val="none" w:sz="0" w:space="0" w:color="auto"/>
        <w:left w:val="none" w:sz="0" w:space="0" w:color="auto"/>
        <w:bottom w:val="none" w:sz="0" w:space="0" w:color="auto"/>
        <w:right w:val="none" w:sz="0" w:space="0" w:color="auto"/>
      </w:divBdr>
    </w:div>
    <w:div w:id="718822030">
      <w:bodyDiv w:val="1"/>
      <w:marLeft w:val="0"/>
      <w:marRight w:val="0"/>
      <w:marTop w:val="0"/>
      <w:marBottom w:val="0"/>
      <w:divBdr>
        <w:top w:val="none" w:sz="0" w:space="0" w:color="auto"/>
        <w:left w:val="none" w:sz="0" w:space="0" w:color="auto"/>
        <w:bottom w:val="none" w:sz="0" w:space="0" w:color="auto"/>
        <w:right w:val="none" w:sz="0" w:space="0" w:color="auto"/>
      </w:divBdr>
    </w:div>
    <w:div w:id="745996296">
      <w:bodyDiv w:val="1"/>
      <w:marLeft w:val="0"/>
      <w:marRight w:val="0"/>
      <w:marTop w:val="0"/>
      <w:marBottom w:val="0"/>
      <w:divBdr>
        <w:top w:val="none" w:sz="0" w:space="0" w:color="auto"/>
        <w:left w:val="none" w:sz="0" w:space="0" w:color="auto"/>
        <w:bottom w:val="none" w:sz="0" w:space="0" w:color="auto"/>
        <w:right w:val="none" w:sz="0" w:space="0" w:color="auto"/>
      </w:divBdr>
    </w:div>
    <w:div w:id="757022840">
      <w:bodyDiv w:val="1"/>
      <w:marLeft w:val="0"/>
      <w:marRight w:val="0"/>
      <w:marTop w:val="0"/>
      <w:marBottom w:val="0"/>
      <w:divBdr>
        <w:top w:val="none" w:sz="0" w:space="0" w:color="auto"/>
        <w:left w:val="none" w:sz="0" w:space="0" w:color="auto"/>
        <w:bottom w:val="none" w:sz="0" w:space="0" w:color="auto"/>
        <w:right w:val="none" w:sz="0" w:space="0" w:color="auto"/>
      </w:divBdr>
      <w:divsChild>
        <w:div w:id="1176656603">
          <w:marLeft w:val="0"/>
          <w:marRight w:val="0"/>
          <w:marTop w:val="0"/>
          <w:marBottom w:val="0"/>
          <w:divBdr>
            <w:top w:val="none" w:sz="0" w:space="0" w:color="auto"/>
            <w:left w:val="none" w:sz="0" w:space="0" w:color="auto"/>
            <w:bottom w:val="none" w:sz="0" w:space="0" w:color="auto"/>
            <w:right w:val="none" w:sz="0" w:space="0" w:color="auto"/>
          </w:divBdr>
        </w:div>
      </w:divsChild>
    </w:div>
    <w:div w:id="850993671">
      <w:bodyDiv w:val="1"/>
      <w:marLeft w:val="0"/>
      <w:marRight w:val="0"/>
      <w:marTop w:val="0"/>
      <w:marBottom w:val="0"/>
      <w:divBdr>
        <w:top w:val="none" w:sz="0" w:space="0" w:color="auto"/>
        <w:left w:val="none" w:sz="0" w:space="0" w:color="auto"/>
        <w:bottom w:val="none" w:sz="0" w:space="0" w:color="auto"/>
        <w:right w:val="none" w:sz="0" w:space="0" w:color="auto"/>
      </w:divBdr>
    </w:div>
    <w:div w:id="917403180">
      <w:bodyDiv w:val="1"/>
      <w:marLeft w:val="0"/>
      <w:marRight w:val="0"/>
      <w:marTop w:val="0"/>
      <w:marBottom w:val="0"/>
      <w:divBdr>
        <w:top w:val="none" w:sz="0" w:space="0" w:color="auto"/>
        <w:left w:val="none" w:sz="0" w:space="0" w:color="auto"/>
        <w:bottom w:val="none" w:sz="0" w:space="0" w:color="auto"/>
        <w:right w:val="none" w:sz="0" w:space="0" w:color="auto"/>
      </w:divBdr>
    </w:div>
    <w:div w:id="1002047549">
      <w:bodyDiv w:val="1"/>
      <w:marLeft w:val="0"/>
      <w:marRight w:val="0"/>
      <w:marTop w:val="0"/>
      <w:marBottom w:val="0"/>
      <w:divBdr>
        <w:top w:val="none" w:sz="0" w:space="0" w:color="auto"/>
        <w:left w:val="none" w:sz="0" w:space="0" w:color="auto"/>
        <w:bottom w:val="none" w:sz="0" w:space="0" w:color="auto"/>
        <w:right w:val="none" w:sz="0" w:space="0" w:color="auto"/>
      </w:divBdr>
      <w:divsChild>
        <w:div w:id="355280400">
          <w:marLeft w:val="0"/>
          <w:marRight w:val="0"/>
          <w:marTop w:val="0"/>
          <w:marBottom w:val="0"/>
          <w:divBdr>
            <w:top w:val="none" w:sz="0" w:space="0" w:color="auto"/>
            <w:left w:val="none" w:sz="0" w:space="0" w:color="auto"/>
            <w:bottom w:val="none" w:sz="0" w:space="0" w:color="auto"/>
            <w:right w:val="none" w:sz="0" w:space="0" w:color="auto"/>
          </w:divBdr>
        </w:div>
      </w:divsChild>
    </w:div>
    <w:div w:id="1111363149">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238320771">
      <w:bodyDiv w:val="1"/>
      <w:marLeft w:val="0"/>
      <w:marRight w:val="0"/>
      <w:marTop w:val="0"/>
      <w:marBottom w:val="0"/>
      <w:divBdr>
        <w:top w:val="none" w:sz="0" w:space="0" w:color="auto"/>
        <w:left w:val="none" w:sz="0" w:space="0" w:color="auto"/>
        <w:bottom w:val="none" w:sz="0" w:space="0" w:color="auto"/>
        <w:right w:val="none" w:sz="0" w:space="0" w:color="auto"/>
      </w:divBdr>
    </w:div>
    <w:div w:id="1307858913">
      <w:bodyDiv w:val="1"/>
      <w:marLeft w:val="0"/>
      <w:marRight w:val="0"/>
      <w:marTop w:val="0"/>
      <w:marBottom w:val="0"/>
      <w:divBdr>
        <w:top w:val="none" w:sz="0" w:space="0" w:color="auto"/>
        <w:left w:val="none" w:sz="0" w:space="0" w:color="auto"/>
        <w:bottom w:val="none" w:sz="0" w:space="0" w:color="auto"/>
        <w:right w:val="none" w:sz="0" w:space="0" w:color="auto"/>
      </w:divBdr>
    </w:div>
    <w:div w:id="1518227687">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599288805">
      <w:bodyDiv w:val="1"/>
      <w:marLeft w:val="0"/>
      <w:marRight w:val="0"/>
      <w:marTop w:val="0"/>
      <w:marBottom w:val="0"/>
      <w:divBdr>
        <w:top w:val="none" w:sz="0" w:space="0" w:color="auto"/>
        <w:left w:val="none" w:sz="0" w:space="0" w:color="auto"/>
        <w:bottom w:val="none" w:sz="0" w:space="0" w:color="auto"/>
        <w:right w:val="none" w:sz="0" w:space="0" w:color="auto"/>
      </w:divBdr>
    </w:div>
    <w:div w:id="1635528105">
      <w:bodyDiv w:val="1"/>
      <w:marLeft w:val="0"/>
      <w:marRight w:val="0"/>
      <w:marTop w:val="0"/>
      <w:marBottom w:val="0"/>
      <w:divBdr>
        <w:top w:val="none" w:sz="0" w:space="0" w:color="auto"/>
        <w:left w:val="none" w:sz="0" w:space="0" w:color="auto"/>
        <w:bottom w:val="none" w:sz="0" w:space="0" w:color="auto"/>
        <w:right w:val="none" w:sz="0" w:space="0" w:color="auto"/>
      </w:divBdr>
    </w:div>
    <w:div w:id="1709644002">
      <w:bodyDiv w:val="1"/>
      <w:marLeft w:val="0"/>
      <w:marRight w:val="0"/>
      <w:marTop w:val="0"/>
      <w:marBottom w:val="0"/>
      <w:divBdr>
        <w:top w:val="none" w:sz="0" w:space="0" w:color="auto"/>
        <w:left w:val="none" w:sz="0" w:space="0" w:color="auto"/>
        <w:bottom w:val="none" w:sz="0" w:space="0" w:color="auto"/>
        <w:right w:val="none" w:sz="0" w:space="0" w:color="auto"/>
      </w:divBdr>
    </w:div>
    <w:div w:id="1773548217">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957251746">
      <w:bodyDiv w:val="1"/>
      <w:marLeft w:val="0"/>
      <w:marRight w:val="0"/>
      <w:marTop w:val="0"/>
      <w:marBottom w:val="0"/>
      <w:divBdr>
        <w:top w:val="none" w:sz="0" w:space="0" w:color="auto"/>
        <w:left w:val="none" w:sz="0" w:space="0" w:color="auto"/>
        <w:bottom w:val="none" w:sz="0" w:space="0" w:color="auto"/>
        <w:right w:val="none" w:sz="0" w:space="0" w:color="auto"/>
      </w:divBdr>
      <w:divsChild>
        <w:div w:id="2106999585">
          <w:marLeft w:val="0"/>
          <w:marRight w:val="0"/>
          <w:marTop w:val="0"/>
          <w:marBottom w:val="0"/>
          <w:divBdr>
            <w:top w:val="none" w:sz="0" w:space="0" w:color="auto"/>
            <w:left w:val="none" w:sz="0" w:space="0" w:color="auto"/>
            <w:bottom w:val="none" w:sz="0" w:space="0" w:color="auto"/>
            <w:right w:val="none" w:sz="0" w:space="0" w:color="auto"/>
          </w:divBdr>
        </w:div>
      </w:divsChild>
    </w:div>
    <w:div w:id="1981839474">
      <w:bodyDiv w:val="1"/>
      <w:marLeft w:val="0"/>
      <w:marRight w:val="0"/>
      <w:marTop w:val="0"/>
      <w:marBottom w:val="0"/>
      <w:divBdr>
        <w:top w:val="none" w:sz="0" w:space="0" w:color="auto"/>
        <w:left w:val="none" w:sz="0" w:space="0" w:color="auto"/>
        <w:bottom w:val="none" w:sz="0" w:space="0" w:color="auto"/>
        <w:right w:val="none" w:sz="0" w:space="0" w:color="auto"/>
      </w:divBdr>
    </w:div>
    <w:div w:id="2002387300">
      <w:bodyDiv w:val="1"/>
      <w:marLeft w:val="0"/>
      <w:marRight w:val="0"/>
      <w:marTop w:val="0"/>
      <w:marBottom w:val="0"/>
      <w:divBdr>
        <w:top w:val="none" w:sz="0" w:space="0" w:color="auto"/>
        <w:left w:val="none" w:sz="0" w:space="0" w:color="auto"/>
        <w:bottom w:val="none" w:sz="0" w:space="0" w:color="auto"/>
        <w:right w:val="none" w:sz="0" w:space="0" w:color="auto"/>
      </w:divBdr>
      <w:divsChild>
        <w:div w:id="721054804">
          <w:marLeft w:val="0"/>
          <w:marRight w:val="0"/>
          <w:marTop w:val="0"/>
          <w:marBottom w:val="0"/>
          <w:divBdr>
            <w:top w:val="none" w:sz="0" w:space="0" w:color="auto"/>
            <w:left w:val="none" w:sz="0" w:space="0" w:color="auto"/>
            <w:bottom w:val="none" w:sz="0" w:space="0" w:color="auto"/>
            <w:right w:val="none" w:sz="0" w:space="0" w:color="auto"/>
          </w:divBdr>
        </w:div>
      </w:divsChild>
    </w:div>
    <w:div w:id="2054233594">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 w:id="2116559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mailto:hannes.mutschler@tu-dortmund.de"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753046-62B6-4E41-A273-38054F1A8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670</Words>
  <Characters>49419</Characters>
  <Application>Microsoft Office Word</Application>
  <DocSecurity>0</DocSecurity>
  <Lines>411</Lines>
  <Paragraphs>115</Paragraphs>
  <ScaleCrop>false</ScaleCrop>
  <HeadingPairs>
    <vt:vector size="6" baseType="variant">
      <vt:variant>
        <vt:lpstr>Title</vt:lpstr>
      </vt:variant>
      <vt:variant>
        <vt:i4>1</vt:i4>
      </vt:variant>
      <vt:variant>
        <vt:lpstr>제목</vt:lpstr>
      </vt:variant>
      <vt:variant>
        <vt:i4>1</vt:i4>
      </vt:variant>
      <vt:variant>
        <vt:lpstr>Titel</vt:lpstr>
      </vt:variant>
      <vt:variant>
        <vt:i4>1</vt:i4>
      </vt:variant>
    </vt:vector>
  </HeadingPairs>
  <TitlesOfParts>
    <vt:vector size="3" baseType="lpstr">
      <vt:lpstr/>
      <vt:lpstr/>
      <vt:lpstr/>
    </vt:vector>
  </TitlesOfParts>
  <Company>University of Southampton</Company>
  <LinksUpToDate>false</LinksUpToDate>
  <CharactersWithSpaces>5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ernardes Silva</dc:creator>
  <cp:keywords/>
  <dc:description/>
  <cp:lastModifiedBy>Hannes Mutschler</cp:lastModifiedBy>
  <cp:revision>2</cp:revision>
  <cp:lastPrinted>2020-10-12T10:13:00Z</cp:lastPrinted>
  <dcterms:created xsi:type="dcterms:W3CDTF">2021-03-30T21:25:00Z</dcterms:created>
  <dcterms:modified xsi:type="dcterms:W3CDTF">2021-03-3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nucleic-acids-research</vt:lpwstr>
  </property>
  <property fmtid="{D5CDD505-2E9C-101B-9397-08002B2CF9AE}" pid="22" name="Mendeley Recent Style Name 9_1">
    <vt:lpwstr>Nucleic Acids Research</vt:lpwstr>
  </property>
  <property fmtid="{D5CDD505-2E9C-101B-9397-08002B2CF9AE}" pid="23" name="Mendeley Document_1">
    <vt:lpwstr>True</vt:lpwstr>
  </property>
  <property fmtid="{D5CDD505-2E9C-101B-9397-08002B2CF9AE}" pid="24" name="Mendeley Unique User Id_1">
    <vt:lpwstr>6b88d70c-16a4-3e5c-b222-724b1062c636</vt:lpwstr>
  </property>
  <property fmtid="{D5CDD505-2E9C-101B-9397-08002B2CF9AE}" pid="25" name="Mendeley Citation Style_1">
    <vt:lpwstr>http://www.zotero.org/styles/nucleic-acids-research</vt:lpwstr>
  </property>
</Properties>
</file>